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ink/ink2.xml" ContentType="application/inkml+xml"/>
  <Override PartName="/word/ink/ink3.xml" ContentType="application/inkml+xml"/>
  <Override PartName="/word/ink/ink4.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011D55" w14:textId="6C2EADB6" w:rsidR="002716BB" w:rsidRPr="00F069FB" w:rsidRDefault="002716BB" w:rsidP="002716BB">
      <w:pPr>
        <w:spacing w:line="360" w:lineRule="auto"/>
        <w:ind w:right="-46"/>
        <w:jc w:val="center"/>
        <w:rPr>
          <w:rFonts w:ascii="Times" w:hAnsi="Times"/>
          <w:b/>
          <w:iCs/>
          <w:sz w:val="32"/>
          <w:szCs w:val="32"/>
          <w:lang w:val="en-US"/>
        </w:rPr>
      </w:pPr>
      <w:r w:rsidRPr="00F069FB">
        <w:rPr>
          <w:rFonts w:ascii="Times" w:hAnsi="Times"/>
          <w:b/>
          <w:iCs/>
          <w:sz w:val="32"/>
          <w:szCs w:val="32"/>
          <w:lang w:val="en-US"/>
        </w:rPr>
        <w:t>PROPOSAL TUGAS AKHIR</w:t>
      </w:r>
    </w:p>
    <w:p w14:paraId="2F3CECC2" w14:textId="355BF88A" w:rsidR="002716BB" w:rsidRPr="00F069FB" w:rsidRDefault="002716BB" w:rsidP="002716BB">
      <w:pPr>
        <w:spacing w:line="360" w:lineRule="auto"/>
        <w:ind w:right="-46"/>
        <w:jc w:val="center"/>
        <w:rPr>
          <w:rFonts w:ascii="Times" w:hAnsi="Times"/>
          <w:b/>
          <w:i/>
          <w:sz w:val="32"/>
          <w:szCs w:val="32"/>
          <w:lang w:val="en-US"/>
        </w:rPr>
      </w:pPr>
      <w:r w:rsidRPr="00F069FB">
        <w:rPr>
          <w:rFonts w:ascii="Times" w:hAnsi="Times"/>
          <w:b/>
          <w:i/>
          <w:sz w:val="32"/>
          <w:szCs w:val="32"/>
          <w:lang w:val="en-US"/>
        </w:rPr>
        <w:t xml:space="preserve">RANCANG BANGUN ANTENA MICROSTRIP MULTIBAND DENGAN METODE MULTISLIT DIRECTIONAL </w:t>
      </w:r>
    </w:p>
    <w:p w14:paraId="6DCF32D2" w14:textId="5F504C32" w:rsidR="002716BB" w:rsidRPr="00F069FB" w:rsidRDefault="001130C8" w:rsidP="001130C8">
      <w:pPr>
        <w:pStyle w:val="TeksIsi"/>
        <w:spacing w:before="1" w:line="360" w:lineRule="auto"/>
        <w:ind w:right="-46"/>
        <w:jc w:val="center"/>
        <w:rPr>
          <w:rFonts w:ascii="Times" w:hAnsi="Times"/>
          <w:bCs/>
          <w:lang w:val="en-US"/>
        </w:rPr>
      </w:pPr>
      <w:r w:rsidRPr="00F069FB">
        <w:rPr>
          <w:rFonts w:ascii="Times" w:hAnsi="Times"/>
          <w:bCs/>
          <w:lang w:val="en-US"/>
        </w:rPr>
        <w:t>Proposal Tugas Akhir ini Diajukan untuk Melengkapi Persyaratan Ujian Akhir Studi Sarjana Sains Terapan</w:t>
      </w:r>
    </w:p>
    <w:p w14:paraId="3E45AF36" w14:textId="2687FCEC" w:rsidR="001130C8" w:rsidRPr="00F069FB" w:rsidRDefault="001130C8" w:rsidP="001130C8">
      <w:pPr>
        <w:pStyle w:val="TeksIsi"/>
        <w:spacing w:before="1" w:line="360" w:lineRule="auto"/>
        <w:ind w:right="-46"/>
        <w:jc w:val="center"/>
        <w:rPr>
          <w:rFonts w:ascii="Times" w:hAnsi="Times"/>
          <w:bCs/>
          <w:lang w:val="en-US"/>
        </w:rPr>
      </w:pPr>
      <w:r w:rsidRPr="00F069FB">
        <w:rPr>
          <w:rFonts w:ascii="Times" w:hAnsi="Times"/>
          <w:b/>
          <w:bCs/>
          <w:noProof/>
          <w:sz w:val="32"/>
          <w:szCs w:val="32"/>
        </w:rPr>
        <w:drawing>
          <wp:anchor distT="0" distB="0" distL="0" distR="0" simplePos="0" relativeHeight="251659264" behindDoc="0" locked="0" layoutInCell="1" allowOverlap="1" wp14:anchorId="68FE6BAC" wp14:editId="19886F70">
            <wp:simplePos x="0" y="0"/>
            <wp:positionH relativeFrom="page">
              <wp:posOffset>2434856</wp:posOffset>
            </wp:positionH>
            <wp:positionV relativeFrom="paragraph">
              <wp:posOffset>236191</wp:posOffset>
            </wp:positionV>
            <wp:extent cx="3157855" cy="3105785"/>
            <wp:effectExtent l="0" t="0" r="4445" b="5715"/>
            <wp:wrapTopAndBottom/>
            <wp:docPr id="1" name="image1.jpeg" descr="Sebuah gambar berisi teks, clipar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Sebuah gambar berisi teks, clipart&#10;&#10;Deskripsi dibuat secara otomatis"/>
                    <pic:cNvPicPr/>
                  </pic:nvPicPr>
                  <pic:blipFill>
                    <a:blip r:embed="rId5" cstate="print"/>
                    <a:stretch>
                      <a:fillRect/>
                    </a:stretch>
                  </pic:blipFill>
                  <pic:spPr>
                    <a:xfrm>
                      <a:off x="0" y="0"/>
                      <a:ext cx="3157855" cy="3105785"/>
                    </a:xfrm>
                    <a:prstGeom prst="rect">
                      <a:avLst/>
                    </a:prstGeom>
                  </pic:spPr>
                </pic:pic>
              </a:graphicData>
            </a:graphic>
            <wp14:sizeRelH relativeFrom="margin">
              <wp14:pctWidth>0</wp14:pctWidth>
            </wp14:sizeRelH>
            <wp14:sizeRelV relativeFrom="margin">
              <wp14:pctHeight>0</wp14:pctHeight>
            </wp14:sizeRelV>
          </wp:anchor>
        </w:drawing>
      </w:r>
    </w:p>
    <w:p w14:paraId="731EE88E" w14:textId="77777777" w:rsidR="001130C8" w:rsidRPr="00F069FB" w:rsidRDefault="001130C8" w:rsidP="002716BB">
      <w:pPr>
        <w:pStyle w:val="TeksIsi"/>
        <w:spacing w:before="1" w:line="360" w:lineRule="auto"/>
        <w:ind w:right="-46"/>
        <w:jc w:val="center"/>
        <w:rPr>
          <w:rFonts w:ascii="Times" w:hAnsi="Times"/>
        </w:rPr>
      </w:pPr>
    </w:p>
    <w:p w14:paraId="40DDA68A" w14:textId="125F752D" w:rsidR="002716BB" w:rsidRPr="00F069FB" w:rsidRDefault="002716BB" w:rsidP="002716BB">
      <w:pPr>
        <w:pStyle w:val="TeksIsi"/>
        <w:spacing w:before="1" w:line="360" w:lineRule="auto"/>
        <w:ind w:right="-46"/>
        <w:jc w:val="center"/>
        <w:rPr>
          <w:rFonts w:ascii="Times" w:hAnsi="Times"/>
        </w:rPr>
      </w:pPr>
      <w:r w:rsidRPr="00F069FB">
        <w:rPr>
          <w:rFonts w:ascii="Times" w:hAnsi="Times"/>
        </w:rPr>
        <w:t>Disusun</w:t>
      </w:r>
      <w:r w:rsidRPr="00F069FB">
        <w:rPr>
          <w:rFonts w:ascii="Times" w:hAnsi="Times"/>
          <w:spacing w:val="-1"/>
        </w:rPr>
        <w:t xml:space="preserve"> </w:t>
      </w:r>
      <w:r w:rsidRPr="00F069FB">
        <w:rPr>
          <w:rFonts w:ascii="Times" w:hAnsi="Times"/>
        </w:rPr>
        <w:t>Oleh :</w:t>
      </w:r>
    </w:p>
    <w:p w14:paraId="124AC68A" w14:textId="77777777" w:rsidR="002716BB" w:rsidRPr="00F069FB" w:rsidRDefault="002716BB" w:rsidP="002716BB">
      <w:pPr>
        <w:pStyle w:val="TeksIsi"/>
        <w:spacing w:before="1" w:line="360" w:lineRule="auto"/>
        <w:ind w:right="-46"/>
        <w:jc w:val="center"/>
        <w:rPr>
          <w:rFonts w:ascii="Times" w:hAnsi="Times"/>
          <w:lang w:val="en-US"/>
        </w:rPr>
      </w:pPr>
      <w:r w:rsidRPr="00F069FB">
        <w:rPr>
          <w:rFonts w:ascii="Times" w:hAnsi="Times"/>
          <w:lang w:val="en-US"/>
        </w:rPr>
        <w:t>Ganizha Agam Davawi</w:t>
      </w:r>
      <w:r w:rsidRPr="00F069FB">
        <w:rPr>
          <w:rFonts w:ascii="Times" w:hAnsi="Times"/>
          <w:lang w:val="en-US"/>
        </w:rPr>
        <w:tab/>
      </w:r>
      <w:r w:rsidRPr="00F069FB">
        <w:rPr>
          <w:rFonts w:ascii="Times" w:hAnsi="Times"/>
          <w:lang w:val="en-US"/>
        </w:rPr>
        <w:tab/>
        <w:t>4.39.19.0.12</w:t>
      </w:r>
    </w:p>
    <w:p w14:paraId="59AF5DC5" w14:textId="77777777" w:rsidR="002716BB" w:rsidRPr="00F069FB" w:rsidRDefault="002716BB" w:rsidP="002716BB">
      <w:pPr>
        <w:pStyle w:val="TeksIsi"/>
        <w:spacing w:line="360" w:lineRule="auto"/>
        <w:ind w:right="-46"/>
        <w:jc w:val="center"/>
        <w:rPr>
          <w:rFonts w:ascii="Times" w:hAnsi="Times"/>
          <w:b/>
          <w:sz w:val="32"/>
          <w:szCs w:val="32"/>
        </w:rPr>
      </w:pPr>
    </w:p>
    <w:p w14:paraId="09A067B2" w14:textId="77777777" w:rsidR="002716BB" w:rsidRPr="00F069FB" w:rsidRDefault="002716BB" w:rsidP="002716BB">
      <w:pPr>
        <w:pStyle w:val="TeksIsi"/>
        <w:spacing w:line="360" w:lineRule="auto"/>
        <w:ind w:right="-46"/>
        <w:jc w:val="center"/>
        <w:rPr>
          <w:rFonts w:ascii="Times" w:hAnsi="Times"/>
          <w:b/>
          <w:sz w:val="32"/>
          <w:szCs w:val="32"/>
        </w:rPr>
      </w:pPr>
    </w:p>
    <w:p w14:paraId="69B6DFF8" w14:textId="77777777" w:rsidR="002716BB" w:rsidRPr="00F069FB" w:rsidRDefault="002716BB" w:rsidP="002716BB">
      <w:pPr>
        <w:spacing w:line="360" w:lineRule="auto"/>
        <w:jc w:val="center"/>
        <w:rPr>
          <w:rFonts w:ascii="Times" w:hAnsi="Times"/>
          <w:b/>
          <w:bCs/>
          <w:sz w:val="36"/>
          <w:szCs w:val="36"/>
          <w:lang w:val="en-US"/>
        </w:rPr>
      </w:pPr>
      <w:r w:rsidRPr="00F069FB">
        <w:rPr>
          <w:rFonts w:ascii="Times" w:hAnsi="Times"/>
          <w:b/>
          <w:bCs/>
          <w:sz w:val="36"/>
          <w:szCs w:val="36"/>
          <w:lang w:val="en-US"/>
        </w:rPr>
        <w:t>JURUSAN TEKNIK ELEKTRO</w:t>
      </w:r>
    </w:p>
    <w:p w14:paraId="27BB11CD" w14:textId="77777777" w:rsidR="002716BB" w:rsidRPr="00F069FB" w:rsidRDefault="002716BB" w:rsidP="002716BB">
      <w:pPr>
        <w:spacing w:line="360" w:lineRule="auto"/>
        <w:jc w:val="center"/>
        <w:rPr>
          <w:rFonts w:ascii="Times" w:hAnsi="Times"/>
          <w:b/>
          <w:bCs/>
          <w:sz w:val="36"/>
          <w:szCs w:val="36"/>
          <w:lang w:val="en-US"/>
        </w:rPr>
      </w:pPr>
      <w:r w:rsidRPr="00F069FB">
        <w:rPr>
          <w:rFonts w:ascii="Times" w:hAnsi="Times"/>
          <w:b/>
          <w:bCs/>
          <w:sz w:val="36"/>
          <w:szCs w:val="36"/>
          <w:lang w:val="en-US"/>
        </w:rPr>
        <w:t>PROGRAM STUDI SARJANA TERAPAN TEKNIK TELEKOMUNIKASI</w:t>
      </w:r>
    </w:p>
    <w:p w14:paraId="325C8645" w14:textId="4A3217A6" w:rsidR="00175345" w:rsidRPr="00F069FB" w:rsidRDefault="002716BB" w:rsidP="001130C8">
      <w:pPr>
        <w:spacing w:line="360" w:lineRule="auto"/>
        <w:jc w:val="center"/>
        <w:rPr>
          <w:rFonts w:ascii="Times" w:hAnsi="Times"/>
          <w:b/>
          <w:bCs/>
          <w:sz w:val="36"/>
          <w:szCs w:val="36"/>
          <w:lang w:val="en-US"/>
        </w:rPr>
      </w:pPr>
      <w:r w:rsidRPr="00F069FB">
        <w:rPr>
          <w:rFonts w:ascii="Times" w:hAnsi="Times"/>
          <w:b/>
          <w:bCs/>
          <w:sz w:val="36"/>
          <w:szCs w:val="36"/>
        </w:rPr>
        <w:t>POLITEKNIK NEGERI SEMARANG</w:t>
      </w:r>
      <w:r w:rsidRPr="00F069FB">
        <w:rPr>
          <w:rFonts w:ascii="Times" w:hAnsi="Times"/>
          <w:b/>
          <w:bCs/>
          <w:spacing w:val="-57"/>
          <w:sz w:val="36"/>
          <w:szCs w:val="36"/>
        </w:rPr>
        <w:t xml:space="preserve"> </w:t>
      </w:r>
      <w:r w:rsidRPr="00F069FB">
        <w:rPr>
          <w:rFonts w:ascii="Times" w:hAnsi="Times"/>
          <w:b/>
          <w:bCs/>
          <w:spacing w:val="-57"/>
          <w:sz w:val="36"/>
          <w:szCs w:val="36"/>
          <w:lang w:val="en-US"/>
        </w:rPr>
        <w:t xml:space="preserve"> </w:t>
      </w:r>
      <w:r w:rsidRPr="00F069FB">
        <w:rPr>
          <w:rFonts w:ascii="Times" w:hAnsi="Times"/>
          <w:b/>
          <w:bCs/>
          <w:sz w:val="36"/>
          <w:szCs w:val="36"/>
        </w:rPr>
        <w:t>202</w:t>
      </w:r>
      <w:r w:rsidRPr="00F069FB">
        <w:rPr>
          <w:rFonts w:ascii="Times" w:hAnsi="Times"/>
          <w:b/>
          <w:bCs/>
          <w:sz w:val="36"/>
          <w:szCs w:val="36"/>
          <w:lang w:val="en-US"/>
        </w:rPr>
        <w:t>2</w:t>
      </w:r>
    </w:p>
    <w:p w14:paraId="7252DC42" w14:textId="5829AAE6" w:rsidR="001130C8" w:rsidRPr="00F069FB" w:rsidRDefault="001130C8" w:rsidP="002B1D07">
      <w:pPr>
        <w:spacing w:line="360" w:lineRule="auto"/>
        <w:jc w:val="center"/>
        <w:rPr>
          <w:rFonts w:ascii="Times" w:hAnsi="Times"/>
          <w:b/>
          <w:bCs/>
          <w:sz w:val="28"/>
          <w:szCs w:val="28"/>
          <w:lang w:val="en-US"/>
        </w:rPr>
      </w:pPr>
      <w:r w:rsidRPr="00F069FB">
        <w:rPr>
          <w:rFonts w:ascii="Times" w:hAnsi="Times"/>
          <w:b/>
          <w:bCs/>
          <w:sz w:val="28"/>
          <w:szCs w:val="28"/>
          <w:lang w:val="en-US"/>
        </w:rPr>
        <w:lastRenderedPageBreak/>
        <w:t>HALAMAN PERSETUJUAN</w:t>
      </w:r>
    </w:p>
    <w:p w14:paraId="7775A20E" w14:textId="2058E07D" w:rsidR="004529F1" w:rsidRPr="00F069FB" w:rsidRDefault="001130C8" w:rsidP="002B1D07">
      <w:pPr>
        <w:pStyle w:val="DaftarParagraf"/>
        <w:numPr>
          <w:ilvl w:val="0"/>
          <w:numId w:val="2"/>
        </w:numPr>
        <w:spacing w:line="360" w:lineRule="auto"/>
        <w:jc w:val="both"/>
        <w:rPr>
          <w:rFonts w:ascii="Times" w:hAnsi="Times"/>
          <w:lang w:val="en-US"/>
        </w:rPr>
      </w:pPr>
      <w:r w:rsidRPr="00F069FB">
        <w:rPr>
          <w:rFonts w:ascii="Times" w:hAnsi="Times"/>
          <w:lang w:val="en-US"/>
        </w:rPr>
        <w:t>Judul Tugas Akhir / Skripsi</w:t>
      </w:r>
      <w:r w:rsidR="003703C7" w:rsidRPr="00F069FB">
        <w:rPr>
          <w:rFonts w:ascii="Times" w:hAnsi="Times"/>
          <w:lang w:val="en-US"/>
        </w:rPr>
        <w:t xml:space="preserve"> </w:t>
      </w:r>
      <w:r w:rsidR="007C77ED" w:rsidRPr="00F069FB">
        <w:rPr>
          <w:rFonts w:ascii="Times" w:hAnsi="Times"/>
          <w:lang w:val="en-US"/>
        </w:rPr>
        <w:tab/>
      </w:r>
      <w:r w:rsidR="003703C7" w:rsidRPr="00F069FB">
        <w:rPr>
          <w:rFonts w:ascii="Times" w:hAnsi="Times"/>
          <w:lang w:val="en-US"/>
        </w:rPr>
        <w:t xml:space="preserve">: </w:t>
      </w:r>
      <w:r w:rsidR="00A51E29" w:rsidRPr="00F069FB">
        <w:rPr>
          <w:rFonts w:ascii="Times" w:hAnsi="Times"/>
          <w:lang w:val="en-US"/>
        </w:rPr>
        <w:t xml:space="preserve"> </w:t>
      </w:r>
      <w:r w:rsidR="00423317" w:rsidRPr="00F069FB">
        <w:rPr>
          <w:rFonts w:ascii="Times" w:hAnsi="Times"/>
          <w:lang w:val="en-US"/>
        </w:rPr>
        <w:t xml:space="preserve"> </w:t>
      </w:r>
      <w:r w:rsidR="003703C7" w:rsidRPr="00F069FB">
        <w:rPr>
          <w:rFonts w:ascii="Times" w:hAnsi="Times"/>
          <w:lang w:val="en-US"/>
        </w:rPr>
        <w:t>Rancang Bangun Antena Microstrip</w:t>
      </w:r>
    </w:p>
    <w:p w14:paraId="715A0668" w14:textId="3F1779D3" w:rsidR="001130C8" w:rsidRPr="00F069FB" w:rsidRDefault="003703C7" w:rsidP="00423317">
      <w:pPr>
        <w:spacing w:line="360" w:lineRule="auto"/>
        <w:ind w:left="3828"/>
        <w:jc w:val="both"/>
        <w:rPr>
          <w:rFonts w:ascii="Times" w:hAnsi="Times"/>
          <w:lang w:val="en-US"/>
        </w:rPr>
      </w:pPr>
      <w:r w:rsidRPr="00F069FB">
        <w:rPr>
          <w:rFonts w:ascii="Times" w:hAnsi="Times"/>
          <w:lang w:val="en-US"/>
        </w:rPr>
        <w:t>Multiband dengan Metode Multisli</w:t>
      </w:r>
      <w:r w:rsidR="005D2A76" w:rsidRPr="00F069FB">
        <w:rPr>
          <w:rFonts w:ascii="Times" w:hAnsi="Times"/>
          <w:lang w:val="en-US"/>
        </w:rPr>
        <w:t xml:space="preserve">t </w:t>
      </w:r>
      <w:r w:rsidRPr="00F069FB">
        <w:rPr>
          <w:rFonts w:ascii="Times" w:hAnsi="Times"/>
          <w:lang w:val="en-US"/>
        </w:rPr>
        <w:t>Directional</w:t>
      </w:r>
      <w:r w:rsidR="005D2A76" w:rsidRPr="00F069FB">
        <w:rPr>
          <w:rFonts w:ascii="Times" w:hAnsi="Times"/>
          <w:lang w:val="en-US"/>
        </w:rPr>
        <w:t>.</w:t>
      </w:r>
    </w:p>
    <w:p w14:paraId="3C32D049" w14:textId="50544FBB" w:rsidR="003703C7" w:rsidRPr="00F069FB" w:rsidRDefault="003703C7" w:rsidP="00A51E29">
      <w:pPr>
        <w:pStyle w:val="DaftarParagraf"/>
        <w:numPr>
          <w:ilvl w:val="0"/>
          <w:numId w:val="2"/>
        </w:numPr>
        <w:spacing w:line="360" w:lineRule="auto"/>
        <w:jc w:val="both"/>
        <w:rPr>
          <w:rFonts w:ascii="Times" w:hAnsi="Times"/>
          <w:lang w:val="en-US"/>
        </w:rPr>
      </w:pPr>
      <w:r w:rsidRPr="00F069FB">
        <w:rPr>
          <w:rFonts w:ascii="Times" w:hAnsi="Times"/>
          <w:lang w:val="en-US"/>
        </w:rPr>
        <w:t>Pelaksana</w:t>
      </w:r>
    </w:p>
    <w:p w14:paraId="4D83A129" w14:textId="0CA8EF1C" w:rsidR="00330FDD" w:rsidRPr="00F069FB" w:rsidRDefault="00330FDD" w:rsidP="00A51E29">
      <w:pPr>
        <w:pStyle w:val="DaftarParagraf"/>
        <w:numPr>
          <w:ilvl w:val="0"/>
          <w:numId w:val="3"/>
        </w:numPr>
        <w:spacing w:line="360" w:lineRule="auto"/>
        <w:jc w:val="both"/>
        <w:rPr>
          <w:rFonts w:ascii="Times" w:hAnsi="Times"/>
          <w:lang w:val="en-US"/>
        </w:rPr>
      </w:pPr>
      <w:r w:rsidRPr="00F069FB">
        <w:rPr>
          <w:rFonts w:ascii="Times" w:hAnsi="Times"/>
          <w:lang w:val="en-US"/>
        </w:rPr>
        <w:t xml:space="preserve">Nama </w:t>
      </w:r>
      <w:r w:rsidR="007C77ED" w:rsidRPr="00F069FB">
        <w:rPr>
          <w:rFonts w:ascii="Times" w:hAnsi="Times"/>
          <w:lang w:val="en-US"/>
        </w:rPr>
        <w:tab/>
      </w:r>
      <w:r w:rsidR="007C77ED" w:rsidRPr="00F069FB">
        <w:rPr>
          <w:rFonts w:ascii="Times" w:hAnsi="Times"/>
          <w:lang w:val="en-US"/>
        </w:rPr>
        <w:tab/>
      </w:r>
      <w:r w:rsidR="007C77ED" w:rsidRPr="00F069FB">
        <w:rPr>
          <w:rFonts w:ascii="Times" w:hAnsi="Times"/>
          <w:lang w:val="en-US"/>
        </w:rPr>
        <w:tab/>
      </w:r>
      <w:r w:rsidRPr="00F069FB">
        <w:rPr>
          <w:rFonts w:ascii="Times" w:hAnsi="Times"/>
          <w:lang w:val="en-US"/>
        </w:rPr>
        <w:t xml:space="preserve">: </w:t>
      </w:r>
      <w:r w:rsidR="00423317" w:rsidRPr="00F069FB">
        <w:rPr>
          <w:rFonts w:ascii="Times" w:hAnsi="Times"/>
          <w:lang w:val="en-US"/>
        </w:rPr>
        <w:t xml:space="preserve"> </w:t>
      </w:r>
      <w:r w:rsidRPr="00F069FB">
        <w:rPr>
          <w:rFonts w:ascii="Times" w:hAnsi="Times"/>
          <w:lang w:val="en-US"/>
        </w:rPr>
        <w:t>Ganizha Agam Davawi</w:t>
      </w:r>
    </w:p>
    <w:p w14:paraId="6C67E3F3" w14:textId="47E9B487" w:rsidR="00330FDD" w:rsidRPr="00F069FB" w:rsidRDefault="00330FDD" w:rsidP="00A51E29">
      <w:pPr>
        <w:pStyle w:val="DaftarParagraf"/>
        <w:numPr>
          <w:ilvl w:val="0"/>
          <w:numId w:val="3"/>
        </w:numPr>
        <w:spacing w:line="360" w:lineRule="auto"/>
        <w:jc w:val="both"/>
        <w:rPr>
          <w:rFonts w:ascii="Times" w:hAnsi="Times"/>
          <w:lang w:val="en-US"/>
        </w:rPr>
      </w:pPr>
      <w:r w:rsidRPr="00F069FB">
        <w:rPr>
          <w:rFonts w:ascii="Times" w:hAnsi="Times"/>
          <w:lang w:val="en-US"/>
        </w:rPr>
        <w:t xml:space="preserve">NIM </w:t>
      </w:r>
      <w:r w:rsidR="007C77ED" w:rsidRPr="00F069FB">
        <w:rPr>
          <w:rFonts w:ascii="Times" w:hAnsi="Times"/>
          <w:lang w:val="en-US"/>
        </w:rPr>
        <w:tab/>
      </w:r>
      <w:r w:rsidR="007C77ED" w:rsidRPr="00F069FB">
        <w:rPr>
          <w:rFonts w:ascii="Times" w:hAnsi="Times"/>
          <w:lang w:val="en-US"/>
        </w:rPr>
        <w:tab/>
      </w:r>
      <w:r w:rsidR="007C77ED" w:rsidRPr="00F069FB">
        <w:rPr>
          <w:rFonts w:ascii="Times" w:hAnsi="Times"/>
          <w:lang w:val="en-US"/>
        </w:rPr>
        <w:tab/>
      </w:r>
      <w:r w:rsidRPr="00F069FB">
        <w:rPr>
          <w:rFonts w:ascii="Times" w:hAnsi="Times"/>
          <w:lang w:val="en-US"/>
        </w:rPr>
        <w:t xml:space="preserve">: </w:t>
      </w:r>
      <w:r w:rsidR="00423317" w:rsidRPr="00F069FB">
        <w:rPr>
          <w:rFonts w:ascii="Times" w:hAnsi="Times"/>
          <w:lang w:val="en-US"/>
        </w:rPr>
        <w:t xml:space="preserve"> </w:t>
      </w:r>
      <w:r w:rsidRPr="00F069FB">
        <w:rPr>
          <w:rFonts w:ascii="Times" w:hAnsi="Times"/>
          <w:lang w:val="en-US"/>
        </w:rPr>
        <w:t>4.39.19.0.12</w:t>
      </w:r>
    </w:p>
    <w:p w14:paraId="086387E3" w14:textId="6BBF7116" w:rsidR="00330FDD" w:rsidRPr="00F069FB" w:rsidRDefault="00330FDD" w:rsidP="00A51E29">
      <w:pPr>
        <w:pStyle w:val="DaftarParagraf"/>
        <w:numPr>
          <w:ilvl w:val="0"/>
          <w:numId w:val="3"/>
        </w:numPr>
        <w:spacing w:line="360" w:lineRule="auto"/>
        <w:jc w:val="both"/>
        <w:rPr>
          <w:rFonts w:ascii="Times" w:hAnsi="Times"/>
          <w:lang w:val="en-US"/>
        </w:rPr>
      </w:pPr>
      <w:r w:rsidRPr="00F069FB">
        <w:rPr>
          <w:rFonts w:ascii="Times" w:hAnsi="Times"/>
          <w:lang w:val="en-US"/>
        </w:rPr>
        <w:t xml:space="preserve">Program Studi </w:t>
      </w:r>
      <w:r w:rsidR="007C77ED" w:rsidRPr="00F069FB">
        <w:rPr>
          <w:rFonts w:ascii="Times" w:hAnsi="Times"/>
          <w:lang w:val="en-US"/>
        </w:rPr>
        <w:tab/>
      </w:r>
      <w:r w:rsidR="007C77ED" w:rsidRPr="00F069FB">
        <w:rPr>
          <w:rFonts w:ascii="Times" w:hAnsi="Times"/>
          <w:lang w:val="en-US"/>
        </w:rPr>
        <w:tab/>
      </w:r>
      <w:r w:rsidRPr="00F069FB">
        <w:rPr>
          <w:rFonts w:ascii="Times" w:hAnsi="Times"/>
          <w:lang w:val="en-US"/>
        </w:rPr>
        <w:t xml:space="preserve">: </w:t>
      </w:r>
      <w:r w:rsidR="00423317" w:rsidRPr="00F069FB">
        <w:rPr>
          <w:rFonts w:ascii="Times" w:hAnsi="Times"/>
          <w:lang w:val="en-US"/>
        </w:rPr>
        <w:t xml:space="preserve"> </w:t>
      </w:r>
      <w:r w:rsidRPr="00F069FB">
        <w:rPr>
          <w:rFonts w:ascii="Times" w:hAnsi="Times"/>
          <w:lang w:val="en-US"/>
        </w:rPr>
        <w:t>Diploma-4 Teknik Telekomunikasi</w:t>
      </w:r>
    </w:p>
    <w:p w14:paraId="3A48A10F" w14:textId="2A62553A" w:rsidR="00330FDD" w:rsidRPr="00F069FB" w:rsidRDefault="00330FDD" w:rsidP="00A51E29">
      <w:pPr>
        <w:pStyle w:val="DaftarParagraf"/>
        <w:numPr>
          <w:ilvl w:val="0"/>
          <w:numId w:val="3"/>
        </w:numPr>
        <w:spacing w:line="360" w:lineRule="auto"/>
        <w:jc w:val="both"/>
        <w:rPr>
          <w:rFonts w:ascii="Times" w:hAnsi="Times"/>
          <w:lang w:val="en-US"/>
        </w:rPr>
      </w:pPr>
      <w:r w:rsidRPr="00F069FB">
        <w:rPr>
          <w:rFonts w:ascii="Times" w:hAnsi="Times"/>
          <w:lang w:val="en-US"/>
        </w:rPr>
        <w:t xml:space="preserve">Jurusan </w:t>
      </w:r>
      <w:r w:rsidR="007C77ED" w:rsidRPr="00F069FB">
        <w:rPr>
          <w:rFonts w:ascii="Times" w:hAnsi="Times"/>
          <w:lang w:val="en-US"/>
        </w:rPr>
        <w:tab/>
      </w:r>
      <w:r w:rsidR="007C77ED" w:rsidRPr="00F069FB">
        <w:rPr>
          <w:rFonts w:ascii="Times" w:hAnsi="Times"/>
          <w:lang w:val="en-US"/>
        </w:rPr>
        <w:tab/>
      </w:r>
      <w:r w:rsidR="007C77ED" w:rsidRPr="00F069FB">
        <w:rPr>
          <w:rFonts w:ascii="Times" w:hAnsi="Times"/>
          <w:lang w:val="en-US"/>
        </w:rPr>
        <w:tab/>
      </w:r>
      <w:r w:rsidRPr="00F069FB">
        <w:rPr>
          <w:rFonts w:ascii="Times" w:hAnsi="Times"/>
          <w:lang w:val="en-US"/>
        </w:rPr>
        <w:t xml:space="preserve">: </w:t>
      </w:r>
      <w:r w:rsidR="00423317" w:rsidRPr="00F069FB">
        <w:rPr>
          <w:rFonts w:ascii="Times" w:hAnsi="Times"/>
          <w:lang w:val="en-US"/>
        </w:rPr>
        <w:t xml:space="preserve"> </w:t>
      </w:r>
      <w:r w:rsidRPr="00F069FB">
        <w:rPr>
          <w:rFonts w:ascii="Times" w:hAnsi="Times"/>
          <w:lang w:val="en-US"/>
        </w:rPr>
        <w:t>Teknik Elektro</w:t>
      </w:r>
    </w:p>
    <w:p w14:paraId="261AAB0B" w14:textId="6E2A93FE" w:rsidR="00330FDD" w:rsidRPr="00F069FB" w:rsidRDefault="00330FDD" w:rsidP="00A51E29">
      <w:pPr>
        <w:pStyle w:val="DaftarParagraf"/>
        <w:numPr>
          <w:ilvl w:val="0"/>
          <w:numId w:val="2"/>
        </w:numPr>
        <w:spacing w:line="360" w:lineRule="auto"/>
        <w:jc w:val="both"/>
        <w:rPr>
          <w:rFonts w:ascii="Times" w:hAnsi="Times"/>
          <w:lang w:val="en-US"/>
        </w:rPr>
      </w:pPr>
      <w:r w:rsidRPr="00F069FB">
        <w:rPr>
          <w:rFonts w:ascii="Times" w:hAnsi="Times"/>
          <w:lang w:val="en-US"/>
        </w:rPr>
        <w:t>Pembimbing</w:t>
      </w:r>
    </w:p>
    <w:p w14:paraId="727C577B" w14:textId="196C4BD8" w:rsidR="00330FDD" w:rsidRPr="00F069FB" w:rsidRDefault="00330FDD" w:rsidP="00A51E29">
      <w:pPr>
        <w:pStyle w:val="DaftarParagraf"/>
        <w:numPr>
          <w:ilvl w:val="0"/>
          <w:numId w:val="4"/>
        </w:numPr>
        <w:spacing w:line="360" w:lineRule="auto"/>
        <w:jc w:val="both"/>
        <w:rPr>
          <w:rFonts w:ascii="Times" w:hAnsi="Times"/>
          <w:lang w:val="en-US"/>
        </w:rPr>
      </w:pPr>
      <w:r w:rsidRPr="00F069FB">
        <w:rPr>
          <w:rFonts w:ascii="Times" w:hAnsi="Times"/>
          <w:lang w:val="en-US"/>
        </w:rPr>
        <w:t xml:space="preserve">Pembimbing I </w:t>
      </w:r>
      <w:r w:rsidR="007C77ED" w:rsidRPr="00F069FB">
        <w:rPr>
          <w:rFonts w:ascii="Times" w:hAnsi="Times"/>
          <w:lang w:val="en-US"/>
        </w:rPr>
        <w:tab/>
      </w:r>
      <w:r w:rsidR="007C77ED" w:rsidRPr="00F069FB">
        <w:rPr>
          <w:rFonts w:ascii="Times" w:hAnsi="Times"/>
          <w:lang w:val="en-US"/>
        </w:rPr>
        <w:tab/>
      </w:r>
      <w:r w:rsidRPr="00F069FB">
        <w:rPr>
          <w:rFonts w:ascii="Times" w:hAnsi="Times"/>
          <w:lang w:val="en-US"/>
        </w:rPr>
        <w:t xml:space="preserve">: </w:t>
      </w:r>
      <w:r w:rsidR="00423317" w:rsidRPr="00F069FB">
        <w:rPr>
          <w:rFonts w:ascii="Times" w:hAnsi="Times"/>
          <w:lang w:val="en-US"/>
        </w:rPr>
        <w:t xml:space="preserve"> </w:t>
      </w:r>
      <w:r w:rsidRPr="00F069FB">
        <w:rPr>
          <w:rFonts w:ascii="Times" w:hAnsi="Times"/>
          <w:lang w:val="en-US"/>
        </w:rPr>
        <w:t>Budi</w:t>
      </w:r>
      <w:r w:rsidR="00696121" w:rsidRPr="00F069FB">
        <w:rPr>
          <w:rFonts w:ascii="Times" w:hAnsi="Times"/>
          <w:lang w:val="en-US"/>
        </w:rPr>
        <w:t xml:space="preserve"> Basuki Subagio, S.T., M.Eng.</w:t>
      </w:r>
    </w:p>
    <w:p w14:paraId="55FFDDD6" w14:textId="6AA652AA" w:rsidR="007C77ED" w:rsidRPr="00F069FB" w:rsidRDefault="00696121" w:rsidP="00A51E29">
      <w:pPr>
        <w:pStyle w:val="DaftarParagraf"/>
        <w:numPr>
          <w:ilvl w:val="0"/>
          <w:numId w:val="4"/>
        </w:numPr>
        <w:spacing w:line="360" w:lineRule="auto"/>
        <w:jc w:val="both"/>
        <w:rPr>
          <w:rFonts w:ascii="Times" w:hAnsi="Times"/>
          <w:lang w:val="en-US"/>
        </w:rPr>
      </w:pPr>
      <w:r w:rsidRPr="00F069FB">
        <w:rPr>
          <w:rFonts w:ascii="Times" w:hAnsi="Times"/>
          <w:lang w:val="en-US"/>
        </w:rPr>
        <w:t xml:space="preserve">Pembimbing II </w:t>
      </w:r>
      <w:r w:rsidR="007C77ED" w:rsidRPr="00F069FB">
        <w:rPr>
          <w:rFonts w:ascii="Times" w:hAnsi="Times"/>
          <w:lang w:val="en-US"/>
        </w:rPr>
        <w:tab/>
      </w:r>
      <w:r w:rsidR="007C77ED" w:rsidRPr="00F069FB">
        <w:rPr>
          <w:rFonts w:ascii="Times" w:hAnsi="Times"/>
          <w:lang w:val="en-US"/>
        </w:rPr>
        <w:tab/>
      </w:r>
      <w:r w:rsidRPr="00F069FB">
        <w:rPr>
          <w:rFonts w:ascii="Times" w:hAnsi="Times"/>
          <w:lang w:val="en-US"/>
        </w:rPr>
        <w:t xml:space="preserve">: </w:t>
      </w:r>
      <w:r w:rsidR="00423317" w:rsidRPr="00F069FB">
        <w:rPr>
          <w:rFonts w:ascii="Times" w:hAnsi="Times"/>
          <w:lang w:val="en-US"/>
        </w:rPr>
        <w:t xml:space="preserve"> </w:t>
      </w:r>
      <w:r w:rsidR="002B70BA" w:rsidRPr="00F069FB">
        <w:rPr>
          <w:rFonts w:ascii="Times" w:hAnsi="Times"/>
          <w:lang w:val="en-US"/>
        </w:rPr>
        <w:t>Giman , S.Pd.SD</w:t>
      </w:r>
      <w:r w:rsidR="00582A9A" w:rsidRPr="00F069FB">
        <w:rPr>
          <w:rFonts w:ascii="Times" w:hAnsi="Times"/>
          <w:lang w:val="en-US"/>
        </w:rPr>
        <w:t xml:space="preserve"> </w:t>
      </w:r>
      <w:r w:rsidR="00582A9A" w:rsidRPr="00F069FB">
        <w:rPr>
          <w:rFonts w:ascii="Times" w:hAnsi="Times"/>
          <w:i/>
          <w:iCs/>
          <w:lang w:val="en-US"/>
        </w:rPr>
        <w:t>(buapakku)</w:t>
      </w:r>
    </w:p>
    <w:p w14:paraId="1E575FC5" w14:textId="3FC6FF7F" w:rsidR="001130C8" w:rsidRPr="00F069FB" w:rsidRDefault="001130C8" w:rsidP="001130C8">
      <w:pPr>
        <w:spacing w:line="360" w:lineRule="auto"/>
        <w:rPr>
          <w:rFonts w:ascii="Times" w:hAnsi="Times"/>
          <w:b/>
          <w:bCs/>
          <w:sz w:val="28"/>
          <w:szCs w:val="28"/>
          <w:lang w:val="en-US"/>
        </w:rPr>
      </w:pPr>
    </w:p>
    <w:p w14:paraId="25EE224A" w14:textId="40B4F768" w:rsidR="00B867D7" w:rsidRPr="00F069FB" w:rsidRDefault="00AE794A" w:rsidP="00B867D7">
      <w:pPr>
        <w:spacing w:line="360" w:lineRule="auto"/>
        <w:ind w:left="5103"/>
        <w:rPr>
          <w:rFonts w:ascii="Times" w:hAnsi="Times"/>
          <w:lang w:val="en-US"/>
        </w:rPr>
      </w:pPr>
      <w:r w:rsidRPr="00F069FB">
        <w:rPr>
          <w:rFonts w:ascii="Times" w:hAnsi="Times"/>
          <w:lang w:val="en-US"/>
        </w:rPr>
        <w:t>Semarang ,</w:t>
      </w:r>
      <w:r w:rsidR="005D2A76" w:rsidRPr="00F069FB">
        <w:rPr>
          <w:rFonts w:ascii="Times" w:hAnsi="Times"/>
          <w:lang w:val="en-US"/>
        </w:rPr>
        <w:t xml:space="preserve"> 30</w:t>
      </w:r>
      <w:r w:rsidR="00B867D7" w:rsidRPr="00F069FB">
        <w:rPr>
          <w:rFonts w:ascii="Times" w:hAnsi="Times"/>
          <w:lang w:val="en-US"/>
        </w:rPr>
        <w:t xml:space="preserve"> Oktober 2022</w:t>
      </w:r>
    </w:p>
    <w:p w14:paraId="03B70C18" w14:textId="768AF184" w:rsidR="00B867D7" w:rsidRPr="00F069FB" w:rsidRDefault="00B867D7" w:rsidP="00B867D7">
      <w:pPr>
        <w:spacing w:line="360" w:lineRule="auto"/>
        <w:ind w:left="5103"/>
        <w:rPr>
          <w:rFonts w:ascii="Times" w:hAnsi="Times"/>
          <w:lang w:val="en-US"/>
        </w:rPr>
      </w:pPr>
      <w:r w:rsidRPr="00F069FB">
        <w:rPr>
          <w:rFonts w:ascii="Times" w:hAnsi="Times"/>
          <w:lang w:val="en-US"/>
        </w:rPr>
        <w:t>Pelaksana,</w:t>
      </w:r>
    </w:p>
    <w:p w14:paraId="5507E17D" w14:textId="21B9048C" w:rsidR="00B867D7" w:rsidRPr="00F069FB" w:rsidRDefault="008E08E7" w:rsidP="00B867D7">
      <w:pPr>
        <w:spacing w:line="360" w:lineRule="auto"/>
        <w:ind w:left="5103"/>
        <w:rPr>
          <w:rFonts w:ascii="Times" w:hAnsi="Times"/>
          <w:lang w:val="en-US"/>
        </w:rPr>
      </w:pPr>
      <w:r w:rsidRPr="00F069FB">
        <w:rPr>
          <w:rFonts w:ascii="Times" w:hAnsi="Times"/>
          <w:noProof/>
          <w:lang w:val="en-US"/>
        </w:rPr>
        <mc:AlternateContent>
          <mc:Choice Requires="wpi">
            <w:drawing>
              <wp:anchor distT="0" distB="0" distL="114300" distR="114300" simplePos="0" relativeHeight="251668480" behindDoc="0" locked="0" layoutInCell="1" allowOverlap="1" wp14:anchorId="7BF57360" wp14:editId="785EB7C2">
                <wp:simplePos x="0" y="0"/>
                <wp:positionH relativeFrom="column">
                  <wp:posOffset>3284220</wp:posOffset>
                </wp:positionH>
                <wp:positionV relativeFrom="paragraph">
                  <wp:posOffset>-161290</wp:posOffset>
                </wp:positionV>
                <wp:extent cx="1589810" cy="774255"/>
                <wp:effectExtent l="38100" t="25400" r="0" b="38735"/>
                <wp:wrapNone/>
                <wp:docPr id="17" name="Tinta 17"/>
                <wp:cNvGraphicFramePr/>
                <a:graphic xmlns:a="http://schemas.openxmlformats.org/drawingml/2006/main">
                  <a:graphicData uri="http://schemas.microsoft.com/office/word/2010/wordprocessingInk">
                    <w14:contentPart bwMode="auto" r:id="rId6">
                      <w14:nvContentPartPr>
                        <w14:cNvContentPartPr/>
                      </w14:nvContentPartPr>
                      <w14:xfrm>
                        <a:off x="0" y="0"/>
                        <a:ext cx="1589810" cy="774255"/>
                      </w14:xfrm>
                    </w14:contentPart>
                  </a:graphicData>
                </a:graphic>
              </wp:anchor>
            </w:drawing>
          </mc:Choice>
          <mc:Fallback>
            <w:pict>
              <v:shapetype w14:anchorId="40C2B7EB"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Tinta 17" o:spid="_x0000_s1026" type="#_x0000_t75" style="position:absolute;margin-left:258pt;margin-top:-13.3pt;width:126.4pt;height:62.1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otSpZ5AQAACgMAAA4AAABkcnMvZTJvRG9jLnhtbJxSyW7CMBC9V+o/&#13;&#10;WL6XEERYIhIORZU4tOXQfoDr2MRq7InGhoS/74SlQKuqEpdo7Ge/vMWzeWsrtlXoDbiMx70+Z8pJ&#13;&#10;KIxbZ/z97elhwpkPwhWiAqcyvlOez/P7u1lTp2oAJVSFQkYkzqdNnfEyhDqNIi9LZYXvQa0cgRrQ&#13;&#10;ikBLXEcFiobYbRUN+v1R1AAWNYJU3tPu4gDyfM+vtZLhVWuvAqsyPk5GJC90QzLlDGmYjhLOPmgY&#13;&#10;D6c8ymciXaOoSyOPksQNiqwwjgR8Uy1EEGyD5heVNRLBgw49CTYCrY1Uez/kLO7/cLZ0n52reCg3&#13;&#10;mEpwQbmwEhhO2e2BW35hK0qgeYaC2hGbAPzISPH8X8ZB9ALkxpKeQyOoKhHoOfjS1J5iTk2RcVwW&#13;&#10;8Vm/2z6eHazw7OvlGqBGoqPlv660Gm0XNilhbcap4F333Xep2sAkbcbJZDqJCZKEUdWDJOkOnKgP&#13;&#10;FKfVRbZ05KrFy3V3/eIJ518AAAD//wMAUEsDBBQABgAIAAAAIQBTWNj6TwcAAM4SAAAQAAAAZHJz&#13;&#10;L2luay9pbmsxLnhtbLSXS28bxxKF9wHyHxpzF9pwpH7MDIdCpKxiIECCBHkAN0tFGltERNIgR5b9&#13;&#10;7/PVqSYlJw5uFr6OM82u7q7HqVPV7a++fr95CO+m/WG921416Tw2Ydre7u7W2zdXza+/vGrHJhzm&#13;&#10;m+3dzcNuO101H6ZD8/X1l198td7+sXm45BvQsD3Yr83DVXM/z28vLy6enp7On8r5bv/mIsdYLr7d&#13;&#10;/vH9d811PXU3vV5v1zMmD0fR7W47T+9nU3a5vrtqbuf38bQf3T/vHve302nZJPvb5x3z/uZ2erXb&#13;&#10;b27mk8b7m+12egjbmw1+/7cJ84e3/Fhj5820b8JmTcBtPk/dshu/WSG4eX/VvJg/4uIBTzbNxad1&#13;&#10;/vZ/0Pnq7zrNrZKXw7IJ1aW76Z35dCHML/859h/3u7fTfl5PzzA7KHXhQ7j1ufBxoPbTYffwaLlp&#13;&#10;wrubh0cgSzFCi2o7XXwCkL/rA5vPqg9c/lHfS+c+hqaG9xKHCtqJUsfUzuvNBNE3b08cmw8oNvHP&#13;&#10;817lkGPObYpt6n5J5TKNl/3qfIjDi1RUFh91/r5/PNyf9P2+f+arVk6oeWRP67v5/gR6PI9dHocT&#13;&#10;7i9R/9Tp+2n95n7+H8dr8Dp/4s8nqlGUCjWan6bXV81/VJBBJ12gcEpe5ZBiKmGMebk4a3M6A5+z&#13;&#10;+BE5j3j8W7VC/YfXrw/TDPsyEF8n/gRaSTwawsiQP6ednMahb65XZcTE6mimpLO0OouLpu2b0sRF&#13;&#10;2xFuYEw59Bq7sNIYQ7FxCJlhCU9sltkfF32d9a2tpWKH46K0o81YHBjbAdwY89hm7WI0eVr5ehdw&#13;&#10;LC7YYsIovSUkJqizrxbqsnxgiylwv6JE+eMFs9PFNpviXMMgnRZPrGEOAdzxbnRxuwzJdrd8s+NA&#13;&#10;WhS4SbQ0tp2OgJTt7OVF675WeJjpcBFmVFQ7FMAKBoBFYwOlxsDPYGsuTC5T8JxivcOj0xlCYZL0&#13;&#10;hYnuD/iadGUCuWPDaAEwIyyGHNtiI3sERdcWC+koxlwxzzx9HlZxUyg3+9lzj6FsGx3shLemlf8V&#13;&#10;wlARrpnwIEOn0JdB7nh+yuB+tKkP/LXwyIqpKgYc01SzUjyfMNbEK0d6cBiLDZ+vDHOX+kwdLoEo&#13;&#10;LfHX6536aJeqj65JnRUIPhveNprLeOVjzW4XDDBc09d2jGy1ilEVZC0TH6KUVSHkyiYkx84kpgYC&#13;&#10;i8I6UWo62WMJsWNuBSezDEijIPHvybEiU7ZfhWZqnRRw3rJIhlXEUf459bzWsiS9aIgfss9o9qla&#13;&#10;j0ZCfJT5VjXVdjrXLj2LACMzZtcwSU5lyGbGWXVm01BMh7mXvdP0QTYAzLcwms0ifuW+VaMgBzo1&#13;&#10;Vu5qaqCZ2F335rT0NqR16Fy9t10ga5YHZYbITUZp8I216hwBTaLnzxmapLN1tAjb43T+98pF8sp3&#13;&#10;qqa/DBWXU72IT9SGxlS7WsWsqjZH6SL6ih+iv4VgKIIb36V3VsrYYgAKqxocFs78ZvaMsuPHkUpL&#13;&#10;2YHT2py94GqD9fBof4adweQNEeSlEhrpMKMF4BfEsZfYCp3/GdqaDrqbQmLNHID8ZrhzPtHhVPCd&#13;&#10;KHek1bHQGCsOnPBKwkOpY/+J664CgVCth+hUHOKS5YtpW+pUfr0y6qDAIlsHW/PeLjALHOabi+Rc&#13;&#10;LKVBirbMhSD25bPBwzYjr8ZahfVmqkwASy2ugvqyue9KHVo/g1EUuWOQnt84Zi6snNH4bzPacE20&#13;&#10;8sNMaTr6RXieNtLjP6L3BXKtQvSG5bcN+BXfBH+dLzQVmRZZnXTMsVv7Ui+i11I6XvYJ34Rd8bsS&#13;&#10;900J95cw48p3xlArEsBVi4RrStbBTq6BoIIhFs2ByeVg7KCPoZebBOe9g5vKVno9XniJSD82kNGc&#13;&#10;NMM3M4oTdmQlZJnwm/3FHOFi9HM+tbLy3Hp/wx02Uf2eYJ/Vlk4IkhJgLRcd9e5K9pTvelUsQy8Y&#13;&#10;8Evh1weXU7nevJyQk075QQ6Qcd3XXA3qmPQfI4L4qVEswaRDozPxo1IqNZDjC8Zhrbe8NzCCM+cG&#13;&#10;fzmo6mUEtQqQMtdIRpVbQ3NwlAYnESiqURwfaKauFofrJjJE3HcGpzfWUy9GUh8i2uTt1HNFPxMa&#13;&#10;PCNqhMu2s1RCdWXR/hHDlFeXPMYpm3lnt+enmOK3LjsFjBr653xM9MOquR4HWJBgqD8m+u6s7UZ7&#13;&#10;TET7b5HcJSgvb+uN7qhUoefCn4pOO1+mYxj6LxcqAYm6jCtQBT7ebdS1ffl9fCmQQHvlUzGIzDIL&#13;&#10;iGzZJWUc7W3wrB+Ci/AcEZBacnUUj+173mEKSbyqs/Y8d9WaldJRp042UmHHra+UobcfMkG3ltyq&#13;&#10;iNeEVmg0knUEbTVhN73GWof0VKTex7xOgMK01dbm3tcntJuFu1JFm2AfTcv4yx1kE2+1zkrz3UhD&#13;&#10;TeLEyBb8XBTKD7DjasGbRK244IoAIFUWq7/8Knp+mRpFxdLaA1ZSTLQVWiL6Cw2f/0F//ScAAAD/&#13;&#10;/wMAUEsDBBQABgAIAAAAIQBwJwak5gAAAA8BAAAPAAAAZHJzL2Rvd25yZXYueG1sTI/NbsIwEITv&#13;&#10;lfoO1lbqpQInoDoQ4qD+qJxQpVIewImXOCK2Q2wgvH23p/ay0mh3Z+Yr1qPt2AWH0HonIZ0mwNDV&#13;&#10;XreukbD//pgsgIWonFaddyjhhgHW5f1doXLtr+4LL7vYMDJxIVcSTIx9znmoDVoVpr5HR7uDH6yK&#13;&#10;JIeG60Fdydx2fJYkglvVOkowqsc3g/Vxd7YS6vnxNprTcpvU1dN8Iz7T180plfLxYXxf0XhZAYs4&#13;&#10;xr8P+GWg/lBSscqfnQ6sk/CcCgKKEiYzIYDRRSYWRFRJWGYZ8LLg/znKHwAAAP//AwBQSwMEFAAG&#13;&#10;AAgAAAAhAHkYvJ2/AAAAIQEAABkAAABkcnMvX3JlbHMvZTJvRG9jLnhtbC5yZWxzhM+xasQwDAbg&#13;&#10;vdB3MNobJR3KUeJkOQ6ylhRuNY6SmMSysZzSe/t67MHBDRqE0PdLbf/rd/VDSVxgDU1VgyK2YXK8&#13;&#10;aPgeL28nUJINT2YPTBpuJNB3ry/tF+0mlyVZXRRVFBYNa87xE1HsSt5IFSJxmcwheZNLmxaMxm5m&#13;&#10;IXyv6w9M/w3o7kw1TBrSMDWgxlssyc/tMM/O0jnYwxPnBxFoD8nBX/1eUJMWyhocb1iqqcqhgF2L&#13;&#10;d491fwAAAP//AwBQSwECLQAUAAYACAAAACEAmzMnNwwBAAAtAgAAEwAAAAAAAAAAAAAAAAAAAAAA&#13;&#10;W0NvbnRlbnRfVHlwZXNdLnhtbFBLAQItABQABgAIAAAAIQA4/SH/1gAAAJQBAAALAAAAAAAAAAAA&#13;&#10;AAAAAD0BAABfcmVscy8ucmVsc1BLAQItABQABgAIAAAAIQAqLUqWeQEAAAoDAAAOAAAAAAAAAAAA&#13;&#10;AAAAADwCAABkcnMvZTJvRG9jLnhtbFBLAQItABQABgAIAAAAIQBTWNj6TwcAAM4SAAAQAAAAAAAA&#13;&#10;AAAAAAAAAOEDAABkcnMvaW5rL2luazEueG1sUEsBAi0AFAAGAAgAAAAhAHAnBqTmAAAADwEAAA8A&#13;&#10;AAAAAAAAAAAAAAAAXgsAAGRycy9kb3ducmV2LnhtbFBLAQItABQABgAIAAAAIQB5GLydvwAAACEB&#13;&#10;AAAZAAAAAAAAAAAAAAAAAHEMAABkcnMvX3JlbHMvZTJvRG9jLnhtbC5yZWxzUEsFBgAAAAAGAAYA&#13;&#10;eAEAAGcNAAAAAA==&#13;&#10;">
                <v:imagedata r:id="rId7" o:title=""/>
              </v:shape>
            </w:pict>
          </mc:Fallback>
        </mc:AlternateContent>
      </w:r>
    </w:p>
    <w:p w14:paraId="0F2F26E3" w14:textId="51F03A29" w:rsidR="004529F1" w:rsidRPr="00F069FB" w:rsidRDefault="004529F1" w:rsidP="00B867D7">
      <w:pPr>
        <w:spacing w:line="360" w:lineRule="auto"/>
        <w:ind w:left="5103"/>
        <w:rPr>
          <w:rFonts w:ascii="Times" w:hAnsi="Times"/>
          <w:lang w:val="en-US"/>
        </w:rPr>
      </w:pPr>
    </w:p>
    <w:p w14:paraId="17ACC1ED" w14:textId="219C9349" w:rsidR="00B867D7" w:rsidRPr="00F069FB" w:rsidRDefault="008E08E7" w:rsidP="00B867D7">
      <w:pPr>
        <w:spacing w:line="360" w:lineRule="auto"/>
        <w:ind w:left="5103"/>
        <w:rPr>
          <w:rFonts w:ascii="Times" w:hAnsi="Times"/>
          <w:lang w:val="en-US"/>
        </w:rPr>
      </w:pPr>
      <w:r w:rsidRPr="00F069FB">
        <w:rPr>
          <w:rFonts w:ascii="Times" w:hAnsi="Times"/>
          <w:noProof/>
          <w:lang w:val="en-US"/>
        </w:rPr>
        <mc:AlternateContent>
          <mc:Choice Requires="wpi">
            <w:drawing>
              <wp:anchor distT="0" distB="0" distL="114300" distR="114300" simplePos="0" relativeHeight="251664384" behindDoc="0" locked="0" layoutInCell="1" allowOverlap="1" wp14:anchorId="1F36D4A4" wp14:editId="7A9810C5">
                <wp:simplePos x="0" y="0"/>
                <wp:positionH relativeFrom="column">
                  <wp:posOffset>3488287</wp:posOffset>
                </wp:positionH>
                <wp:positionV relativeFrom="paragraph">
                  <wp:posOffset>114796</wp:posOffset>
                </wp:positionV>
                <wp:extent cx="5400" cy="5400"/>
                <wp:effectExtent l="0" t="0" r="0" b="0"/>
                <wp:wrapNone/>
                <wp:docPr id="12" name="Tinta 12"/>
                <wp:cNvGraphicFramePr/>
                <a:graphic xmlns:a="http://schemas.openxmlformats.org/drawingml/2006/main">
                  <a:graphicData uri="http://schemas.microsoft.com/office/word/2010/wordprocessingInk">
                    <w14:contentPart bwMode="auto" r:id="rId8">
                      <w14:nvContentPartPr>
                        <w14:cNvContentPartPr/>
                      </w14:nvContentPartPr>
                      <w14:xfrm>
                        <a:off x="0" y="0"/>
                        <a:ext cx="5400" cy="5400"/>
                      </w14:xfrm>
                    </w14:contentPart>
                  </a:graphicData>
                </a:graphic>
              </wp:anchor>
            </w:drawing>
          </mc:Choice>
          <mc:Fallback>
            <w:pict>
              <v:shape w14:anchorId="3231C8BB" id="Tinta 12" o:spid="_x0000_s1026" type="#_x0000_t75" style="position:absolute;margin-left:274.05pt;margin-top:8.45pt;width:1.65pt;height:1.6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Z7I/lsAQAABQMAAA4AAABkcnMvZTJvRG9jLnhtbJxSy27CMBC8V+o/&#13;&#10;WL6XJAgoikg4FFXi0Meh/QDXsYnV2ButHQJ/300IBVpVlbhY6x15dmbHi+XOVmyr0BtwGU9GMWfK&#13;&#10;SSiM22T8/e3xbs6ZD8IVogKnMr5Xni/z25tFW6dqDCVUhUJGJM6nbZ3xMoQ6jSIvS2WFH0GtHIEa&#13;&#10;0IpAV9xEBYqW2G0VjeN4FrWARY0glffUXR1Anvf8WisZXrT2KrAq4/fTGckLxwKpmM+p8zEUUb4Q&#13;&#10;6QZFXRo5SBJXKLLCOBLwTbUSQbAGzS8qaySCBx1GEmwEWhupej/kLIl/OFu7z85VMpENphJcUC68&#13;&#10;CgzH3fXANSNsRRton6CgdEQTgA+MtJ7/wziIXoFsLOk5JIKqEoG+gy9N7TnD1BQZx3WRnPS77cPJ&#13;&#10;wSuefD1fApRINFj+68lOo+2WTUrYLuMU5747+yzVLjBJzekkpr4koK/OWA+vjzPO1kqDLwI8v3ei&#13;&#10;zn5v/gUAAP//AwBQSwMEFAAGAAgAAAAhAN9MUTfCAQAAaAQAABAAAABkcnMvaW5rL2luazEueG1s&#13;&#10;tJNNa+MwEIbvhf0PQnvYS2NLtmlSU6enDSxsofQDukfXVmNRSwqSHCf/vmNZUVyaspcWGyOPNK9m&#13;&#10;Hr26ut6JFm2ZNlzJAtOIYMRkpWou1wV+fFjNFhgZW8q6bJVkBd4zg6+XP86uuHwVbQ5fBArSDCPR&#13;&#10;FrixdpPHcd/3UZ9GSq/jhJA0/iNfb/7ipc+q2QuX3MKW5hCqlLRsZwexnNcFruyOhPWgfa86XbEw&#13;&#10;PUR0dVxhdVmxldKitEGxKaVkLZKlgLqfMLL7DQw47LNmGiPBoeFZEtFsni1+X0Kg3BV48t9BiQYq&#13;&#10;ETg+rfnvGzRXHzWHstJkfjHHyJdUs+1QU+yY55/3fqvVhmnL2RHzCMVP7FE1/js+IyjNjGq74Www&#13;&#10;2pZtB8goIWALvzeNTwD5qAdsvlQPuHyqNy3uPRrf3pSDhxYsdThaywUDo4tN8Jg1IDyE76121yEh&#13;&#10;STKjZEazB5rm9DInWZQl6eQovIsPms+6M03Qe9ZHv7qZQG3srOe1bQJ0EpEsWVwE7lPqp7IbxteN&#13;&#10;/U+6b97lB/+cuI3OUsh3c8deCvzTXUjkMseAa4cgeM5/0Wx4yTtHBn1AvXwDAAD//wMAUEsDBBQA&#13;&#10;BgAIAAAAIQCAnywj3wAAAA4BAAAPAAAAZHJzL2Rvd25yZXYueG1sTE/NToNAEL6b+A6bMfFmF0hp&#13;&#10;WsrS+BPTgwcD+gBTdgtEdhbZheLbO57sZZLJ958fFtuL2Yy+c6QgXkUgDNVOd9Qo+Px4fdiC8AFJ&#13;&#10;Y+/IKPgxHg7F7U2OmXYXKs1chUawCfkMFbQhDJmUvm6NRb9ygyHGzm60GPgdG6lHvLC57WUSRRtp&#13;&#10;sSNOaHEwz62pv6rJcsh3eU7x7bjoS1LJHZXvT8dpVur+bnnZ83ncgwhmCf8K+NvA/aHgYic3kfai&#13;&#10;V5CutzFTGdjsQDAhTeM1iJOCJEpAFrm8nlH8AgAA//8DAFBLAwQUAAYACAAAACEAeRi8nb8AAAAh&#13;&#10;AQAAGQAAAGRycy9fcmVscy9lMm9Eb2MueG1sLnJlbHOEz7FqxDAMBuC90Hcw2hslHcpR4mQ5DrKW&#13;&#10;FG41jpKYxLKxnNJ7+3rswcENGoTQ90tt/+t39UNJXGANTVWDIrZhcrxo+B4vbydQkg1PZg9MGm4k&#13;&#10;0HevL+0X7SaXJVldFFUUFg1rzvETUexK3kgVInGZzCF5k0ubFozGbmYhfK/rD0z/DejuTDVMGtIw&#13;&#10;NaDGWyzJz+0wz87SOdjDE+cHEWgPycFf/V5QkxbKGhxvWKqpyqGAXYt3j3V/AAAA//8DAFBLAQIt&#13;&#10;ABQABgAIAAAAIQCbMyc3DAEAAC0CAAATAAAAAAAAAAAAAAAAAAAAAABbQ29udGVudF9UeXBlc10u&#13;&#10;eG1sUEsBAi0AFAAGAAgAAAAhADj9If/WAAAAlAEAAAsAAAAAAAAAAAAAAAAAPQEAAF9yZWxzLy5y&#13;&#10;ZWxzUEsBAi0AFAAGAAgAAAAhALZ7I/lsAQAABQMAAA4AAAAAAAAAAAAAAAAAPAIAAGRycy9lMm9E&#13;&#10;b2MueG1sUEsBAi0AFAAGAAgAAAAhAN9MUTfCAQAAaAQAABAAAAAAAAAAAAAAAAAA1AMAAGRycy9p&#13;&#10;bmsvaW5rMS54bWxQSwECLQAUAAYACAAAACEAgJ8sI98AAAAOAQAADwAAAAAAAAAAAAAAAADEBQAA&#13;&#10;ZHJzL2Rvd25yZXYueG1sUEsBAi0AFAAGAAgAAAAhAHkYvJ2/AAAAIQEAABkAAAAAAAAAAAAAAAAA&#13;&#10;0AYAAGRycy9fcmVscy9lMm9Eb2MueG1sLnJlbHNQSwUGAAAAAAYABgB4AQAAxgcAAAAA&#13;&#10;">
                <v:imagedata r:id="rId9" o:title=""/>
              </v:shape>
            </w:pict>
          </mc:Fallback>
        </mc:AlternateContent>
      </w:r>
      <w:r w:rsidR="00B867D7" w:rsidRPr="00F069FB">
        <w:rPr>
          <w:rFonts w:ascii="Times" w:hAnsi="Times"/>
          <w:lang w:val="en-US"/>
        </w:rPr>
        <w:t>Ganizha Agam Davawi</w:t>
      </w:r>
    </w:p>
    <w:p w14:paraId="44D1E86E" w14:textId="22473D6C" w:rsidR="00E56E46" w:rsidRPr="00F069FB" w:rsidRDefault="00B867D7" w:rsidP="00675A09">
      <w:pPr>
        <w:spacing w:line="360" w:lineRule="auto"/>
        <w:ind w:left="5103"/>
        <w:rPr>
          <w:rFonts w:ascii="Times" w:hAnsi="Times"/>
          <w:lang w:val="en-US"/>
        </w:rPr>
      </w:pPr>
      <w:r w:rsidRPr="00F069FB">
        <w:rPr>
          <w:rFonts w:ascii="Times" w:hAnsi="Times"/>
          <w:lang w:val="en-US"/>
        </w:rPr>
        <w:t>NIM</w:t>
      </w:r>
      <w:r w:rsidR="00582A9A" w:rsidRPr="00F069FB">
        <w:rPr>
          <w:rFonts w:ascii="Times" w:hAnsi="Times"/>
          <w:lang w:val="en-US"/>
        </w:rPr>
        <w:t>.</w:t>
      </w:r>
      <w:r w:rsidRPr="00F069FB">
        <w:rPr>
          <w:rFonts w:ascii="Times" w:hAnsi="Times"/>
          <w:lang w:val="en-US"/>
        </w:rPr>
        <w:t xml:space="preserve"> 4.39.19.0.12</w:t>
      </w:r>
    </w:p>
    <w:p w14:paraId="6AB07A50" w14:textId="59A3FEB3" w:rsidR="00E56E46" w:rsidRPr="00F069FB" w:rsidRDefault="00E56E46" w:rsidP="00E56E46">
      <w:pPr>
        <w:spacing w:line="360" w:lineRule="auto"/>
        <w:rPr>
          <w:rFonts w:ascii="Times" w:hAnsi="Times"/>
          <w:lang w:val="en-US"/>
        </w:rPr>
      </w:pPr>
      <w:r w:rsidRPr="00F069FB">
        <w:rPr>
          <w:rFonts w:ascii="Times" w:hAnsi="Times"/>
          <w:lang w:val="en-US"/>
        </w:rPr>
        <w:t>Menyetujui,</w:t>
      </w:r>
    </w:p>
    <w:p w14:paraId="784446D1" w14:textId="7A8EC5D3" w:rsidR="00B867D7" w:rsidRPr="00F069FB" w:rsidRDefault="00E56E46" w:rsidP="00E56E46">
      <w:pPr>
        <w:spacing w:line="360" w:lineRule="auto"/>
        <w:rPr>
          <w:rFonts w:ascii="Times" w:hAnsi="Times"/>
          <w:lang w:val="en-US"/>
        </w:rPr>
      </w:pPr>
      <w:r w:rsidRPr="00F069FB">
        <w:rPr>
          <w:rFonts w:ascii="Times" w:hAnsi="Times"/>
          <w:lang w:val="en-US"/>
        </w:rPr>
        <w:t xml:space="preserve">Pembimbing I </w:t>
      </w:r>
      <w:r w:rsidRPr="00F069FB">
        <w:rPr>
          <w:rFonts w:ascii="Times" w:hAnsi="Times"/>
          <w:lang w:val="en-US"/>
        </w:rPr>
        <w:tab/>
      </w:r>
      <w:r w:rsidRPr="00F069FB">
        <w:rPr>
          <w:rFonts w:ascii="Times" w:hAnsi="Times"/>
          <w:lang w:val="en-US"/>
        </w:rPr>
        <w:tab/>
      </w:r>
      <w:r w:rsidRPr="00F069FB">
        <w:rPr>
          <w:rFonts w:ascii="Times" w:hAnsi="Times"/>
          <w:lang w:val="en-US"/>
        </w:rPr>
        <w:tab/>
      </w:r>
      <w:r w:rsidRPr="00F069FB">
        <w:rPr>
          <w:rFonts w:ascii="Times" w:hAnsi="Times"/>
          <w:lang w:val="en-US"/>
        </w:rPr>
        <w:tab/>
      </w:r>
      <w:r w:rsidRPr="00F069FB">
        <w:rPr>
          <w:rFonts w:ascii="Times" w:hAnsi="Times"/>
          <w:lang w:val="en-US"/>
        </w:rPr>
        <w:tab/>
      </w:r>
      <w:r w:rsidRPr="00F069FB">
        <w:rPr>
          <w:rFonts w:ascii="Times" w:hAnsi="Times"/>
          <w:lang w:val="en-US"/>
        </w:rPr>
        <w:tab/>
        <w:t>Pembimbing II</w:t>
      </w:r>
    </w:p>
    <w:p w14:paraId="52481F12" w14:textId="33DCD347" w:rsidR="00E56E46" w:rsidRPr="00F069FB" w:rsidRDefault="00E56E46" w:rsidP="00E56E46">
      <w:pPr>
        <w:spacing w:line="360" w:lineRule="auto"/>
        <w:rPr>
          <w:rFonts w:ascii="Times" w:hAnsi="Times"/>
          <w:lang w:val="en-US"/>
        </w:rPr>
      </w:pPr>
    </w:p>
    <w:p w14:paraId="7FF45B09" w14:textId="5C556313" w:rsidR="00E56E46" w:rsidRPr="00F069FB" w:rsidRDefault="00E56E46" w:rsidP="00E56E46">
      <w:pPr>
        <w:spacing w:line="360" w:lineRule="auto"/>
        <w:rPr>
          <w:rFonts w:ascii="Times" w:hAnsi="Times"/>
          <w:lang w:val="en-US"/>
        </w:rPr>
      </w:pPr>
    </w:p>
    <w:p w14:paraId="52C6C504" w14:textId="3CDDE7DE" w:rsidR="00E56E46" w:rsidRPr="00F069FB" w:rsidRDefault="00E56E46" w:rsidP="00E56E46">
      <w:pPr>
        <w:spacing w:line="360" w:lineRule="auto"/>
        <w:rPr>
          <w:rFonts w:ascii="Times" w:hAnsi="Times"/>
          <w:i/>
          <w:iCs/>
          <w:lang w:val="en-US"/>
        </w:rPr>
      </w:pPr>
      <w:r w:rsidRPr="00F069FB">
        <w:rPr>
          <w:rFonts w:ascii="Times" w:hAnsi="Times"/>
          <w:lang w:val="en-US"/>
        </w:rPr>
        <w:t>Budi Basuki Subagio, S.T., M.Eng.</w:t>
      </w:r>
      <w:r w:rsidRPr="00F069FB">
        <w:rPr>
          <w:rFonts w:ascii="Times" w:hAnsi="Times"/>
          <w:lang w:val="en-US"/>
        </w:rPr>
        <w:tab/>
      </w:r>
      <w:r w:rsidRPr="00F069FB">
        <w:rPr>
          <w:rFonts w:ascii="Times" w:hAnsi="Times"/>
          <w:lang w:val="en-US"/>
        </w:rPr>
        <w:tab/>
      </w:r>
      <w:r w:rsidRPr="00F069FB">
        <w:rPr>
          <w:rFonts w:ascii="Times" w:hAnsi="Times"/>
          <w:lang w:val="en-US"/>
        </w:rPr>
        <w:tab/>
      </w:r>
      <w:r w:rsidR="00582A9A" w:rsidRPr="00F069FB">
        <w:rPr>
          <w:rFonts w:ascii="Times" w:hAnsi="Times"/>
          <w:i/>
          <w:iCs/>
          <w:lang w:val="en-US"/>
        </w:rPr>
        <w:t>no</w:t>
      </w:r>
      <w:r w:rsidR="00A4485A" w:rsidRPr="00F069FB">
        <w:rPr>
          <w:rFonts w:ascii="Times" w:hAnsi="Times"/>
          <w:i/>
          <w:iCs/>
          <w:lang w:val="en-US"/>
        </w:rPr>
        <w:t>t found</w:t>
      </w:r>
    </w:p>
    <w:p w14:paraId="1B6B58F9" w14:textId="7D48CA6C" w:rsidR="00675A09" w:rsidRPr="00F069FB" w:rsidRDefault="00E56E46" w:rsidP="00E56E46">
      <w:pPr>
        <w:spacing w:line="360" w:lineRule="auto"/>
        <w:rPr>
          <w:rFonts w:ascii="Times" w:hAnsi="Times"/>
          <w:lang w:val="en-US"/>
        </w:rPr>
      </w:pPr>
      <w:r w:rsidRPr="00F069FB">
        <w:rPr>
          <w:rFonts w:ascii="Times" w:hAnsi="Times"/>
          <w:lang w:val="en-US"/>
        </w:rPr>
        <w:t>NIP.</w:t>
      </w:r>
      <w:r w:rsidR="00AC4DB3" w:rsidRPr="00F069FB">
        <w:rPr>
          <w:rFonts w:ascii="Times" w:hAnsi="Times"/>
          <w:lang w:val="en-US"/>
        </w:rPr>
        <w:t>196209111989031002</w:t>
      </w:r>
      <w:r w:rsidR="00AC4DB3" w:rsidRPr="00F069FB">
        <w:rPr>
          <w:rFonts w:ascii="Times" w:hAnsi="Times"/>
          <w:lang w:val="en-US"/>
        </w:rPr>
        <w:tab/>
      </w:r>
      <w:r w:rsidR="00AC4DB3" w:rsidRPr="00F069FB">
        <w:rPr>
          <w:rFonts w:ascii="Times" w:hAnsi="Times"/>
          <w:lang w:val="en-US"/>
        </w:rPr>
        <w:tab/>
      </w:r>
      <w:r w:rsidR="00AC4DB3" w:rsidRPr="00F069FB">
        <w:rPr>
          <w:rFonts w:ascii="Times" w:hAnsi="Times"/>
          <w:lang w:val="en-US"/>
        </w:rPr>
        <w:tab/>
      </w:r>
      <w:r w:rsidR="00AC4DB3" w:rsidRPr="00F069FB">
        <w:rPr>
          <w:rFonts w:ascii="Times" w:hAnsi="Times"/>
          <w:lang w:val="en-US"/>
        </w:rPr>
        <w:tab/>
        <w:t>NIP.</w:t>
      </w:r>
      <w:r w:rsidR="00605978" w:rsidRPr="00F069FB">
        <w:rPr>
          <w:rFonts w:ascii="Times" w:hAnsi="Times"/>
          <w:lang w:val="en-US"/>
        </w:rPr>
        <w:t xml:space="preserve"> 196209111989031002</w:t>
      </w:r>
      <w:r w:rsidR="00605978" w:rsidRPr="00F069FB">
        <w:rPr>
          <w:rFonts w:ascii="Times" w:hAnsi="Times"/>
          <w:lang w:val="en-US"/>
        </w:rPr>
        <w:tab/>
      </w:r>
    </w:p>
    <w:p w14:paraId="6C8A8AD7" w14:textId="77777777" w:rsidR="008B6607" w:rsidRPr="00F069FB" w:rsidRDefault="008B6607" w:rsidP="00E56E46">
      <w:pPr>
        <w:spacing w:line="360" w:lineRule="auto"/>
        <w:rPr>
          <w:rFonts w:ascii="Times" w:hAnsi="Times"/>
          <w:lang w:val="en-US"/>
        </w:rPr>
      </w:pPr>
    </w:p>
    <w:p w14:paraId="0D16BCE0" w14:textId="7A800711" w:rsidR="00535BB3" w:rsidRPr="00F069FB" w:rsidRDefault="00535BB3" w:rsidP="00535BB3">
      <w:pPr>
        <w:spacing w:line="360" w:lineRule="auto"/>
        <w:jc w:val="center"/>
        <w:rPr>
          <w:rFonts w:ascii="Times" w:hAnsi="Times"/>
          <w:lang w:val="en-US"/>
        </w:rPr>
      </w:pPr>
      <w:r w:rsidRPr="00F069FB">
        <w:rPr>
          <w:rFonts w:ascii="Times" w:hAnsi="Times"/>
          <w:lang w:val="en-US"/>
        </w:rPr>
        <w:t>Mengetahui,</w:t>
      </w:r>
    </w:p>
    <w:p w14:paraId="1EE06868" w14:textId="7746609F" w:rsidR="00535BB3" w:rsidRPr="00F069FB" w:rsidRDefault="00535BB3" w:rsidP="004529F1">
      <w:pPr>
        <w:spacing w:line="360" w:lineRule="auto"/>
        <w:jc w:val="center"/>
        <w:rPr>
          <w:rFonts w:ascii="Times" w:hAnsi="Times"/>
          <w:lang w:val="en-US"/>
        </w:rPr>
      </w:pPr>
      <w:r w:rsidRPr="00F069FB">
        <w:rPr>
          <w:rFonts w:ascii="Times" w:hAnsi="Times"/>
          <w:lang w:val="en-US"/>
        </w:rPr>
        <w:t>Ketua Program Studi D-IV Teknik Telekomunikasi</w:t>
      </w:r>
    </w:p>
    <w:p w14:paraId="51BEC48B" w14:textId="35CA5421" w:rsidR="002B1D07" w:rsidRPr="00F069FB" w:rsidRDefault="008E08E7" w:rsidP="00535BB3">
      <w:pPr>
        <w:spacing w:line="360" w:lineRule="auto"/>
        <w:jc w:val="center"/>
        <w:rPr>
          <w:rFonts w:ascii="Times" w:hAnsi="Times"/>
          <w:lang w:val="en-US"/>
        </w:rPr>
      </w:pPr>
      <w:r w:rsidRPr="00F069FB">
        <w:rPr>
          <w:rFonts w:ascii="Times" w:hAnsi="Times"/>
          <w:noProof/>
          <w:lang w:val="en-US"/>
        </w:rPr>
        <mc:AlternateContent>
          <mc:Choice Requires="wpi">
            <w:drawing>
              <wp:anchor distT="0" distB="0" distL="114300" distR="114300" simplePos="0" relativeHeight="251663360" behindDoc="0" locked="0" layoutInCell="1" allowOverlap="1" wp14:anchorId="2E0A4D22" wp14:editId="32BF7D7E">
                <wp:simplePos x="0" y="0"/>
                <wp:positionH relativeFrom="column">
                  <wp:posOffset>-5634473</wp:posOffset>
                </wp:positionH>
                <wp:positionV relativeFrom="paragraph">
                  <wp:posOffset>390101</wp:posOffset>
                </wp:positionV>
                <wp:extent cx="744120" cy="166320"/>
                <wp:effectExtent l="38100" t="38100" r="0" b="37465"/>
                <wp:wrapNone/>
                <wp:docPr id="11" name="Tinta 11"/>
                <wp:cNvGraphicFramePr/>
                <a:graphic xmlns:a="http://schemas.openxmlformats.org/drawingml/2006/main">
                  <a:graphicData uri="http://schemas.microsoft.com/office/word/2010/wordprocessingInk">
                    <w14:contentPart bwMode="auto" r:id="rId10">
                      <w14:nvContentPartPr>
                        <w14:cNvContentPartPr/>
                      </w14:nvContentPartPr>
                      <w14:xfrm>
                        <a:off x="0" y="0"/>
                        <a:ext cx="744120" cy="166320"/>
                      </w14:xfrm>
                    </w14:contentPart>
                  </a:graphicData>
                </a:graphic>
              </wp:anchor>
            </w:drawing>
          </mc:Choice>
          <mc:Fallback>
            <w:pict>
              <v:shape w14:anchorId="7B0DBB83" id="Tinta 11" o:spid="_x0000_s1026" type="#_x0000_t75" style="position:absolute;margin-left:-444.25pt;margin-top:30.1pt;width:59.85pt;height:14.3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tzWN11AQAACQMAAA4AAABkcnMvZTJvRG9jLnhtbJxSXU/CMBR9N/E/&#13;&#10;NH2XbciXCxsPEhMeVB70B9SuZY1r73Jb2Pj3XgYIaIwJL8ttT3bu+eh01tqKbRR6Ay7jSS/mTDkJ&#13;&#10;hXGrjL+/Pd1NOPNBuEJU4FTGt8rzWX57M23qVPWhhKpQyIjE+bSpM16GUKdR5GWprPA9qJUjUANa&#13;&#10;EeiIq6hA0RC7raJ+HI+iBrCoEaTynm7ne5DnHb/WSoZXrb0KrMr4eDgieeE4YMYn8cOQsw8aksGQ&#13;&#10;R/lUpCsUdWnkQZK4QpEVxpGAb6q5CIKt0fyiskYieNChJ8FGoLWRqvNDzpL4h7OF+9y5SgZyjakE&#13;&#10;F5QLS4HhmF0HXLPCVpRA8wwFtSPWAfiBkeL5v4y96DnItSU9+0ZQVSLQc/ClqT1nmJoi47gokpN+&#13;&#10;t3k8OVjiydfLJUCNRAfLf/3SarS7sEkJazNOBW93365L1QYm6XI8GCR9QiRByWh0T/MZ857huOcs&#13;&#10;Wlp+UeL5eSfs7AXnXwAAAP//AwBQSwMEFAAGAAgAAAAhAKc2nwdkAgAA6gUAABAAAABkcnMvaW5r&#13;&#10;L2luazEueG1stFRNj5swEL1X6n+w3EMuMdjmM2jJnhqpUitV3a3UHlnwBrRgIuN8/fuObSBZbVa9&#13;&#10;tFLCMOM3zzPPY+7uT12LDkINTS9zzDyKkZBlXzVym+OfjxuSYjToQlZF20uR47MY8P3644e7Rr50&#13;&#10;bQZPBAxyMG9dm+Na613m+8fj0TsGXq+2Pqc08L/Il29f8XrMqsRzIxsNWw5TqOylFidtyLKmynGp&#13;&#10;T3TGA/dDv1elmJdNRJUXhFZFKTa96go9M9aFlKJFsuig7l8Y6fMOXhrYZysURl0DDRPusTAJ088r&#13;&#10;CBSnHF/5eyhxgEo67N/m/P0fODdvOU1ZAU/iBKOxpEocTE2+1Tx7v/fvqt8JpRtxkdmJMi6cUel8&#13;&#10;q48TSomhb/fmbDA6FO0eJGOUwliMezP/hiBv+UCbf8oHurzLd13ca2nG9q51GEWbR2o6Wt10Aga9&#13;&#10;280zpgcgNuEHrex14JRzwihh4SMLMrbKKPdSzq6OYpziifNJ7Yd65ntSl3m1K7NqrrNjU+l6Fp16&#13;&#10;NORpPOt+rfqt7Fo021r/JX1s3ubP83PjNtqRQmM3P8Rzjj/ZC4lspgvYdjiNExREAUopT5YLEocL&#13;&#10;Hi3oEpPY/OiSME4CRJc8JSswJCLMGBYgbiwsWUOsx+wiCGwhzsSTZxAumzpGm8psZugiE9TkB9Zh&#13;&#10;kDU7JHBFjJtzhgwwss8xxiLLxNyuLCQhIFjqDLXIwEFSSxyhBAApMi0CPWKGEf7wdK1R22cYuAbD&#13;&#10;EBlCUxoY8AwcvEsWiRxXZBGTPgy0M0hINoY7jOsaSGyQGfCrb8J8wjDs6z8AAAD//wMAUEsDBBQA&#13;&#10;BgAIAAAAIQCT15Xc5AAAABABAAAPAAAAZHJzL2Rvd25yZXYueG1sTI9BS8QwEIXvgv8hjOCtm7hi&#13;&#10;jd2my6J4ExargsdsM5sWm6Q22bb+e8eTexkY5r037yu3i+vZhGPsgldwsxLA0DfBdN4qeH97ziSw&#13;&#10;mLQ3ug8eFfxghG11eVHqwoTZv+JUJ8soxMdCK2hTGgrOY9Oi03EVBvR0O4bR6UTraLkZ9Uzhrudr&#13;&#10;IXLudOfpQ6sHfGyx+apPToE9Dt/o9qKeRjPXn/Zluv3Y7ZW6vlqeNjR2G2AJl/TvgD8G6g8VFTuE&#13;&#10;kzeR9QoyKeUdaRXkYg2MFNl9LgnpoEDKB+BVyc9Bql8AAAD//wMAUEsDBBQABgAIAAAAIQB5GLyd&#13;&#10;vwAAACEBAAAZAAAAZHJzL19yZWxzL2Uyb0RvYy54bWwucmVsc4TPsWrEMAwG4L3QdzDaGyUdylHi&#13;&#10;ZDkOspYUbjWOkpjEsrGc0nv7euzBwQ0ahND3S23/63f1Q0lcYA1NVYMitmFyvGj4Hi9vJ1CSDU9m&#13;&#10;D0wabiTQd68v7RftJpclWV0UVRQWDWvO8RNR7EreSBUicZnMIXmTS5sWjMZuZiF8r+sPTP8N6O5M&#13;&#10;NUwa0jA1oMZbLMnP7TDPztI52MMT5wcRaA/JwV/9XlCTFsoaHG9YqqnKoYBdi3ePdX8AAAD//wMA&#13;&#10;UEsBAi0AFAAGAAgAAAAhAJszJzcMAQAALQIAABMAAAAAAAAAAAAAAAAAAAAAAFtDb250ZW50X1R5&#13;&#10;cGVzXS54bWxQSwECLQAUAAYACAAAACEAOP0h/9YAAACUAQAACwAAAAAAAAAAAAAAAAA9AQAAX3Jl&#13;&#10;bHMvLnJlbHNQSwECLQAUAAYACAAAACEAK3NY3XUBAAAJAwAADgAAAAAAAAAAAAAAAAA8AgAAZHJz&#13;&#10;L2Uyb0RvYy54bWxQSwECLQAUAAYACAAAACEApzafB2QCAADqBQAAEAAAAAAAAAAAAAAAAADdAwAA&#13;&#10;ZHJzL2luay9pbmsxLnhtbFBLAQItABQABgAIAAAAIQCT15Xc5AAAABABAAAPAAAAAAAAAAAAAAAA&#13;&#10;AG8GAABkcnMvZG93bnJldi54bWxQSwECLQAUAAYACAAAACEAeRi8nb8AAAAhAQAAGQAAAAAAAAAA&#13;&#10;AAAAAACABwAAZHJzL19yZWxzL2Uyb0RvYy54bWwucmVsc1BLBQYAAAAABgAGAHgBAAB2CAAAAAA=&#13;&#10;">
                <v:imagedata r:id="rId11" o:title=""/>
              </v:shape>
            </w:pict>
          </mc:Fallback>
        </mc:AlternateContent>
      </w:r>
      <w:r w:rsidRPr="00F069FB">
        <w:rPr>
          <w:rFonts w:ascii="Times" w:hAnsi="Times"/>
          <w:noProof/>
          <w:lang w:val="en-US"/>
        </w:rPr>
        <mc:AlternateContent>
          <mc:Choice Requires="wpi">
            <w:drawing>
              <wp:anchor distT="0" distB="0" distL="114300" distR="114300" simplePos="0" relativeHeight="251662336" behindDoc="0" locked="0" layoutInCell="1" allowOverlap="1" wp14:anchorId="4C281EC6" wp14:editId="08BBDBB0">
                <wp:simplePos x="0" y="0"/>
                <wp:positionH relativeFrom="column">
                  <wp:posOffset>-5656793</wp:posOffset>
                </wp:positionH>
                <wp:positionV relativeFrom="paragraph">
                  <wp:posOffset>464621</wp:posOffset>
                </wp:positionV>
                <wp:extent cx="694440" cy="211680"/>
                <wp:effectExtent l="38100" t="25400" r="29845" b="29845"/>
                <wp:wrapNone/>
                <wp:docPr id="10" name="Tinta 10"/>
                <wp:cNvGraphicFramePr/>
                <a:graphic xmlns:a="http://schemas.openxmlformats.org/drawingml/2006/main">
                  <a:graphicData uri="http://schemas.microsoft.com/office/word/2010/wordprocessingInk">
                    <w14:contentPart bwMode="auto" r:id="rId12">
                      <w14:nvContentPartPr>
                        <w14:cNvContentPartPr/>
                      </w14:nvContentPartPr>
                      <w14:xfrm>
                        <a:off x="0" y="0"/>
                        <a:ext cx="694440" cy="211680"/>
                      </w14:xfrm>
                    </w14:contentPart>
                  </a:graphicData>
                </a:graphic>
              </wp:anchor>
            </w:drawing>
          </mc:Choice>
          <mc:Fallback>
            <w:pict>
              <v:shape w14:anchorId="6B76E9D4" id="Tinta 10" o:spid="_x0000_s1026" type="#_x0000_t75" style="position:absolute;margin-left:-446pt;margin-top:36.05pt;width:55.9pt;height:17.8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QdHWd3AQAACQMAAA4AAABkcnMvZTJvRG9jLnhtbJxSy27CMBC8V+o/&#13;&#10;WL6XJChQiAgciipx6OPQfoDr2MRq7I3WhsDfd5NAgVZVJS7W2iOP5+HZYmcrtlXoDbicJ4OYM+Uk&#13;&#10;FMatc/7+9ng34cwH4QpRgVM53yvPF/Pbm1lTZ2oIJVSFQkYkzmdNnfMyhDqLIi9LZYUfQK0cgRrQ&#13;&#10;ikBbXEcFiobYbRUN43gcNYBFjSCV93S67EE+7/i1VjK8aO1VYFXO70djkhdooJucIQ3TdMTZR84n&#13;&#10;CQ3RfCayNYq6NPIgSVyhyArjSMA31VIEwTZoflFZIxE86DCQYCPQ2kjV+SFnSfzD2cp9tq6SVG4w&#13;&#10;k+CCcuFVYDhm1wHXPGErSqB5goLaEZsA/MBI8fxfRi96CXJjSU/fCKpKBPoOvjS1p5gzU+QcV0Vy&#13;&#10;0u+2DycHr3jy9XwJUCPRwfJfV3YabRs2KWG7nFOv+3btulS7wCQdjqdpmhIiCRomyXjS4UfmnuG4&#13;&#10;O4uWHr8o8XzfCjv7wfMvAAAA//8DAFBLAwQUAAYACAAAACEAIujdMCICAAA1BQAAEAAAAGRycy9p&#13;&#10;bmsvaW5rMS54bWy0U01v2zAMvQ/YfxC0Qy6RrQ8nsY06PS3AgA0Y1g7Yjq6tJkJtOZCVr38/mnac&#13;&#10;FE2xy3aRxCfykXyi7u6PdUX22rWmsRkVAadE26IpjV1n9OfjisWUtD63ZV41Vmf0pFt6v/z44c7Y&#13;&#10;l7pKYSXAYNvuVFcZ3Xi/TcPwcDgEBxU0bh1KzlX4xb58+0qXQ1Spn401HlK2Z6horNdH35Glpsxo&#13;&#10;4Y989Afuh2bnCj1ed4grLh7e5YVeNa7O/ci4ya3VFbF5DXX/osSftnAwkGetHSW1gYaZDES0iOLP&#13;&#10;CQD5MaNX9g5KbKGSmoa3OX//B87VW86uLCUX8wUlQ0ml3nc1hah5+n7v312z1c4bfZG5F2W4OJGi&#13;&#10;t1GfXiin26badW9DyT6vdiCZ4BzGYsgtwhuCvOUDbf4pH+jyLt91ca+lGdq71mEQbRyp89N6U2sY&#13;&#10;9Ho7zphvgbiDH7zD7yC5lExwJqJHoVKRpFwGMlFXTzFM8Znzye3azcj35C7zijejan1nB1P6zSg6&#13;&#10;D3gk4/mo+7Xqt6I32qw3/i/hQ/MYP87Pjd+II0WGbn7o54x+wg9JMLIHsB2RyITM4pjEXC6mE5ao&#13;&#10;CRNqwqdUUUn5lEVsRvg0iki3McFEt81ZhBbh3aYQhCMYMa6coJuQgx86zBHs3c5EAjFFFIRKPM8H&#13;&#10;AokJMFAQNNQM3q5DeyKRIBzjKtgCbjiTmBccIeLV9xrFgrlZ/gEAAP//AwBQSwMEFAAGAAgAAAAh&#13;&#10;AC6WTDvkAAAAEQEAAA8AAABkcnMvZG93bnJldi54bWxMj0FPwzAMhe9I/IfISNy6tDnQrms6oSG4&#13;&#10;ICHY4J61pqlo4qrJusKvx5zYxZLl957fV20XN4gZp9CT15CtUhDoG2p732l4PzwmBYgQjW/NQB41&#13;&#10;fGOAbX19VZmypbN/w3kfO8EhPpRGg41xLKUMjUVnwopG9Hz7pMmZyOvUyXYyZw53g1Rpeied6T1/&#13;&#10;sGbEncXma39yGub1k8p2IXuxOP680kdHdHgmrW9vlocNj/sNiIhL/HfAHwP3h5qLHenk2yAGDUmx&#13;&#10;VkwUNeQqA8GKJC9SBeLI2jQvQNaVvCSpfwEAAP//AwBQSwMEFAAGAAgAAAAhAHkYvJ2/AAAAIQEA&#13;&#10;ABkAAABkcnMvX3JlbHMvZTJvRG9jLnhtbC5yZWxzhM+xasQwDAbgvdB3MNobJR3KUeJkOQ6ylhRu&#13;&#10;NY6SmMSysZzSe/t67MHBDRqE0PdLbf/rd/VDSVxgDU1VgyK2YXK8aPgeL28nUJINT2YPTBpuJNB3&#13;&#10;ry/tF+0mlyVZXRRVFBYNa87xE1HsSt5IFSJxmcwheZNLmxaMxm5mIXyv6w9M/w3o7kw1TBrSMDWg&#13;&#10;xlssyc/tMM/O0jnYwxPnBxFoD8nBX/1eUJMWyhocb1iqqcqhgF2Ld491fwAAAP//AwBQSwECLQAU&#13;&#10;AAYACAAAACEAmzMnNwwBAAAtAgAAEwAAAAAAAAAAAAAAAAAAAAAAW0NvbnRlbnRfVHlwZXNdLnht&#13;&#10;bFBLAQItABQABgAIAAAAIQA4/SH/1gAAAJQBAAALAAAAAAAAAAAAAAAAAD0BAABfcmVscy8ucmVs&#13;&#10;c1BLAQItABQABgAIAAAAIQDUHR1ndwEAAAkDAAAOAAAAAAAAAAAAAAAAADwCAABkcnMvZTJvRG9j&#13;&#10;LnhtbFBLAQItABQABgAIAAAAIQAi6N0wIgIAADUFAAAQAAAAAAAAAAAAAAAAAN8DAABkcnMvaW5r&#13;&#10;L2luazEueG1sUEsBAi0AFAAGAAgAAAAhAC6WTDvkAAAAEQEAAA8AAAAAAAAAAAAAAAAALwYAAGRy&#13;&#10;cy9kb3ducmV2LnhtbFBLAQItABQABgAIAAAAIQB5GLydvwAAACEBAAAZAAAAAAAAAAAAAAAAAEAH&#13;&#10;AABkcnMvX3JlbHMvZTJvRG9jLnhtbC5yZWxzUEsFBgAAAAAGAAYAeAEAADYIAAAAAA==&#13;&#10;">
                <v:imagedata r:id="rId13" o:title=""/>
              </v:shape>
            </w:pict>
          </mc:Fallback>
        </mc:AlternateContent>
      </w:r>
    </w:p>
    <w:p w14:paraId="5761B870" w14:textId="77777777" w:rsidR="004529F1" w:rsidRPr="00F069FB" w:rsidRDefault="004529F1" w:rsidP="00535BB3">
      <w:pPr>
        <w:spacing w:line="360" w:lineRule="auto"/>
        <w:jc w:val="center"/>
        <w:rPr>
          <w:rFonts w:ascii="Times" w:hAnsi="Times"/>
          <w:lang w:val="en-US"/>
        </w:rPr>
      </w:pPr>
    </w:p>
    <w:p w14:paraId="54DB679A" w14:textId="0ED103AE" w:rsidR="00535BB3" w:rsidRPr="00F069FB" w:rsidRDefault="00535BB3" w:rsidP="00535BB3">
      <w:pPr>
        <w:spacing w:line="360" w:lineRule="auto"/>
        <w:jc w:val="center"/>
        <w:rPr>
          <w:rFonts w:ascii="Times" w:hAnsi="Times"/>
          <w:lang w:val="en-US"/>
        </w:rPr>
      </w:pPr>
      <w:r w:rsidRPr="00F069FB">
        <w:rPr>
          <w:rFonts w:ascii="Times" w:hAnsi="Times"/>
          <w:lang w:val="en-US"/>
        </w:rPr>
        <w:t>Ari Sriyanto N.,</w:t>
      </w:r>
      <w:r w:rsidR="00002E3E" w:rsidRPr="00F069FB">
        <w:rPr>
          <w:rFonts w:ascii="Times" w:hAnsi="Times"/>
          <w:lang w:val="en-US"/>
        </w:rPr>
        <w:t xml:space="preserve"> S.T., M.T., M.Sc.</w:t>
      </w:r>
    </w:p>
    <w:p w14:paraId="0386F2AC" w14:textId="6AECA00E" w:rsidR="00002E3E" w:rsidRPr="00F069FB" w:rsidRDefault="00002E3E" w:rsidP="00535BB3">
      <w:pPr>
        <w:spacing w:line="360" w:lineRule="auto"/>
        <w:jc w:val="center"/>
        <w:rPr>
          <w:rFonts w:ascii="Times" w:hAnsi="Times"/>
          <w:lang w:val="en-US"/>
        </w:rPr>
      </w:pPr>
      <w:r w:rsidRPr="00F069FB">
        <w:rPr>
          <w:rFonts w:ascii="Times" w:hAnsi="Times"/>
          <w:lang w:val="en-US"/>
        </w:rPr>
        <w:t>NIP.197409042005011001</w:t>
      </w:r>
    </w:p>
    <w:p w14:paraId="223B9CF6" w14:textId="6FE05990" w:rsidR="00A06675" w:rsidRPr="00F069FB" w:rsidRDefault="00A06675" w:rsidP="00A06675">
      <w:pPr>
        <w:pStyle w:val="DaftarParagraf"/>
        <w:numPr>
          <w:ilvl w:val="0"/>
          <w:numId w:val="5"/>
        </w:numPr>
        <w:spacing w:line="360" w:lineRule="auto"/>
        <w:rPr>
          <w:rFonts w:ascii="Times" w:hAnsi="Times"/>
          <w:lang w:val="en-US"/>
        </w:rPr>
      </w:pPr>
      <w:r w:rsidRPr="00F069FB">
        <w:rPr>
          <w:rFonts w:ascii="Times" w:hAnsi="Times"/>
          <w:b/>
          <w:bCs/>
          <w:lang w:val="en-US"/>
        </w:rPr>
        <w:lastRenderedPageBreak/>
        <w:t>Latar Belakang</w:t>
      </w:r>
    </w:p>
    <w:p w14:paraId="3E3FDD0C" w14:textId="28150F1C" w:rsidR="00E03DC1" w:rsidRPr="00F069FB" w:rsidRDefault="00E03DC1" w:rsidP="00E03DC1">
      <w:pPr>
        <w:pStyle w:val="DaftarParagraf"/>
        <w:spacing w:line="360" w:lineRule="auto"/>
        <w:jc w:val="both"/>
        <w:rPr>
          <w:rFonts w:ascii="Times" w:hAnsi="Times"/>
          <w:lang w:val="en-US"/>
        </w:rPr>
      </w:pPr>
      <w:r w:rsidRPr="00F069FB">
        <w:rPr>
          <w:rFonts w:ascii="Times" w:hAnsi="Times"/>
          <w:lang w:val="en-US"/>
        </w:rPr>
        <w:t>Sistem komunikasi merupakan salah satu hal yang sangat dibutuhkan manusia modern pada masa sekarang dalam melakukan berbagai kegiatan. Sistem komunikasi terus dikembangkan seiring dengan banyaknya kebutuhan akan akses yang mudah, realtime dan tidak terbatas pada jarak. Perkembangan mencakup disemua aspek sistem, baik dari suara, gambar, video, dan transmisi data yang dahulunya menggunakan media kabel berevolusi menjadi komunikasi nirkabel. Salah satu contohnya yaitu Wireless Local Area Network (Wireless LAN) yang beroperasi pada pita frekuensi radio 2400 sampai 2483,</w:t>
      </w:r>
      <w:r w:rsidR="00A4485A" w:rsidRPr="00F069FB">
        <w:rPr>
          <w:rFonts w:ascii="Times" w:hAnsi="Times"/>
          <w:lang w:val="en-US"/>
        </w:rPr>
        <w:t xml:space="preserve"> </w:t>
      </w:r>
      <w:r w:rsidRPr="00F069FB">
        <w:rPr>
          <w:rFonts w:ascii="Times" w:hAnsi="Times"/>
          <w:lang w:val="en-US"/>
        </w:rPr>
        <w:t>5 MHz.</w:t>
      </w:r>
    </w:p>
    <w:p w14:paraId="330FD8A5" w14:textId="77777777" w:rsidR="00E03DC1" w:rsidRPr="00F069FB" w:rsidRDefault="00E03DC1" w:rsidP="00E03DC1">
      <w:pPr>
        <w:pStyle w:val="DaftarParagraf"/>
        <w:spacing w:line="360" w:lineRule="auto"/>
        <w:jc w:val="both"/>
        <w:rPr>
          <w:rFonts w:ascii="Times" w:hAnsi="Times"/>
          <w:lang w:val="en-US"/>
        </w:rPr>
      </w:pPr>
      <w:r w:rsidRPr="00F069FB">
        <w:rPr>
          <w:rFonts w:ascii="Times" w:hAnsi="Times"/>
          <w:lang w:val="en-US"/>
        </w:rPr>
        <w:t xml:space="preserve">Antena termasuk bagian penting dalam pengoperasian suatu sistem komunikasi, sehingga antena bisa dianggap sebagai tulang punggung sistem nirkabel. Antena adalah struktur transisi antara gelombang terbimbing dengan gelombang ruang bebas atau sebaliknya (Hadist et al., 2017). Antena berfungsi sebagai sarana untuk memancarkan atau menerima sinyal - sinyal informasi yang dibawa oleh gelombang radio di ruang bebas. Antena mikrostrip termasuk jenis antena berefisiensi tinggi yang masih terus dikembangkan. Dengan kemudahan dalam fabrikasi serta massa yang ringan membuat antena mikrostrip banyak digunakan diberbagai sistem komunikasi. Antena mikrostrip tersusun atas 3 komponen yaitu ground plane, substrat dan patch peradiasi (Surjati, 2010). Patch dari antena mikrostrip sendiri memiliki banyak bentuk yang dapat disesuaikan dengan rangkaian terintegrasi pada Radio Frequency (RF) seperti circular, ring, triangular, square dan rectangular. </w:t>
      </w:r>
    </w:p>
    <w:p w14:paraId="01F71021" w14:textId="77777777" w:rsidR="00E03DC1" w:rsidRPr="00F069FB" w:rsidRDefault="00E03DC1" w:rsidP="00E03DC1">
      <w:pPr>
        <w:pStyle w:val="DaftarParagraf"/>
        <w:spacing w:line="360" w:lineRule="auto"/>
        <w:jc w:val="both"/>
        <w:rPr>
          <w:rFonts w:ascii="Times" w:hAnsi="Times"/>
          <w:lang w:val="en-US"/>
        </w:rPr>
      </w:pPr>
      <w:r w:rsidRPr="00F069FB">
        <w:rPr>
          <w:rFonts w:ascii="Times" w:hAnsi="Times"/>
          <w:lang w:val="en-US"/>
        </w:rPr>
        <w:t xml:space="preserve">Antena pada umumnya memiliki 3 pola radiasi yaitu isotropis, directional dan omnidirectional (Balanis, 2005). Antena jenis directional mempunyai sudut pemancaran yang kecil dengan daya lebih terarah, serta dapat menempuh jarak yang jauh. Antena directional mengirim dan menerima sinyal radio pada satu arah dan biasanya digunakan untuk koneksi point to point, atau multiple point. </w:t>
      </w:r>
    </w:p>
    <w:p w14:paraId="7E3281D3" w14:textId="77777777" w:rsidR="00E03DC1" w:rsidRPr="00F069FB" w:rsidRDefault="00E03DC1" w:rsidP="00E03DC1">
      <w:pPr>
        <w:pStyle w:val="DaftarParagraf"/>
        <w:spacing w:line="360" w:lineRule="auto"/>
        <w:jc w:val="both"/>
        <w:rPr>
          <w:rFonts w:ascii="Times" w:hAnsi="Times"/>
          <w:lang w:val="en-US"/>
        </w:rPr>
      </w:pPr>
      <w:r w:rsidRPr="00F069FB">
        <w:rPr>
          <w:rFonts w:ascii="Times" w:hAnsi="Times"/>
          <w:lang w:val="en-US"/>
        </w:rPr>
        <w:t xml:space="preserve"> </w:t>
      </w:r>
    </w:p>
    <w:p w14:paraId="0CD8EB04" w14:textId="5E997C22" w:rsidR="004E0C49" w:rsidRPr="00F069FB" w:rsidRDefault="00E03DC1" w:rsidP="00E03DC1">
      <w:pPr>
        <w:pStyle w:val="DaftarParagraf"/>
        <w:spacing w:line="360" w:lineRule="auto"/>
        <w:jc w:val="both"/>
        <w:rPr>
          <w:rFonts w:ascii="Times" w:hAnsi="Times"/>
          <w:lang w:val="en-US"/>
        </w:rPr>
      </w:pPr>
      <w:r w:rsidRPr="00F069FB">
        <w:rPr>
          <w:rFonts w:ascii="Times" w:hAnsi="Times"/>
          <w:lang w:val="en-US"/>
        </w:rPr>
        <w:lastRenderedPageBreak/>
        <w:t xml:space="preserve">Pada </w:t>
      </w:r>
      <w:r w:rsidR="00C43B8D" w:rsidRPr="00F069FB">
        <w:rPr>
          <w:rFonts w:ascii="Times" w:hAnsi="Times"/>
          <w:lang w:val="en-US"/>
        </w:rPr>
        <w:t>proposal</w:t>
      </w:r>
      <w:r w:rsidRPr="00F069FB">
        <w:rPr>
          <w:rFonts w:ascii="Times" w:hAnsi="Times"/>
          <w:lang w:val="en-US"/>
        </w:rPr>
        <w:t xml:space="preserve"> ini akan dirancang antena mikrostrip directional frekuensi 2,4 GHz menggunakan substrat yang tersusun dari serat kaca - serat karbon -  alumina epoxy – composite. Pemilihan bahan substrat antena menjadi salah satu faktor utama dalam perancangan antena. Substrat akan menentukan dimensi dari bentuk antena mikrostrip yang akan dirancang dan mempengaruhi karakteristrik dari antena mikrostrip tersebut.  Serat kaca - serat karbon -  alumina epoxy – composite yang terdiri dari bahan - bahan yang mudah didapatkan dipasaran dan memiliki harga yang relatif terjangkau untuk substrat baru antena mikrostrip. Bahan tersebut juga memiliki berbagai kelebihan yang mampu menunjang kinerja antena mikrostrip untuk sistem komunikasi. Alumina berperan penting dalam ketahanan logam aluminium seperti tembaga dan kuningan terhadap perkaratan dengan udara (Wardani, 2014). Serat kaca mampu bertahan terhadap suhu tinggi dan serat karbon akan meningkatkan kekuatan mekanis antena mikrostrip.</w:t>
      </w:r>
    </w:p>
    <w:p w14:paraId="244C7BCE" w14:textId="2392A0D7" w:rsidR="00A06675" w:rsidRPr="00F069FB" w:rsidRDefault="00A06675" w:rsidP="00A06675">
      <w:pPr>
        <w:pStyle w:val="DaftarParagraf"/>
        <w:numPr>
          <w:ilvl w:val="0"/>
          <w:numId w:val="5"/>
        </w:numPr>
        <w:spacing w:line="360" w:lineRule="auto"/>
        <w:rPr>
          <w:rFonts w:ascii="Times" w:hAnsi="Times"/>
          <w:lang w:val="en-US"/>
        </w:rPr>
      </w:pPr>
      <w:r w:rsidRPr="00F069FB">
        <w:rPr>
          <w:rFonts w:ascii="Times" w:hAnsi="Times"/>
          <w:b/>
          <w:bCs/>
          <w:lang w:val="en-US"/>
        </w:rPr>
        <w:t>Rumusan Masalah</w:t>
      </w:r>
    </w:p>
    <w:p w14:paraId="4B311120" w14:textId="3FBAD8DA" w:rsidR="00475AEB" w:rsidRPr="00F069FB" w:rsidRDefault="000C5EA5" w:rsidP="00475AEB">
      <w:pPr>
        <w:pStyle w:val="DaftarParagraf"/>
        <w:spacing w:line="360" w:lineRule="auto"/>
        <w:rPr>
          <w:rFonts w:ascii="Times" w:hAnsi="Times"/>
          <w:lang w:val="en-US"/>
        </w:rPr>
      </w:pPr>
      <w:r w:rsidRPr="00F069FB">
        <w:rPr>
          <w:rFonts w:ascii="Times" w:hAnsi="Times"/>
          <w:lang w:val="en-US"/>
        </w:rPr>
        <w:t>Berdasarkan latar belakang pada proposal ini, yang menjadi rumusan masalah yang dialami antara lain :</w:t>
      </w:r>
    </w:p>
    <w:p w14:paraId="7E1DFADC" w14:textId="129B2CF9" w:rsidR="000C5EA5" w:rsidRPr="00F069FB" w:rsidRDefault="00667847" w:rsidP="000C5EA5">
      <w:pPr>
        <w:pStyle w:val="DaftarParagraf"/>
        <w:numPr>
          <w:ilvl w:val="0"/>
          <w:numId w:val="6"/>
        </w:numPr>
        <w:spacing w:line="360" w:lineRule="auto"/>
        <w:rPr>
          <w:rFonts w:ascii="Times" w:hAnsi="Times"/>
          <w:lang w:val="en-US"/>
        </w:rPr>
      </w:pPr>
      <w:r w:rsidRPr="00F069FB">
        <w:rPr>
          <w:rFonts w:ascii="Times" w:hAnsi="Times"/>
          <w:lang w:val="en-US"/>
        </w:rPr>
        <w:t xml:space="preserve">Bagaimana merancang antenna microstrip yang memiliki beberapa frekuensi band yang berbeda dalam </w:t>
      </w:r>
      <w:r w:rsidR="00571CE2" w:rsidRPr="00F069FB">
        <w:rPr>
          <w:rFonts w:ascii="Times" w:hAnsi="Times"/>
          <w:lang w:val="en-US"/>
        </w:rPr>
        <w:t>1 buah fabrikasi antenna?</w:t>
      </w:r>
    </w:p>
    <w:p w14:paraId="1096DD1E" w14:textId="0E9A98B1" w:rsidR="00571CE2" w:rsidRPr="00F069FB" w:rsidRDefault="00571CE2" w:rsidP="000C5EA5">
      <w:pPr>
        <w:pStyle w:val="DaftarParagraf"/>
        <w:numPr>
          <w:ilvl w:val="0"/>
          <w:numId w:val="6"/>
        </w:numPr>
        <w:spacing w:line="360" w:lineRule="auto"/>
        <w:rPr>
          <w:rFonts w:ascii="Times" w:hAnsi="Times"/>
          <w:lang w:val="en-US"/>
        </w:rPr>
      </w:pPr>
      <w:r w:rsidRPr="00F069FB">
        <w:rPr>
          <w:rFonts w:ascii="Times" w:hAnsi="Times"/>
          <w:lang w:val="en-US"/>
        </w:rPr>
        <w:t xml:space="preserve">Bagaimana memfabrikasi antena </w:t>
      </w:r>
      <w:r w:rsidR="009B394B" w:rsidRPr="00F069FB">
        <w:rPr>
          <w:rFonts w:ascii="Times" w:hAnsi="Times"/>
          <w:lang w:val="en-US"/>
        </w:rPr>
        <w:t>microstrip dengan menggunakan teori multislit directional dengan menggunakan simulasi?</w:t>
      </w:r>
    </w:p>
    <w:p w14:paraId="4F620F2E" w14:textId="01BBE8FD" w:rsidR="001F02D2" w:rsidRPr="00F069FB" w:rsidRDefault="009B394B" w:rsidP="001F02D2">
      <w:pPr>
        <w:pStyle w:val="DaftarParagraf"/>
        <w:numPr>
          <w:ilvl w:val="0"/>
          <w:numId w:val="6"/>
        </w:numPr>
        <w:spacing w:line="360" w:lineRule="auto"/>
        <w:rPr>
          <w:rFonts w:ascii="Times" w:hAnsi="Times"/>
          <w:lang w:val="en-US"/>
        </w:rPr>
      </w:pPr>
      <w:r w:rsidRPr="00F069FB">
        <w:rPr>
          <w:rFonts w:ascii="Times" w:hAnsi="Times"/>
          <w:lang w:val="en-US"/>
        </w:rPr>
        <w:t xml:space="preserve">Bagaimana menentukan </w:t>
      </w:r>
      <w:r w:rsidR="00510C98" w:rsidRPr="00F069FB">
        <w:rPr>
          <w:rFonts w:ascii="Times" w:hAnsi="Times"/>
          <w:lang w:val="en-US"/>
        </w:rPr>
        <w:t xml:space="preserve">parameter yang diperhatikan untuk membuat </w:t>
      </w:r>
      <w:r w:rsidR="00146582" w:rsidRPr="00F069FB">
        <w:rPr>
          <w:rFonts w:ascii="Times" w:hAnsi="Times"/>
          <w:lang w:val="en-US"/>
        </w:rPr>
        <w:t xml:space="preserve">perhitungan </w:t>
      </w:r>
      <w:r w:rsidR="00510C98" w:rsidRPr="00F069FB">
        <w:rPr>
          <w:rFonts w:ascii="Times" w:hAnsi="Times"/>
          <w:lang w:val="en-US"/>
        </w:rPr>
        <w:t xml:space="preserve">dan menguji antenna dalam kondisi paling optimal dan </w:t>
      </w:r>
      <w:r w:rsidR="00146582" w:rsidRPr="00F069FB">
        <w:rPr>
          <w:rFonts w:ascii="Times" w:hAnsi="Times"/>
          <w:lang w:val="en-US"/>
        </w:rPr>
        <w:t>paling effisien</w:t>
      </w:r>
      <w:r w:rsidR="0051640B" w:rsidRPr="00F069FB">
        <w:rPr>
          <w:rFonts w:ascii="Times" w:hAnsi="Times"/>
          <w:lang w:val="en-US"/>
        </w:rPr>
        <w:t>?</w:t>
      </w:r>
    </w:p>
    <w:p w14:paraId="58ACEBED" w14:textId="69A348BD" w:rsidR="00A06675" w:rsidRPr="00F069FB" w:rsidRDefault="00A06675" w:rsidP="00A06675">
      <w:pPr>
        <w:pStyle w:val="DaftarParagraf"/>
        <w:numPr>
          <w:ilvl w:val="0"/>
          <w:numId w:val="5"/>
        </w:numPr>
        <w:spacing w:line="360" w:lineRule="auto"/>
        <w:rPr>
          <w:rFonts w:ascii="Times" w:hAnsi="Times"/>
          <w:lang w:val="en-US"/>
        </w:rPr>
      </w:pPr>
      <w:r w:rsidRPr="00F069FB">
        <w:rPr>
          <w:rFonts w:ascii="Times" w:hAnsi="Times"/>
          <w:b/>
          <w:bCs/>
          <w:lang w:val="en-US"/>
        </w:rPr>
        <w:t>Tujuan</w:t>
      </w:r>
    </w:p>
    <w:p w14:paraId="382A7013" w14:textId="38E41FEE" w:rsidR="0051640B" w:rsidRPr="00F069FB" w:rsidRDefault="0051640B" w:rsidP="00DA10FB">
      <w:pPr>
        <w:pStyle w:val="DaftarParagraf"/>
        <w:spacing w:line="360" w:lineRule="auto"/>
        <w:jc w:val="both"/>
        <w:rPr>
          <w:rFonts w:ascii="Times" w:hAnsi="Times"/>
          <w:lang w:val="en-US"/>
        </w:rPr>
      </w:pPr>
      <w:r w:rsidRPr="00F069FB">
        <w:rPr>
          <w:rFonts w:ascii="Times" w:hAnsi="Times"/>
          <w:lang w:val="en-US"/>
        </w:rPr>
        <w:t xml:space="preserve">Tujuan </w:t>
      </w:r>
      <w:r w:rsidR="00F9716B" w:rsidRPr="00F069FB">
        <w:rPr>
          <w:rFonts w:ascii="Times" w:hAnsi="Times"/>
          <w:lang w:val="en-US"/>
        </w:rPr>
        <w:t xml:space="preserve">dari rancang bangun pembuatan antenna microstrip multiband </w:t>
      </w:r>
      <w:r w:rsidR="00E96F85" w:rsidRPr="00F069FB">
        <w:rPr>
          <w:rFonts w:ascii="Times" w:hAnsi="Times"/>
          <w:lang w:val="en-US"/>
        </w:rPr>
        <w:t>adalah :</w:t>
      </w:r>
    </w:p>
    <w:p w14:paraId="22A9B505" w14:textId="12678B37" w:rsidR="00E96F85" w:rsidRPr="00F069FB" w:rsidRDefault="009A5C5E" w:rsidP="00DA10FB">
      <w:pPr>
        <w:pStyle w:val="DaftarParagraf"/>
        <w:numPr>
          <w:ilvl w:val="0"/>
          <w:numId w:val="7"/>
        </w:numPr>
        <w:spacing w:line="360" w:lineRule="auto"/>
        <w:jc w:val="both"/>
        <w:rPr>
          <w:rFonts w:ascii="Times" w:hAnsi="Times"/>
          <w:lang w:val="en-US"/>
        </w:rPr>
      </w:pPr>
      <w:r w:rsidRPr="00F069FB">
        <w:rPr>
          <w:rFonts w:ascii="Times" w:hAnsi="Times"/>
          <w:lang w:val="en-US"/>
        </w:rPr>
        <w:t xml:space="preserve">Merealisasikan antenna </w:t>
      </w:r>
      <w:r w:rsidR="002C7C61" w:rsidRPr="00F069FB">
        <w:rPr>
          <w:rFonts w:ascii="Times" w:hAnsi="Times"/>
          <w:lang w:val="en-US"/>
        </w:rPr>
        <w:t xml:space="preserve">microstrip multiband </w:t>
      </w:r>
      <w:r w:rsidR="007E15A7" w:rsidRPr="00F069FB">
        <w:rPr>
          <w:rFonts w:ascii="Times" w:hAnsi="Times"/>
          <w:lang w:val="en-US"/>
        </w:rPr>
        <w:t>dengan metode multislit directional</w:t>
      </w:r>
    </w:p>
    <w:p w14:paraId="2954684A" w14:textId="4E8F542E" w:rsidR="003C3669" w:rsidRPr="00F069FB" w:rsidRDefault="003C3669" w:rsidP="00DA10FB">
      <w:pPr>
        <w:pStyle w:val="DaftarParagraf"/>
        <w:numPr>
          <w:ilvl w:val="0"/>
          <w:numId w:val="7"/>
        </w:numPr>
        <w:spacing w:line="360" w:lineRule="auto"/>
        <w:jc w:val="both"/>
        <w:rPr>
          <w:rFonts w:ascii="Times" w:hAnsi="Times"/>
          <w:lang w:val="en-US"/>
        </w:rPr>
      </w:pPr>
      <w:r w:rsidRPr="00F069FB">
        <w:rPr>
          <w:rFonts w:ascii="Times" w:hAnsi="Times"/>
          <w:lang w:val="en-US"/>
        </w:rPr>
        <w:t xml:space="preserve">Mengetahui </w:t>
      </w:r>
      <w:r w:rsidR="00557891" w:rsidRPr="00F069FB">
        <w:rPr>
          <w:rFonts w:ascii="Times" w:hAnsi="Times"/>
          <w:lang w:val="en-US"/>
        </w:rPr>
        <w:t xml:space="preserve">kegunaannya dalam penerimaan frekuensi secara </w:t>
      </w:r>
      <w:r w:rsidR="00DA4C78" w:rsidRPr="00F069FB">
        <w:rPr>
          <w:rFonts w:ascii="Times" w:hAnsi="Times"/>
          <w:lang w:val="en-US"/>
        </w:rPr>
        <w:t xml:space="preserve">variable </w:t>
      </w:r>
      <w:r w:rsidR="001E47DB" w:rsidRPr="00F069FB">
        <w:rPr>
          <w:rFonts w:ascii="Times" w:hAnsi="Times"/>
          <w:lang w:val="en-US"/>
        </w:rPr>
        <w:t>untuk frekuensi WLAN, dan GSM secara bergantian</w:t>
      </w:r>
    </w:p>
    <w:p w14:paraId="122140DE" w14:textId="6B4823CB" w:rsidR="00A06675" w:rsidRPr="00F069FB" w:rsidRDefault="00105916" w:rsidP="00DA10FB">
      <w:pPr>
        <w:pStyle w:val="DaftarParagraf"/>
        <w:numPr>
          <w:ilvl w:val="0"/>
          <w:numId w:val="5"/>
        </w:numPr>
        <w:spacing w:line="360" w:lineRule="auto"/>
        <w:jc w:val="both"/>
        <w:rPr>
          <w:rFonts w:ascii="Times" w:hAnsi="Times"/>
          <w:lang w:val="en-US"/>
        </w:rPr>
      </w:pPr>
      <w:r w:rsidRPr="00F069FB">
        <w:rPr>
          <w:rFonts w:ascii="Times" w:hAnsi="Times"/>
          <w:b/>
          <w:bCs/>
          <w:lang w:val="en-US"/>
        </w:rPr>
        <w:lastRenderedPageBreak/>
        <w:t>M</w:t>
      </w:r>
      <w:r w:rsidR="00A349FA" w:rsidRPr="00F069FB">
        <w:rPr>
          <w:rFonts w:ascii="Times" w:hAnsi="Times"/>
          <w:b/>
          <w:bCs/>
          <w:lang w:val="en-US"/>
        </w:rPr>
        <w:t>a</w:t>
      </w:r>
      <w:r w:rsidRPr="00F069FB">
        <w:rPr>
          <w:rFonts w:ascii="Times" w:hAnsi="Times"/>
          <w:b/>
          <w:bCs/>
          <w:lang w:val="en-US"/>
        </w:rPr>
        <w:t>nfaat</w:t>
      </w:r>
    </w:p>
    <w:p w14:paraId="5A3B3234" w14:textId="40468790" w:rsidR="00A34666" w:rsidRPr="00F069FB" w:rsidRDefault="00A34666" w:rsidP="00A34666">
      <w:pPr>
        <w:pStyle w:val="DaftarParagraf"/>
        <w:spacing w:line="360" w:lineRule="auto"/>
        <w:jc w:val="both"/>
        <w:rPr>
          <w:rFonts w:ascii="Times" w:hAnsi="Times"/>
          <w:lang w:val="en-US"/>
        </w:rPr>
      </w:pPr>
      <w:r w:rsidRPr="00F069FB">
        <w:rPr>
          <w:rFonts w:ascii="Times" w:hAnsi="Times"/>
          <w:lang w:val="en-US"/>
        </w:rPr>
        <w:t xml:space="preserve">Manfaat yang dapat diberikan dalam </w:t>
      </w:r>
      <w:r w:rsidR="00BD5276" w:rsidRPr="00F069FB">
        <w:rPr>
          <w:rFonts w:ascii="Times" w:hAnsi="Times"/>
          <w:lang w:val="en-US"/>
        </w:rPr>
        <w:t xml:space="preserve">perancangan </w:t>
      </w:r>
      <w:r w:rsidR="00155D57" w:rsidRPr="00F069FB">
        <w:rPr>
          <w:rFonts w:ascii="Times" w:hAnsi="Times"/>
          <w:lang w:val="en-US"/>
        </w:rPr>
        <w:t>antenna microstrip adalah:</w:t>
      </w:r>
    </w:p>
    <w:p w14:paraId="6CCB71E2" w14:textId="3E6F46EE" w:rsidR="00155D57" w:rsidRPr="00F069FB" w:rsidRDefault="002707FC" w:rsidP="00155D57">
      <w:pPr>
        <w:pStyle w:val="DaftarParagraf"/>
        <w:numPr>
          <w:ilvl w:val="0"/>
          <w:numId w:val="8"/>
        </w:numPr>
        <w:spacing w:line="360" w:lineRule="auto"/>
        <w:jc w:val="both"/>
        <w:rPr>
          <w:rFonts w:ascii="Times" w:hAnsi="Times"/>
          <w:lang w:val="en-US"/>
        </w:rPr>
      </w:pPr>
      <w:r w:rsidRPr="00F069FB">
        <w:rPr>
          <w:rFonts w:ascii="Times" w:hAnsi="Times"/>
          <w:lang w:val="en-US"/>
        </w:rPr>
        <w:t>Menjadi acuan dan pengembangan dari antenna microstrip directional, terutama untuk pita lebar dengan frekuensi yang variatif</w:t>
      </w:r>
    </w:p>
    <w:p w14:paraId="1B0A0EF7" w14:textId="601D9086" w:rsidR="00BC18C7" w:rsidRPr="00F069FB" w:rsidRDefault="001F6AC4" w:rsidP="00031042">
      <w:pPr>
        <w:pStyle w:val="DaftarParagraf"/>
        <w:numPr>
          <w:ilvl w:val="0"/>
          <w:numId w:val="8"/>
        </w:numPr>
        <w:spacing w:line="360" w:lineRule="auto"/>
        <w:jc w:val="both"/>
        <w:rPr>
          <w:rFonts w:ascii="Times" w:hAnsi="Times"/>
          <w:lang w:val="en-US"/>
        </w:rPr>
      </w:pPr>
      <w:r w:rsidRPr="00F069FB">
        <w:rPr>
          <w:rFonts w:ascii="Times" w:hAnsi="Times"/>
          <w:lang w:val="en-US"/>
        </w:rPr>
        <w:t xml:space="preserve">Membuat acuan dan pengujian penggunaan substrat dengan bahan serat </w:t>
      </w:r>
      <w:r w:rsidR="00BC18C7" w:rsidRPr="00F069FB">
        <w:rPr>
          <w:rFonts w:ascii="Times" w:hAnsi="Times"/>
          <w:lang w:val="en-US"/>
        </w:rPr>
        <w:t>kaca (</w:t>
      </w:r>
      <w:r w:rsidR="00BC18C7" w:rsidRPr="00F069FB">
        <w:rPr>
          <w:rFonts w:ascii="Times" w:hAnsi="Times"/>
          <w:i/>
          <w:iCs/>
          <w:lang w:val="en-US"/>
        </w:rPr>
        <w:t xml:space="preserve">fiber glass), </w:t>
      </w:r>
      <w:r w:rsidR="00BC18C7" w:rsidRPr="00F069FB">
        <w:rPr>
          <w:rFonts w:ascii="Times" w:hAnsi="Times"/>
          <w:lang w:val="en-US"/>
        </w:rPr>
        <w:t xml:space="preserve">serat karbon, FR4, </w:t>
      </w:r>
      <w:r w:rsidR="008E4566" w:rsidRPr="00F069FB">
        <w:rPr>
          <w:rFonts w:ascii="Times" w:hAnsi="Times"/>
          <w:lang w:val="en-US"/>
        </w:rPr>
        <w:t xml:space="preserve">alumina </w:t>
      </w:r>
      <w:r w:rsidR="008E4566" w:rsidRPr="00F069FB">
        <w:rPr>
          <w:rFonts w:ascii="Times" w:hAnsi="Times"/>
          <w:i/>
          <w:iCs/>
          <w:lang w:val="en-US"/>
        </w:rPr>
        <w:t xml:space="preserve">expocy </w:t>
      </w:r>
      <w:r w:rsidR="00BC18C7" w:rsidRPr="00F069FB">
        <w:rPr>
          <w:rFonts w:ascii="Times" w:hAnsi="Times"/>
          <w:lang w:val="en-US"/>
        </w:rPr>
        <w:t>dan bahan composit</w:t>
      </w:r>
      <w:r w:rsidR="00031042" w:rsidRPr="00F069FB">
        <w:rPr>
          <w:rFonts w:ascii="Times" w:hAnsi="Times"/>
          <w:lang w:val="en-US"/>
        </w:rPr>
        <w:t>, untuk fabrikasi antenna microstrip tersebut.</w:t>
      </w:r>
    </w:p>
    <w:p w14:paraId="693E3BAB" w14:textId="5808C380" w:rsidR="00F8403F" w:rsidRPr="00F069FB" w:rsidRDefault="001D37B7" w:rsidP="00031042">
      <w:pPr>
        <w:pStyle w:val="DaftarParagraf"/>
        <w:numPr>
          <w:ilvl w:val="0"/>
          <w:numId w:val="8"/>
        </w:numPr>
        <w:spacing w:line="360" w:lineRule="auto"/>
        <w:jc w:val="both"/>
        <w:rPr>
          <w:rFonts w:ascii="Times" w:hAnsi="Times"/>
          <w:lang w:val="en-US"/>
        </w:rPr>
      </w:pPr>
      <w:r w:rsidRPr="00F069FB">
        <w:rPr>
          <w:rFonts w:ascii="Times" w:hAnsi="Times"/>
          <w:lang w:val="en-US"/>
        </w:rPr>
        <w:t xml:space="preserve">Bisa menjadi pengembangan untuk fabrikasi microstrip dengan 1 buah lempeng tembaga dengan </w:t>
      </w:r>
      <w:r w:rsidR="003960B7" w:rsidRPr="00F069FB">
        <w:rPr>
          <w:rFonts w:ascii="Times" w:hAnsi="Times"/>
          <w:lang w:val="en-US"/>
        </w:rPr>
        <w:t>keunggulan ukuran dan hemat ruang kerja.</w:t>
      </w:r>
    </w:p>
    <w:p w14:paraId="6340E4E2" w14:textId="77777777" w:rsidR="003960B7" w:rsidRPr="00F069FB" w:rsidRDefault="003960B7" w:rsidP="003960B7">
      <w:pPr>
        <w:pStyle w:val="DaftarParagraf"/>
        <w:spacing w:line="360" w:lineRule="auto"/>
        <w:ind w:left="1080"/>
        <w:jc w:val="both"/>
        <w:rPr>
          <w:rFonts w:ascii="Times" w:hAnsi="Times"/>
          <w:lang w:val="en-US"/>
        </w:rPr>
      </w:pPr>
    </w:p>
    <w:p w14:paraId="0F7719E8" w14:textId="16D6CCCC" w:rsidR="00105916" w:rsidRPr="00F069FB" w:rsidRDefault="00105916" w:rsidP="00DA10FB">
      <w:pPr>
        <w:pStyle w:val="DaftarParagraf"/>
        <w:numPr>
          <w:ilvl w:val="0"/>
          <w:numId w:val="5"/>
        </w:numPr>
        <w:spacing w:line="360" w:lineRule="auto"/>
        <w:jc w:val="both"/>
        <w:rPr>
          <w:rFonts w:ascii="Times" w:hAnsi="Times"/>
          <w:lang w:val="en-US"/>
        </w:rPr>
      </w:pPr>
      <w:r w:rsidRPr="00F069FB">
        <w:rPr>
          <w:rFonts w:ascii="Times" w:hAnsi="Times"/>
          <w:b/>
          <w:bCs/>
          <w:lang w:val="en-US"/>
        </w:rPr>
        <w:t>Batasan Masalah</w:t>
      </w:r>
    </w:p>
    <w:p w14:paraId="497B7BF6" w14:textId="27F6107B" w:rsidR="00031042" w:rsidRPr="00F069FB" w:rsidRDefault="00A349FA" w:rsidP="00031042">
      <w:pPr>
        <w:pStyle w:val="DaftarParagraf"/>
        <w:spacing w:line="360" w:lineRule="auto"/>
        <w:jc w:val="both"/>
        <w:rPr>
          <w:rFonts w:ascii="Times" w:hAnsi="Times"/>
          <w:lang w:val="en-US"/>
        </w:rPr>
      </w:pPr>
      <w:r w:rsidRPr="00F069FB">
        <w:rPr>
          <w:rFonts w:ascii="Times" w:hAnsi="Times"/>
          <w:lang w:val="en-US"/>
        </w:rPr>
        <w:t xml:space="preserve">Dalam rancang bangun antenna microstrip ini, </w:t>
      </w:r>
      <w:r w:rsidR="00E12240" w:rsidRPr="00F069FB">
        <w:rPr>
          <w:rFonts w:ascii="Times" w:hAnsi="Times"/>
          <w:lang w:val="en-US"/>
        </w:rPr>
        <w:t>masalah yang akan dibatasi dalam perencaan ini meliputi,</w:t>
      </w:r>
    </w:p>
    <w:p w14:paraId="25E30EA2" w14:textId="59F50B28" w:rsidR="00E12240" w:rsidRPr="00F069FB" w:rsidRDefault="00433AAD" w:rsidP="00E12240">
      <w:pPr>
        <w:pStyle w:val="DaftarParagraf"/>
        <w:numPr>
          <w:ilvl w:val="0"/>
          <w:numId w:val="9"/>
        </w:numPr>
        <w:spacing w:line="360" w:lineRule="auto"/>
        <w:jc w:val="both"/>
        <w:rPr>
          <w:rFonts w:ascii="Times" w:hAnsi="Times"/>
          <w:lang w:val="en-US"/>
        </w:rPr>
      </w:pPr>
      <w:r w:rsidRPr="00F069FB">
        <w:rPr>
          <w:rFonts w:ascii="Times" w:hAnsi="Times"/>
          <w:lang w:val="en-US"/>
        </w:rPr>
        <w:t>Antena</w:t>
      </w:r>
      <w:r w:rsidR="00582C3B" w:rsidRPr="00F069FB">
        <w:rPr>
          <w:rFonts w:ascii="Times" w:hAnsi="Times"/>
          <w:lang w:val="en-US"/>
        </w:rPr>
        <w:t xml:space="preserve"> yang akan </w:t>
      </w:r>
      <w:r w:rsidR="00585745" w:rsidRPr="00F069FB">
        <w:rPr>
          <w:rFonts w:ascii="Times" w:hAnsi="Times"/>
          <w:lang w:val="en-US"/>
        </w:rPr>
        <w:t xml:space="preserve">digunakan dalam perencanaan </w:t>
      </w:r>
      <w:r w:rsidR="000A6804" w:rsidRPr="00F069FB">
        <w:rPr>
          <w:rFonts w:ascii="Times" w:hAnsi="Times"/>
          <w:lang w:val="en-US"/>
        </w:rPr>
        <w:t xml:space="preserve">adalah antenna microstrip </w:t>
      </w:r>
      <w:r w:rsidR="000A6804" w:rsidRPr="00F069FB">
        <w:rPr>
          <w:rFonts w:ascii="Times" w:hAnsi="Times"/>
          <w:i/>
          <w:iCs/>
          <w:lang w:val="en-US"/>
        </w:rPr>
        <w:t>directional.</w:t>
      </w:r>
    </w:p>
    <w:p w14:paraId="523EA32F" w14:textId="40C43229" w:rsidR="000A6804" w:rsidRPr="00F069FB" w:rsidRDefault="004E055B" w:rsidP="00E12240">
      <w:pPr>
        <w:pStyle w:val="DaftarParagraf"/>
        <w:numPr>
          <w:ilvl w:val="0"/>
          <w:numId w:val="9"/>
        </w:numPr>
        <w:spacing w:line="360" w:lineRule="auto"/>
        <w:jc w:val="both"/>
        <w:rPr>
          <w:rFonts w:ascii="Times" w:hAnsi="Times"/>
          <w:lang w:val="en-US"/>
        </w:rPr>
      </w:pPr>
      <w:r w:rsidRPr="00F069FB">
        <w:rPr>
          <w:rFonts w:ascii="Times" w:hAnsi="Times"/>
          <w:lang w:val="en-US"/>
        </w:rPr>
        <w:t xml:space="preserve">Perencanaan dan simulasi antenna microstrip menggunakan software </w:t>
      </w:r>
      <w:r w:rsidRPr="00F069FB">
        <w:rPr>
          <w:rFonts w:ascii="Times" w:hAnsi="Times"/>
          <w:i/>
          <w:iCs/>
          <w:lang w:val="en-US"/>
        </w:rPr>
        <w:t>CST Studio Suite 2021 Professional Edition</w:t>
      </w:r>
    </w:p>
    <w:p w14:paraId="41C52D74" w14:textId="0861EC5B" w:rsidR="008035F5" w:rsidRPr="00F069FB" w:rsidRDefault="00945CC2" w:rsidP="00E12240">
      <w:pPr>
        <w:pStyle w:val="DaftarParagraf"/>
        <w:numPr>
          <w:ilvl w:val="0"/>
          <w:numId w:val="9"/>
        </w:numPr>
        <w:spacing w:line="360" w:lineRule="auto"/>
        <w:jc w:val="both"/>
        <w:rPr>
          <w:rFonts w:ascii="Times" w:hAnsi="Times"/>
          <w:lang w:val="en-US"/>
        </w:rPr>
      </w:pPr>
      <w:r w:rsidRPr="00F069FB">
        <w:rPr>
          <w:rFonts w:ascii="Times" w:hAnsi="Times"/>
          <w:lang w:val="en-US"/>
        </w:rPr>
        <w:t xml:space="preserve">Bahan yang digunakan untuk bahan substrat </w:t>
      </w:r>
      <w:r w:rsidR="00DB5063" w:rsidRPr="00F069FB">
        <w:rPr>
          <w:rFonts w:ascii="Times" w:hAnsi="Times"/>
          <w:lang w:val="en-US"/>
        </w:rPr>
        <w:t xml:space="preserve">antenna microstrip </w:t>
      </w:r>
      <w:r w:rsidRPr="00F069FB">
        <w:rPr>
          <w:rFonts w:ascii="Times" w:hAnsi="Times"/>
          <w:lang w:val="en-US"/>
        </w:rPr>
        <w:t xml:space="preserve">meliputi </w:t>
      </w:r>
      <w:r w:rsidR="00483ECC" w:rsidRPr="00F069FB">
        <w:rPr>
          <w:rFonts w:ascii="Times" w:hAnsi="Times"/>
          <w:i/>
          <w:iCs/>
          <w:lang w:val="en-US"/>
        </w:rPr>
        <w:t>serat kaca - serat karbon - alumina epoxy – composite.</w:t>
      </w:r>
    </w:p>
    <w:p w14:paraId="2FB50B1E" w14:textId="0DE4AB93" w:rsidR="00483ECC" w:rsidRPr="00F069FB" w:rsidRDefault="002C27B7" w:rsidP="00E12240">
      <w:pPr>
        <w:pStyle w:val="DaftarParagraf"/>
        <w:numPr>
          <w:ilvl w:val="0"/>
          <w:numId w:val="9"/>
        </w:numPr>
        <w:spacing w:line="360" w:lineRule="auto"/>
        <w:jc w:val="both"/>
        <w:rPr>
          <w:rFonts w:ascii="Times" w:hAnsi="Times"/>
          <w:lang w:val="en-US"/>
        </w:rPr>
      </w:pPr>
      <w:r w:rsidRPr="00F069FB">
        <w:rPr>
          <w:rFonts w:ascii="Times" w:hAnsi="Times"/>
          <w:lang w:val="en-US"/>
        </w:rPr>
        <w:t xml:space="preserve">Antena microstrip yang dirancang adalah antenna dejgan frekuensi kerja 2,4 GHz , 5 GHz, 1800 MHz, dan </w:t>
      </w:r>
      <w:r w:rsidR="006171BA" w:rsidRPr="00F069FB">
        <w:rPr>
          <w:rFonts w:ascii="Times" w:hAnsi="Times"/>
          <w:lang w:val="en-US"/>
        </w:rPr>
        <w:t>7 GHz.</w:t>
      </w:r>
    </w:p>
    <w:p w14:paraId="1896DB3B" w14:textId="7CC204B4" w:rsidR="006171BA" w:rsidRPr="00F069FB" w:rsidRDefault="00694C3B" w:rsidP="00E12240">
      <w:pPr>
        <w:pStyle w:val="DaftarParagraf"/>
        <w:numPr>
          <w:ilvl w:val="0"/>
          <w:numId w:val="9"/>
        </w:numPr>
        <w:spacing w:line="360" w:lineRule="auto"/>
        <w:jc w:val="both"/>
        <w:rPr>
          <w:rFonts w:ascii="Times" w:hAnsi="Times"/>
          <w:lang w:val="en-US"/>
        </w:rPr>
      </w:pPr>
      <w:r w:rsidRPr="00F069FB">
        <w:rPr>
          <w:rFonts w:ascii="Times" w:hAnsi="Times"/>
          <w:lang w:val="en-US"/>
        </w:rPr>
        <w:t xml:space="preserve">Parameter pengukuran </w:t>
      </w:r>
      <w:r w:rsidR="0024411F" w:rsidRPr="00F069FB">
        <w:rPr>
          <w:rFonts w:ascii="Times" w:hAnsi="Times"/>
          <w:lang w:val="en-US"/>
        </w:rPr>
        <w:t>yang akan dibahas dan d</w:t>
      </w:r>
      <w:r w:rsidR="00B77E06" w:rsidRPr="00F069FB">
        <w:rPr>
          <w:rFonts w:ascii="Times" w:hAnsi="Times"/>
          <w:lang w:val="en-US"/>
        </w:rPr>
        <w:t xml:space="preserve">iamati </w:t>
      </w:r>
      <w:r w:rsidR="0024411F" w:rsidRPr="00F069FB">
        <w:rPr>
          <w:rFonts w:ascii="Times" w:hAnsi="Times"/>
          <w:lang w:val="en-US"/>
        </w:rPr>
        <w:t>meliputi</w:t>
      </w:r>
      <w:r w:rsidR="00B77E06" w:rsidRPr="00F069FB">
        <w:rPr>
          <w:rFonts w:ascii="Times" w:hAnsi="Times"/>
          <w:lang w:val="en-US"/>
        </w:rPr>
        <w:t xml:space="preserve"> , bandwidth, S-Parameter , VSWR, </w:t>
      </w:r>
      <w:r w:rsidR="00F8403F" w:rsidRPr="00F069FB">
        <w:rPr>
          <w:rFonts w:ascii="Times" w:hAnsi="Times"/>
          <w:lang w:val="en-US"/>
        </w:rPr>
        <w:t xml:space="preserve">Pola Radiasi, Gain Antena, Polarisasi antenna , </w:t>
      </w:r>
      <w:r w:rsidR="00B77E06" w:rsidRPr="00F069FB">
        <w:rPr>
          <w:rFonts w:ascii="Times" w:hAnsi="Times"/>
          <w:lang w:val="en-US"/>
        </w:rPr>
        <w:t>dan Return Loss</w:t>
      </w:r>
      <w:r w:rsidR="00F8403F" w:rsidRPr="00F069FB">
        <w:rPr>
          <w:rFonts w:ascii="Times" w:hAnsi="Times"/>
          <w:lang w:val="en-US"/>
        </w:rPr>
        <w:t>.</w:t>
      </w:r>
    </w:p>
    <w:p w14:paraId="16D0207A" w14:textId="3A3B6880" w:rsidR="00105916" w:rsidRPr="00F069FB" w:rsidRDefault="00105916" w:rsidP="00A06675">
      <w:pPr>
        <w:pStyle w:val="DaftarParagraf"/>
        <w:numPr>
          <w:ilvl w:val="0"/>
          <w:numId w:val="5"/>
        </w:numPr>
        <w:spacing w:line="360" w:lineRule="auto"/>
        <w:rPr>
          <w:rFonts w:ascii="Times" w:hAnsi="Times"/>
          <w:lang w:val="en-US"/>
        </w:rPr>
      </w:pPr>
      <w:r w:rsidRPr="00F069FB">
        <w:rPr>
          <w:rFonts w:ascii="Times" w:hAnsi="Times"/>
          <w:b/>
          <w:bCs/>
          <w:lang w:val="en-US"/>
        </w:rPr>
        <w:t>Tinjauan Pustaka</w:t>
      </w:r>
    </w:p>
    <w:p w14:paraId="167614C4" w14:textId="457A27B5" w:rsidR="003F0FF6" w:rsidRPr="00F069FB" w:rsidRDefault="007B3B14" w:rsidP="007B3B14">
      <w:pPr>
        <w:pStyle w:val="DaftarParagraf"/>
        <w:spacing w:line="360" w:lineRule="auto"/>
        <w:jc w:val="both"/>
        <w:rPr>
          <w:rFonts w:ascii="Times" w:hAnsi="Times"/>
          <w:lang w:val="en-US"/>
        </w:rPr>
      </w:pPr>
      <w:r w:rsidRPr="00F069FB">
        <w:rPr>
          <w:rFonts w:ascii="Times" w:hAnsi="Times"/>
          <w:lang w:val="en-US"/>
        </w:rPr>
        <w:t xml:space="preserve">Pesatnya perkembangan telekomunikasi mendorong munculnya banyak aplikasi multimedia dengan platform yang beragam. Selaras dengan hal tersebut, saat ini mulai banyak dilakukan pengembangan perangkat komunikasi nirkabel yang memiliki kemampuan mengintegrasikan beberapa perangkat komunikasi dengan platfom yang berbeda. Salah satu subsistem perangkat telekomunikasi adalah antena. Antena dirancang untuk </w:t>
      </w:r>
      <w:r w:rsidRPr="00F069FB">
        <w:rPr>
          <w:rFonts w:ascii="Times" w:hAnsi="Times"/>
          <w:lang w:val="en-US"/>
        </w:rPr>
        <w:lastRenderedPageBreak/>
        <w:t xml:space="preserve">memiliki frekuensi kerja berbeda agar dapat menunjang perangkat komunikasi dengan platform yang berbeda. </w:t>
      </w:r>
      <w:r w:rsidR="00521F6B" w:rsidRPr="00F069FB">
        <w:rPr>
          <w:rFonts w:ascii="Times" w:hAnsi="Times"/>
          <w:lang w:val="en-US"/>
        </w:rPr>
        <w:t xml:space="preserve">Pada penulisan </w:t>
      </w:r>
      <w:r w:rsidR="00751D5A" w:rsidRPr="00F069FB">
        <w:rPr>
          <w:rFonts w:ascii="Times" w:hAnsi="Times"/>
          <w:lang w:val="en-US"/>
        </w:rPr>
        <w:t xml:space="preserve">proposal ini, dapat mengambil referensi pada penelitian mengenai </w:t>
      </w:r>
      <w:r w:rsidR="00D017BA" w:rsidRPr="00F069FB">
        <w:rPr>
          <w:rFonts w:ascii="Times" w:hAnsi="Times"/>
          <w:lang w:val="en-US"/>
        </w:rPr>
        <w:t xml:space="preserve">antena multiband dengan metode yang serupa yakni metode </w:t>
      </w:r>
      <w:r w:rsidR="00D017BA" w:rsidRPr="00F069FB">
        <w:rPr>
          <w:rFonts w:ascii="Times" w:hAnsi="Times"/>
          <w:i/>
          <w:iCs/>
          <w:lang w:val="en-US"/>
        </w:rPr>
        <w:t xml:space="preserve">Multislit Directional, </w:t>
      </w:r>
      <w:r w:rsidR="00D017BA" w:rsidRPr="00F069FB">
        <w:rPr>
          <w:rFonts w:ascii="Times" w:hAnsi="Times"/>
          <w:lang w:val="en-US"/>
        </w:rPr>
        <w:t xml:space="preserve"> </w:t>
      </w:r>
      <w:r w:rsidR="00B548A4" w:rsidRPr="00F069FB">
        <w:rPr>
          <w:rFonts w:ascii="Times" w:hAnsi="Times"/>
          <w:lang w:val="en-US"/>
        </w:rPr>
        <w:t>dan juga</w:t>
      </w:r>
      <w:r w:rsidRPr="00F069FB">
        <w:rPr>
          <w:rFonts w:ascii="Times" w:hAnsi="Times"/>
          <w:lang w:val="en-US"/>
        </w:rPr>
        <w:t xml:space="preserve"> </w:t>
      </w:r>
      <w:r w:rsidR="00B548A4" w:rsidRPr="00F069FB">
        <w:rPr>
          <w:rFonts w:ascii="Times" w:hAnsi="Times"/>
          <w:lang w:val="en-US"/>
        </w:rPr>
        <w:t>dengan pengembangan antenna multi</w:t>
      </w:r>
      <w:r w:rsidR="003115D9" w:rsidRPr="00F069FB">
        <w:rPr>
          <w:rFonts w:ascii="Times" w:hAnsi="Times"/>
          <w:lang w:val="en-US"/>
        </w:rPr>
        <w:t xml:space="preserve"> fabrik dengan beberapa antenna</w:t>
      </w:r>
      <w:r w:rsidRPr="00F069FB">
        <w:rPr>
          <w:rFonts w:ascii="Times" w:hAnsi="Times"/>
          <w:lang w:val="en-US"/>
        </w:rPr>
        <w:t xml:space="preserve"> </w:t>
      </w:r>
      <w:r w:rsidR="003115D9" w:rsidRPr="00F069FB">
        <w:rPr>
          <w:rFonts w:ascii="Times" w:hAnsi="Times"/>
          <w:lang w:val="en-US"/>
        </w:rPr>
        <w:t xml:space="preserve">dengan konfigurasi impedansi pararel dengan ukuran dan </w:t>
      </w:r>
      <w:r w:rsidR="003115D9" w:rsidRPr="00F069FB">
        <w:rPr>
          <w:rFonts w:ascii="Times" w:hAnsi="Times"/>
          <w:i/>
          <w:iCs/>
          <w:lang w:val="en-US"/>
        </w:rPr>
        <w:t xml:space="preserve">patch </w:t>
      </w:r>
      <w:r w:rsidR="003115D9" w:rsidRPr="00F069FB">
        <w:rPr>
          <w:rFonts w:ascii="Times" w:hAnsi="Times"/>
          <w:lang w:val="en-US"/>
        </w:rPr>
        <w:t xml:space="preserve">beragam untuk Panjang frekuensi tertentu, atau </w:t>
      </w:r>
      <w:r w:rsidR="00B0080C" w:rsidRPr="00F069FB">
        <w:rPr>
          <w:rFonts w:ascii="Times" w:hAnsi="Times"/>
          <w:lang w:val="en-US"/>
        </w:rPr>
        <w:t xml:space="preserve">variable majemuk yang memiliki </w:t>
      </w:r>
      <w:r w:rsidR="00154B35" w:rsidRPr="00F069FB">
        <w:rPr>
          <w:rFonts w:ascii="Times" w:hAnsi="Times"/>
          <w:lang w:val="en-US"/>
        </w:rPr>
        <w:t>bandwidth yang beragam.</w:t>
      </w:r>
    </w:p>
    <w:tbl>
      <w:tblPr>
        <w:tblStyle w:val="KisiTabel"/>
        <w:tblpPr w:leftFromText="180" w:rightFromText="180" w:vertAnchor="text" w:horzAnchor="page" w:tblpX="2960" w:tblpY="649"/>
        <w:tblW w:w="0" w:type="auto"/>
        <w:tblLook w:val="04A0" w:firstRow="1" w:lastRow="0" w:firstColumn="1" w:lastColumn="0" w:noHBand="0" w:noVBand="1"/>
      </w:tblPr>
      <w:tblGrid>
        <w:gridCol w:w="2699"/>
        <w:gridCol w:w="2558"/>
        <w:gridCol w:w="2562"/>
      </w:tblGrid>
      <w:tr w:rsidR="003F0FF6" w:rsidRPr="00F069FB" w14:paraId="75E8281C" w14:textId="77777777" w:rsidTr="003F0FF6">
        <w:trPr>
          <w:trHeight w:val="290"/>
        </w:trPr>
        <w:tc>
          <w:tcPr>
            <w:tcW w:w="7819" w:type="dxa"/>
            <w:gridSpan w:val="3"/>
          </w:tcPr>
          <w:p w14:paraId="4B076630" w14:textId="77777777" w:rsidR="003F0FF6" w:rsidRPr="00F069FB" w:rsidRDefault="003F0FF6" w:rsidP="003F0FF6">
            <w:pPr>
              <w:pStyle w:val="DaftarParagraf"/>
              <w:spacing w:line="360" w:lineRule="auto"/>
              <w:jc w:val="center"/>
              <w:rPr>
                <w:rFonts w:ascii="Times" w:hAnsi="Times"/>
                <w:lang w:val="en-US"/>
              </w:rPr>
            </w:pPr>
            <w:r w:rsidRPr="00F069FB">
              <w:rPr>
                <w:rFonts w:ascii="Times" w:hAnsi="Times"/>
                <w:lang w:val="en-US"/>
              </w:rPr>
              <w:t>Referensi</w:t>
            </w:r>
          </w:p>
        </w:tc>
      </w:tr>
      <w:tr w:rsidR="003F0FF6" w:rsidRPr="00F069FB" w14:paraId="59C315B9" w14:textId="77777777" w:rsidTr="003F0FF6">
        <w:tc>
          <w:tcPr>
            <w:tcW w:w="2699" w:type="dxa"/>
          </w:tcPr>
          <w:p w14:paraId="6657B0DB" w14:textId="77777777" w:rsidR="003F0FF6" w:rsidRPr="00F069FB" w:rsidRDefault="003F0FF6" w:rsidP="003F0FF6">
            <w:pPr>
              <w:pStyle w:val="DaftarParagraf"/>
              <w:spacing w:line="360" w:lineRule="auto"/>
              <w:jc w:val="center"/>
              <w:rPr>
                <w:rFonts w:ascii="Times" w:hAnsi="Times"/>
                <w:lang w:val="en-US"/>
              </w:rPr>
            </w:pPr>
            <w:r w:rsidRPr="00F069FB">
              <w:rPr>
                <w:rFonts w:ascii="Times" w:hAnsi="Times"/>
                <w:lang w:val="en-US"/>
              </w:rPr>
              <w:t>Judul Jurnal</w:t>
            </w:r>
          </w:p>
        </w:tc>
        <w:tc>
          <w:tcPr>
            <w:tcW w:w="2558" w:type="dxa"/>
          </w:tcPr>
          <w:p w14:paraId="4D28B6F9" w14:textId="77777777" w:rsidR="003F0FF6" w:rsidRPr="00F069FB" w:rsidRDefault="003F0FF6" w:rsidP="003F0FF6">
            <w:pPr>
              <w:pStyle w:val="DaftarParagraf"/>
              <w:spacing w:line="360" w:lineRule="auto"/>
              <w:jc w:val="center"/>
              <w:rPr>
                <w:rFonts w:ascii="Times" w:hAnsi="Times"/>
                <w:lang w:val="en-US"/>
              </w:rPr>
            </w:pPr>
            <w:r w:rsidRPr="00F069FB">
              <w:rPr>
                <w:rFonts w:ascii="Times" w:hAnsi="Times"/>
                <w:lang w:val="en-US"/>
              </w:rPr>
              <w:t>Kelebihan</w:t>
            </w:r>
          </w:p>
        </w:tc>
        <w:tc>
          <w:tcPr>
            <w:tcW w:w="2562" w:type="dxa"/>
          </w:tcPr>
          <w:p w14:paraId="2E003A23" w14:textId="77777777" w:rsidR="003F0FF6" w:rsidRPr="00F069FB" w:rsidRDefault="003F0FF6" w:rsidP="003F0FF6">
            <w:pPr>
              <w:pStyle w:val="DaftarParagraf"/>
              <w:spacing w:line="360" w:lineRule="auto"/>
              <w:jc w:val="center"/>
              <w:rPr>
                <w:rFonts w:ascii="Times" w:hAnsi="Times"/>
                <w:lang w:val="en-US"/>
              </w:rPr>
            </w:pPr>
            <w:r w:rsidRPr="00F069FB">
              <w:rPr>
                <w:rFonts w:ascii="Times" w:hAnsi="Times"/>
                <w:lang w:val="en-US"/>
              </w:rPr>
              <w:t>Kelemahan</w:t>
            </w:r>
          </w:p>
        </w:tc>
      </w:tr>
      <w:tr w:rsidR="003F0FF6" w:rsidRPr="00F069FB" w14:paraId="1DB2E52D" w14:textId="77777777" w:rsidTr="003F0FF6">
        <w:trPr>
          <w:trHeight w:val="2499"/>
        </w:trPr>
        <w:tc>
          <w:tcPr>
            <w:tcW w:w="2699" w:type="dxa"/>
          </w:tcPr>
          <w:p w14:paraId="2C253F36" w14:textId="77777777" w:rsidR="003F0FF6" w:rsidRPr="00F069FB" w:rsidRDefault="003F0FF6" w:rsidP="003F0FF6">
            <w:pPr>
              <w:pStyle w:val="DaftarParagraf"/>
              <w:spacing w:line="360" w:lineRule="auto"/>
              <w:ind w:left="174"/>
              <w:rPr>
                <w:rFonts w:ascii="Times" w:hAnsi="Times"/>
                <w:lang w:val="en-US"/>
              </w:rPr>
            </w:pPr>
            <w:r w:rsidRPr="00F069FB">
              <w:rPr>
                <w:rFonts w:ascii="Times" w:hAnsi="Times"/>
                <w:lang w:val="en-US"/>
              </w:rPr>
              <w:t xml:space="preserve">Antena Mikrostrip MIMO 4×4 </w:t>
            </w:r>
            <w:r w:rsidRPr="00F069FB">
              <w:rPr>
                <w:rFonts w:ascii="Times" w:hAnsi="Times"/>
                <w:i/>
                <w:lang w:val="en-US"/>
              </w:rPr>
              <w:t>Bowtie</w:t>
            </w:r>
            <w:r w:rsidRPr="00F069FB">
              <w:rPr>
                <w:rFonts w:ascii="Times" w:hAnsi="Times"/>
                <w:lang w:val="en-US"/>
              </w:rPr>
              <w:t xml:space="preserve"> 2,4 GHz Untuk Aplikasi </w:t>
            </w:r>
            <w:r w:rsidRPr="00F069FB">
              <w:rPr>
                <w:rFonts w:ascii="Times" w:hAnsi="Times"/>
                <w:i/>
                <w:lang w:val="en-US"/>
              </w:rPr>
              <w:t>WiFi</w:t>
            </w:r>
            <w:r w:rsidRPr="00F069FB">
              <w:rPr>
                <w:rFonts w:ascii="Times" w:hAnsi="Times"/>
                <w:lang w:val="en-US"/>
              </w:rPr>
              <w:t xml:space="preserve"> 802.11n</w:t>
            </w:r>
          </w:p>
        </w:tc>
        <w:tc>
          <w:tcPr>
            <w:tcW w:w="2558" w:type="dxa"/>
          </w:tcPr>
          <w:p w14:paraId="2BF6CEC3" w14:textId="77777777" w:rsidR="003F0FF6" w:rsidRPr="00F069FB" w:rsidRDefault="003F0FF6" w:rsidP="003F0FF6">
            <w:pPr>
              <w:pStyle w:val="DaftarParagraf"/>
              <w:spacing w:line="360" w:lineRule="auto"/>
              <w:ind w:left="17"/>
              <w:rPr>
                <w:rFonts w:ascii="Times" w:hAnsi="Times"/>
                <w:lang w:val="en-US"/>
              </w:rPr>
            </w:pPr>
            <w:r w:rsidRPr="00F069FB">
              <w:rPr>
                <w:rFonts w:ascii="Times" w:hAnsi="Times"/>
                <w:lang w:val="en-US"/>
              </w:rPr>
              <w:t>-Frekuensi 2,44 GHz</w:t>
            </w:r>
          </w:p>
          <w:p w14:paraId="3666E801" w14:textId="77777777" w:rsidR="003F0FF6" w:rsidRPr="00F069FB" w:rsidRDefault="003F0FF6" w:rsidP="003F0FF6">
            <w:pPr>
              <w:pStyle w:val="DaftarParagraf"/>
              <w:spacing w:line="360" w:lineRule="auto"/>
              <w:ind w:left="17"/>
              <w:rPr>
                <w:rFonts w:ascii="Times" w:hAnsi="Times"/>
                <w:lang w:val="en-US"/>
              </w:rPr>
            </w:pPr>
            <w:r w:rsidRPr="00F069FB">
              <w:rPr>
                <w:rFonts w:ascii="Times" w:hAnsi="Times"/>
                <w:lang w:val="en-US"/>
              </w:rPr>
              <w:t>-VSWR = 1,32</w:t>
            </w:r>
          </w:p>
          <w:p w14:paraId="24DF4E0C" w14:textId="77777777" w:rsidR="003F0FF6" w:rsidRPr="00F069FB" w:rsidRDefault="003F0FF6" w:rsidP="003F0FF6">
            <w:pPr>
              <w:pStyle w:val="DaftarParagraf"/>
              <w:spacing w:line="360" w:lineRule="auto"/>
              <w:ind w:left="17"/>
              <w:rPr>
                <w:rFonts w:ascii="Times" w:hAnsi="Times"/>
                <w:lang w:val="en-US"/>
              </w:rPr>
            </w:pPr>
            <w:r w:rsidRPr="00F069FB">
              <w:rPr>
                <w:rFonts w:ascii="Times" w:hAnsi="Times"/>
                <w:i/>
                <w:lang w:val="en-US"/>
              </w:rPr>
              <w:t>-Gain</w:t>
            </w:r>
            <w:r w:rsidRPr="00F069FB">
              <w:rPr>
                <w:rFonts w:ascii="Times" w:hAnsi="Times"/>
                <w:lang w:val="en-US"/>
              </w:rPr>
              <w:t xml:space="preserve"> = 2,89 dB dan </w:t>
            </w:r>
            <w:r w:rsidRPr="00F069FB">
              <w:rPr>
                <w:rFonts w:ascii="Times" w:hAnsi="Times"/>
                <w:i/>
                <w:lang w:val="en-US"/>
              </w:rPr>
              <w:t>Return Loss=</w:t>
            </w:r>
            <w:r w:rsidRPr="00F069FB">
              <w:rPr>
                <w:rFonts w:ascii="Times" w:hAnsi="Times"/>
                <w:lang w:val="en-US"/>
              </w:rPr>
              <w:t xml:space="preserve"> -17,39 dB</w:t>
            </w:r>
          </w:p>
        </w:tc>
        <w:tc>
          <w:tcPr>
            <w:tcW w:w="2562" w:type="dxa"/>
          </w:tcPr>
          <w:p w14:paraId="25C1FA7A" w14:textId="77777777" w:rsidR="003F0FF6" w:rsidRPr="00F069FB" w:rsidRDefault="003F0FF6" w:rsidP="003F0FF6">
            <w:pPr>
              <w:pStyle w:val="DaftarParagraf"/>
              <w:spacing w:line="360" w:lineRule="auto"/>
              <w:ind w:left="18"/>
              <w:rPr>
                <w:rFonts w:ascii="Times" w:hAnsi="Times"/>
                <w:lang w:val="en-US"/>
              </w:rPr>
            </w:pPr>
            <w:r w:rsidRPr="00F069FB">
              <w:rPr>
                <w:rFonts w:ascii="Times" w:hAnsi="Times"/>
                <w:lang w:val="en-US"/>
              </w:rPr>
              <w:t>Pengukuran yang kurang ideal sehingga terjadi perbedaan hasil pola radiasi antena simulasi dengan antena yang difabrikasi.</w:t>
            </w:r>
          </w:p>
        </w:tc>
      </w:tr>
      <w:tr w:rsidR="003F0FF6" w:rsidRPr="00F069FB" w14:paraId="32ACBC8E" w14:textId="77777777" w:rsidTr="003F0FF6">
        <w:tc>
          <w:tcPr>
            <w:tcW w:w="2699" w:type="dxa"/>
          </w:tcPr>
          <w:p w14:paraId="730EB46E" w14:textId="77777777" w:rsidR="003F0FF6" w:rsidRPr="00F069FB" w:rsidRDefault="003F0FF6" w:rsidP="003F0FF6">
            <w:pPr>
              <w:pStyle w:val="DaftarParagraf"/>
              <w:spacing w:line="360" w:lineRule="auto"/>
              <w:ind w:left="174"/>
              <w:rPr>
                <w:rFonts w:ascii="Times" w:hAnsi="Times"/>
                <w:lang w:val="en-US"/>
              </w:rPr>
            </w:pPr>
            <w:r w:rsidRPr="00F069FB">
              <w:rPr>
                <w:rFonts w:ascii="Times" w:hAnsi="Times"/>
                <w:lang w:val="en-US"/>
              </w:rPr>
              <w:t xml:space="preserve">Rancang Bangun Antena Mikrostrip </w:t>
            </w:r>
            <w:r w:rsidRPr="00F069FB">
              <w:rPr>
                <w:rFonts w:ascii="Times" w:hAnsi="Times"/>
                <w:i/>
                <w:lang w:val="en-US"/>
              </w:rPr>
              <w:t xml:space="preserve">Patch </w:t>
            </w:r>
            <w:r w:rsidRPr="00F069FB">
              <w:rPr>
                <w:rFonts w:ascii="Times" w:hAnsi="Times"/>
                <w:lang w:val="en-US"/>
              </w:rPr>
              <w:t>Triangular Metode Parasitic Untuk Aplikasi LTE di Frekuensi 2,3 GHz</w:t>
            </w:r>
          </w:p>
        </w:tc>
        <w:tc>
          <w:tcPr>
            <w:tcW w:w="2558" w:type="dxa"/>
          </w:tcPr>
          <w:p w14:paraId="162CCBEF" w14:textId="77777777" w:rsidR="003F0FF6" w:rsidRPr="00F069FB" w:rsidRDefault="003F0FF6" w:rsidP="003F0FF6">
            <w:pPr>
              <w:pStyle w:val="DaftarParagraf"/>
              <w:spacing w:line="360" w:lineRule="auto"/>
              <w:ind w:left="17"/>
              <w:rPr>
                <w:rFonts w:ascii="Times" w:hAnsi="Times"/>
                <w:i/>
                <w:lang w:val="en-US"/>
              </w:rPr>
            </w:pPr>
            <w:r w:rsidRPr="00F069FB">
              <w:rPr>
                <w:rFonts w:ascii="Times" w:hAnsi="Times"/>
                <w:i/>
                <w:lang w:val="en-US"/>
              </w:rPr>
              <w:t>-Bandwidth</w:t>
            </w:r>
            <w:r w:rsidRPr="00F069FB">
              <w:rPr>
                <w:rFonts w:ascii="Times" w:hAnsi="Times"/>
                <w:lang w:val="en-US"/>
              </w:rPr>
              <w:t xml:space="preserve">  = 245 MHz</w:t>
            </w:r>
          </w:p>
          <w:p w14:paraId="4F985FEC" w14:textId="77777777" w:rsidR="003F0FF6" w:rsidRPr="00F069FB" w:rsidRDefault="003F0FF6" w:rsidP="003F0FF6">
            <w:pPr>
              <w:pStyle w:val="DaftarParagraf"/>
              <w:spacing w:line="360" w:lineRule="auto"/>
              <w:ind w:left="17"/>
              <w:rPr>
                <w:rFonts w:ascii="Times" w:hAnsi="Times"/>
                <w:lang w:val="en-US"/>
              </w:rPr>
            </w:pPr>
            <w:r w:rsidRPr="00F069FB">
              <w:rPr>
                <w:rFonts w:ascii="Times" w:hAnsi="Times"/>
                <w:i/>
                <w:lang w:val="en-US"/>
              </w:rPr>
              <w:t>-Gain</w:t>
            </w:r>
            <w:r w:rsidRPr="00F069FB">
              <w:rPr>
                <w:rFonts w:ascii="Times" w:hAnsi="Times"/>
                <w:lang w:val="en-US"/>
              </w:rPr>
              <w:t xml:space="preserve"> =  5,43 dBi</w:t>
            </w:r>
          </w:p>
          <w:p w14:paraId="23A4C13E" w14:textId="1A279FE1" w:rsidR="003F0FF6" w:rsidRPr="00F069FB" w:rsidRDefault="003F0FF6" w:rsidP="003F0FF6">
            <w:pPr>
              <w:pStyle w:val="DaftarParagraf"/>
              <w:spacing w:line="360" w:lineRule="auto"/>
              <w:ind w:left="17"/>
              <w:rPr>
                <w:rFonts w:ascii="Times" w:hAnsi="Times"/>
                <w:lang w:val="en-US"/>
              </w:rPr>
            </w:pPr>
            <w:r w:rsidRPr="00F069FB">
              <w:rPr>
                <w:rFonts w:ascii="Times" w:hAnsi="Times"/>
                <w:lang w:val="en-US"/>
              </w:rPr>
              <w:t>-VSWR =1,356</w:t>
            </w:r>
          </w:p>
          <w:p w14:paraId="02963F91" w14:textId="77777777" w:rsidR="003F0FF6" w:rsidRPr="00F069FB" w:rsidRDefault="003F0FF6" w:rsidP="003F0FF6">
            <w:pPr>
              <w:pStyle w:val="DaftarParagraf"/>
              <w:spacing w:line="360" w:lineRule="auto"/>
              <w:ind w:left="17"/>
              <w:rPr>
                <w:rFonts w:ascii="Times" w:hAnsi="Times"/>
                <w:lang w:val="en-US"/>
              </w:rPr>
            </w:pPr>
            <w:r w:rsidRPr="00F069FB">
              <w:rPr>
                <w:rFonts w:ascii="Times" w:hAnsi="Times"/>
                <w:lang w:val="en-US"/>
              </w:rPr>
              <w:t>-</w:t>
            </w:r>
            <w:r w:rsidRPr="00F069FB">
              <w:rPr>
                <w:rFonts w:ascii="Times" w:hAnsi="Times"/>
                <w:i/>
                <w:lang w:val="en-US"/>
              </w:rPr>
              <w:t>ReturnLoss</w:t>
            </w:r>
            <w:r w:rsidRPr="00F069FB">
              <w:rPr>
                <w:rFonts w:ascii="Times" w:hAnsi="Times"/>
                <w:lang w:val="en-US"/>
              </w:rPr>
              <w:t>=-16,412dB</w:t>
            </w:r>
          </w:p>
          <w:p w14:paraId="5911618F" w14:textId="77777777" w:rsidR="003F0FF6" w:rsidRPr="00F069FB" w:rsidRDefault="003F0FF6" w:rsidP="003F0FF6">
            <w:pPr>
              <w:pStyle w:val="DaftarParagraf"/>
              <w:spacing w:line="360" w:lineRule="auto"/>
              <w:ind w:left="17"/>
              <w:rPr>
                <w:rFonts w:ascii="Times" w:hAnsi="Times"/>
                <w:lang w:val="en-US"/>
              </w:rPr>
            </w:pPr>
            <w:r w:rsidRPr="00F069FB">
              <w:rPr>
                <w:rFonts w:ascii="Times" w:hAnsi="Times"/>
                <w:lang w:val="en-US"/>
              </w:rPr>
              <w:t xml:space="preserve">-Polaradiasi  </w:t>
            </w:r>
            <w:r w:rsidRPr="00F069FB">
              <w:rPr>
                <w:rFonts w:ascii="Times" w:hAnsi="Times"/>
                <w:i/>
                <w:lang w:val="en-US"/>
              </w:rPr>
              <w:t>omnidirectional</w:t>
            </w:r>
          </w:p>
        </w:tc>
        <w:tc>
          <w:tcPr>
            <w:tcW w:w="2562" w:type="dxa"/>
          </w:tcPr>
          <w:p w14:paraId="0AD89A86" w14:textId="77777777" w:rsidR="003F0FF6" w:rsidRPr="00F069FB" w:rsidRDefault="003F0FF6" w:rsidP="0025733C">
            <w:pPr>
              <w:pStyle w:val="DaftarParagraf"/>
              <w:spacing w:line="360" w:lineRule="auto"/>
              <w:ind w:left="0"/>
              <w:jc w:val="both"/>
              <w:rPr>
                <w:rFonts w:ascii="Times" w:hAnsi="Times"/>
                <w:lang w:val="en-US"/>
              </w:rPr>
            </w:pPr>
            <w:r w:rsidRPr="00F069FB">
              <w:rPr>
                <w:rFonts w:ascii="Times" w:hAnsi="Times"/>
                <w:lang w:val="en-US"/>
              </w:rPr>
              <w:t>Perancangan yang rumit dan tidak idealnya kesesuaian antara perancangan dan fabrikasi maka pola radiasi berbeda.</w:t>
            </w:r>
          </w:p>
        </w:tc>
      </w:tr>
      <w:tr w:rsidR="003F0FF6" w:rsidRPr="00F069FB" w14:paraId="16D50B5B" w14:textId="77777777" w:rsidTr="003F0FF6">
        <w:trPr>
          <w:trHeight w:val="2122"/>
        </w:trPr>
        <w:tc>
          <w:tcPr>
            <w:tcW w:w="2699" w:type="dxa"/>
            <w:tcBorders>
              <w:bottom w:val="single" w:sz="4" w:space="0" w:color="auto"/>
            </w:tcBorders>
          </w:tcPr>
          <w:p w14:paraId="27CA5E11" w14:textId="77777777" w:rsidR="003F0FF6" w:rsidRPr="00F069FB" w:rsidRDefault="003F0FF6" w:rsidP="0025733C">
            <w:pPr>
              <w:pStyle w:val="DaftarParagraf"/>
              <w:spacing w:line="360" w:lineRule="auto"/>
              <w:ind w:left="174"/>
              <w:jc w:val="both"/>
              <w:rPr>
                <w:rFonts w:ascii="Times" w:hAnsi="Times"/>
                <w:i/>
                <w:lang w:val="en-US"/>
              </w:rPr>
            </w:pPr>
            <w:r w:rsidRPr="00F069FB">
              <w:rPr>
                <w:rFonts w:ascii="Times" w:hAnsi="Times"/>
                <w:i/>
                <w:lang w:val="en-US"/>
              </w:rPr>
              <w:t>Directional 1900 Mhz Square Patch Ring Slot Microstrip Antenna For</w:t>
            </w:r>
          </w:p>
          <w:p w14:paraId="19877AC9" w14:textId="77777777" w:rsidR="003F0FF6" w:rsidRPr="00F069FB" w:rsidRDefault="003F0FF6" w:rsidP="0025733C">
            <w:pPr>
              <w:pStyle w:val="DaftarParagraf"/>
              <w:spacing w:line="360" w:lineRule="auto"/>
              <w:ind w:left="174"/>
              <w:jc w:val="both"/>
              <w:rPr>
                <w:rFonts w:ascii="Times" w:hAnsi="Times"/>
                <w:lang w:val="en-US"/>
              </w:rPr>
            </w:pPr>
            <w:r w:rsidRPr="00F069FB">
              <w:rPr>
                <w:rFonts w:ascii="Times" w:hAnsi="Times"/>
                <w:i/>
                <w:lang w:val="en-US"/>
              </w:rPr>
              <w:t>WCDMA</w:t>
            </w:r>
          </w:p>
        </w:tc>
        <w:tc>
          <w:tcPr>
            <w:tcW w:w="2558" w:type="dxa"/>
            <w:tcBorders>
              <w:bottom w:val="single" w:sz="4" w:space="0" w:color="auto"/>
            </w:tcBorders>
          </w:tcPr>
          <w:p w14:paraId="7D7E24DE" w14:textId="77777777" w:rsidR="003F0FF6" w:rsidRPr="00F069FB" w:rsidRDefault="003F0FF6" w:rsidP="0025733C">
            <w:pPr>
              <w:pStyle w:val="DaftarParagraf"/>
              <w:spacing w:line="360" w:lineRule="auto"/>
              <w:ind w:left="17"/>
              <w:rPr>
                <w:rFonts w:ascii="Times" w:hAnsi="Times"/>
                <w:lang w:val="en-US"/>
              </w:rPr>
            </w:pPr>
            <w:r w:rsidRPr="00F069FB">
              <w:rPr>
                <w:rFonts w:ascii="Times" w:hAnsi="Times"/>
                <w:lang w:val="en-US"/>
              </w:rPr>
              <w:t>- Frekuensi 1900 Mhz</w:t>
            </w:r>
          </w:p>
          <w:p w14:paraId="6B594D29" w14:textId="7D2D2AB0" w:rsidR="003F0FF6" w:rsidRPr="00F069FB" w:rsidRDefault="003F0FF6" w:rsidP="0025733C">
            <w:pPr>
              <w:pStyle w:val="DaftarParagraf"/>
              <w:spacing w:line="360" w:lineRule="auto"/>
              <w:ind w:left="17"/>
              <w:rPr>
                <w:rFonts w:ascii="Times" w:hAnsi="Times"/>
                <w:lang w:val="en-US"/>
              </w:rPr>
            </w:pPr>
            <w:r w:rsidRPr="00F069FB">
              <w:rPr>
                <w:rFonts w:ascii="Times" w:hAnsi="Times"/>
                <w:lang w:val="en-US"/>
              </w:rPr>
              <w:t>-</w:t>
            </w:r>
            <w:r w:rsidRPr="00F069FB">
              <w:rPr>
                <w:rFonts w:ascii="Times" w:hAnsi="Times"/>
                <w:i/>
                <w:lang w:val="en-US"/>
              </w:rPr>
              <w:t>Gain</w:t>
            </w:r>
            <w:r w:rsidRPr="00F069FB">
              <w:rPr>
                <w:rFonts w:ascii="Times" w:hAnsi="Times"/>
                <w:lang w:val="en-US"/>
              </w:rPr>
              <w:t>= 6.78 dBi</w:t>
            </w:r>
          </w:p>
          <w:p w14:paraId="5BF2091E" w14:textId="77777777" w:rsidR="003F0FF6" w:rsidRPr="00F069FB" w:rsidRDefault="003F0FF6" w:rsidP="0025733C">
            <w:pPr>
              <w:pStyle w:val="DaftarParagraf"/>
              <w:spacing w:line="360" w:lineRule="auto"/>
              <w:ind w:left="17"/>
              <w:rPr>
                <w:rFonts w:ascii="Times" w:hAnsi="Times"/>
                <w:lang w:val="en-US"/>
              </w:rPr>
            </w:pPr>
            <w:r w:rsidRPr="00F069FB">
              <w:rPr>
                <w:rFonts w:ascii="Times" w:hAnsi="Times"/>
                <w:lang w:val="en-US"/>
              </w:rPr>
              <w:t>-</w:t>
            </w:r>
            <w:r w:rsidRPr="00F069FB">
              <w:rPr>
                <w:rFonts w:ascii="Times" w:hAnsi="Times"/>
                <w:i/>
                <w:lang w:val="en-US"/>
              </w:rPr>
              <w:t>Return Loss</w:t>
            </w:r>
            <w:r w:rsidRPr="00F069FB">
              <w:rPr>
                <w:rFonts w:ascii="Times" w:hAnsi="Times"/>
                <w:lang w:val="en-US"/>
              </w:rPr>
              <w:t>=-15.66 dB</w:t>
            </w:r>
          </w:p>
          <w:p w14:paraId="6F549B0A" w14:textId="77777777" w:rsidR="003F0FF6" w:rsidRPr="00F069FB" w:rsidRDefault="003F0FF6" w:rsidP="0025733C">
            <w:pPr>
              <w:pStyle w:val="DaftarParagraf"/>
              <w:spacing w:line="360" w:lineRule="auto"/>
              <w:ind w:left="17"/>
              <w:rPr>
                <w:rFonts w:ascii="Times" w:hAnsi="Times"/>
                <w:lang w:val="en-US"/>
              </w:rPr>
            </w:pPr>
            <w:r w:rsidRPr="00F069FB">
              <w:rPr>
                <w:rFonts w:ascii="Times" w:hAnsi="Times"/>
                <w:lang w:val="en-US"/>
              </w:rPr>
              <w:t>-Polaradiasi</w:t>
            </w:r>
            <w:r w:rsidRPr="00F069FB">
              <w:rPr>
                <w:rFonts w:ascii="Times" w:hAnsi="Times"/>
                <w:i/>
                <w:lang w:val="en-US"/>
              </w:rPr>
              <w:t xml:space="preserve"> directional</w:t>
            </w:r>
          </w:p>
        </w:tc>
        <w:tc>
          <w:tcPr>
            <w:tcW w:w="2562" w:type="dxa"/>
            <w:tcBorders>
              <w:bottom w:val="single" w:sz="4" w:space="0" w:color="auto"/>
            </w:tcBorders>
          </w:tcPr>
          <w:p w14:paraId="1BCCB1FE" w14:textId="77777777" w:rsidR="003F0FF6" w:rsidRPr="00F069FB" w:rsidRDefault="003F0FF6" w:rsidP="0025733C">
            <w:pPr>
              <w:pStyle w:val="DaftarParagraf"/>
              <w:spacing w:line="360" w:lineRule="auto"/>
              <w:ind w:left="18"/>
              <w:rPr>
                <w:rFonts w:ascii="Times" w:hAnsi="Times"/>
                <w:lang w:val="en-US"/>
              </w:rPr>
            </w:pPr>
            <w:r w:rsidRPr="00F069FB">
              <w:rPr>
                <w:rFonts w:ascii="Times" w:hAnsi="Times"/>
                <w:lang w:val="en-US"/>
              </w:rPr>
              <w:t>Penelitian hanya melalui simulasi dan belum dilakukan fabrikasi, dan belum dilakukan validasi hasil parameter.</w:t>
            </w:r>
          </w:p>
        </w:tc>
      </w:tr>
      <w:tr w:rsidR="003F0FF6" w:rsidRPr="00F069FB" w14:paraId="4BEEAB7F" w14:textId="77777777" w:rsidTr="003F0FF6">
        <w:trPr>
          <w:trHeight w:val="342"/>
        </w:trPr>
        <w:tc>
          <w:tcPr>
            <w:tcW w:w="7819" w:type="dxa"/>
            <w:gridSpan w:val="3"/>
            <w:tcBorders>
              <w:bottom w:val="single" w:sz="4" w:space="0" w:color="auto"/>
            </w:tcBorders>
          </w:tcPr>
          <w:p w14:paraId="5EE4E9E0" w14:textId="77777777" w:rsidR="0025733C" w:rsidRPr="00F069FB" w:rsidRDefault="0025733C" w:rsidP="003F0FF6">
            <w:pPr>
              <w:pStyle w:val="DaftarParagraf"/>
              <w:spacing w:line="360" w:lineRule="auto"/>
              <w:jc w:val="center"/>
              <w:rPr>
                <w:rFonts w:ascii="Times" w:hAnsi="Times"/>
                <w:b/>
                <w:lang w:val="en-US"/>
              </w:rPr>
            </w:pPr>
          </w:p>
          <w:p w14:paraId="062170BD" w14:textId="394258FF" w:rsidR="003F0FF6" w:rsidRPr="00F069FB" w:rsidRDefault="0025733C" w:rsidP="0025733C">
            <w:pPr>
              <w:pStyle w:val="DaftarParagraf"/>
              <w:spacing w:line="360" w:lineRule="auto"/>
              <w:ind w:left="0"/>
              <w:jc w:val="center"/>
              <w:rPr>
                <w:rFonts w:ascii="Times" w:hAnsi="Times"/>
                <w:b/>
                <w:lang w:val="en-US"/>
              </w:rPr>
            </w:pPr>
            <w:r w:rsidRPr="00F069FB">
              <w:rPr>
                <w:rFonts w:ascii="Times" w:hAnsi="Times"/>
                <w:b/>
                <w:lang w:val="en-US"/>
              </w:rPr>
              <w:t>TUGAS AKHIR</w:t>
            </w:r>
          </w:p>
        </w:tc>
      </w:tr>
      <w:tr w:rsidR="003F0FF6" w:rsidRPr="00F069FB" w14:paraId="18C7A8E2" w14:textId="77777777" w:rsidTr="003F0FF6">
        <w:trPr>
          <w:trHeight w:val="1770"/>
        </w:trPr>
        <w:tc>
          <w:tcPr>
            <w:tcW w:w="7819" w:type="dxa"/>
            <w:gridSpan w:val="3"/>
            <w:tcBorders>
              <w:top w:val="single" w:sz="4" w:space="0" w:color="auto"/>
            </w:tcBorders>
          </w:tcPr>
          <w:p w14:paraId="1E3600C1" w14:textId="48CBABBB" w:rsidR="003F0FF6" w:rsidRPr="00F069FB" w:rsidRDefault="003F0FF6" w:rsidP="0025733C">
            <w:pPr>
              <w:pStyle w:val="DaftarParagraf"/>
              <w:spacing w:line="360" w:lineRule="auto"/>
              <w:ind w:left="32"/>
              <w:rPr>
                <w:rFonts w:ascii="Times" w:hAnsi="Times"/>
                <w:lang w:val="en-US"/>
              </w:rPr>
            </w:pPr>
            <w:r w:rsidRPr="00F069FB">
              <w:rPr>
                <w:rFonts w:ascii="Times" w:hAnsi="Times"/>
                <w:lang w:val="en-US"/>
              </w:rPr>
              <w:t xml:space="preserve">Dalam Tugas Akhir ini dilakukan perancangan dan realisasi antena mikrostrip </w:t>
            </w:r>
            <w:r w:rsidRPr="00F069FB">
              <w:rPr>
                <w:rFonts w:ascii="Times" w:hAnsi="Times"/>
                <w:i/>
                <w:lang w:val="en-US"/>
              </w:rPr>
              <w:t>directional</w:t>
            </w:r>
            <w:r w:rsidRPr="00F069FB">
              <w:rPr>
                <w:rFonts w:ascii="Times" w:hAnsi="Times"/>
                <w:lang w:val="en-US"/>
              </w:rPr>
              <w:t xml:space="preserve">, dengan referensi jurnal di atas diharapkan mampu menghasilkan </w:t>
            </w:r>
            <w:r w:rsidRPr="00F069FB">
              <w:rPr>
                <w:rFonts w:ascii="Times" w:hAnsi="Times"/>
                <w:i/>
                <w:lang w:val="en-US"/>
              </w:rPr>
              <w:t>gain</w:t>
            </w:r>
            <w:r w:rsidRPr="00F069FB">
              <w:rPr>
                <w:rFonts w:ascii="Times" w:hAnsi="Times"/>
                <w:lang w:val="en-US"/>
              </w:rPr>
              <w:t xml:space="preserve"> yang tinggi, </w:t>
            </w:r>
            <w:r w:rsidRPr="00F069FB">
              <w:rPr>
                <w:rFonts w:ascii="Times" w:hAnsi="Times"/>
                <w:i/>
                <w:lang w:val="en-US"/>
              </w:rPr>
              <w:t>bandwidth</w:t>
            </w:r>
            <w:r w:rsidRPr="00F069FB">
              <w:rPr>
                <w:rFonts w:ascii="Times" w:hAnsi="Times"/>
                <w:lang w:val="en-US"/>
              </w:rPr>
              <w:t xml:space="preserve"> yang lebar, serta ukuran yang relatif kecil agar dapat bekerja pada frekuensi 2,4 GHz secara optimal dengan menggunakan substrat yang tersusun dari serat kaca -  serat karbon – Alumina </w:t>
            </w:r>
            <w:r w:rsidRPr="00F069FB">
              <w:rPr>
                <w:rFonts w:ascii="Times" w:hAnsi="Times"/>
                <w:i/>
                <w:lang w:val="en-US"/>
              </w:rPr>
              <w:t>Epoxy</w:t>
            </w:r>
            <w:r w:rsidRPr="00F069FB">
              <w:rPr>
                <w:rFonts w:ascii="Times" w:hAnsi="Times"/>
                <w:lang w:val="en-US"/>
              </w:rPr>
              <w:t xml:space="preserve"> – </w:t>
            </w:r>
            <w:r w:rsidRPr="00F069FB">
              <w:rPr>
                <w:rFonts w:ascii="Times" w:hAnsi="Times"/>
                <w:i/>
                <w:lang w:val="en-US"/>
              </w:rPr>
              <w:t>composite</w:t>
            </w:r>
            <w:r w:rsidRPr="00F069FB">
              <w:rPr>
                <w:rFonts w:ascii="Times" w:hAnsi="Times"/>
                <w:lang w:val="en-US"/>
              </w:rPr>
              <w:t>.</w:t>
            </w:r>
          </w:p>
        </w:tc>
      </w:tr>
    </w:tbl>
    <w:p w14:paraId="03F6E235" w14:textId="12E928E9" w:rsidR="00FC68AD" w:rsidRPr="00F069FB" w:rsidRDefault="00B0080C" w:rsidP="0025733C">
      <w:pPr>
        <w:spacing w:line="360" w:lineRule="auto"/>
        <w:jc w:val="both"/>
        <w:rPr>
          <w:rFonts w:ascii="Times" w:hAnsi="Times"/>
          <w:lang w:val="en-US"/>
        </w:rPr>
      </w:pPr>
      <w:r w:rsidRPr="00F069FB">
        <w:rPr>
          <w:rFonts w:ascii="Times" w:hAnsi="Times"/>
          <w:lang w:val="en-US"/>
        </w:rPr>
        <w:t xml:space="preserve"> </w:t>
      </w:r>
    </w:p>
    <w:p w14:paraId="7FB5147E" w14:textId="1BDE6937" w:rsidR="00FC68AD" w:rsidRPr="00F069FB" w:rsidRDefault="00FC68AD" w:rsidP="00F85159">
      <w:pPr>
        <w:pStyle w:val="DaftarParagraf"/>
        <w:spacing w:line="360" w:lineRule="auto"/>
        <w:jc w:val="both"/>
        <w:rPr>
          <w:rFonts w:ascii="Times" w:hAnsi="Times"/>
          <w:lang w:val="en-US"/>
        </w:rPr>
      </w:pPr>
      <w:r w:rsidRPr="00F069FB">
        <w:rPr>
          <w:rFonts w:ascii="Times" w:hAnsi="Times"/>
          <w:lang w:val="en-US"/>
        </w:rPr>
        <w:t>Menurut penelitian (Mujahidin, 2018), mengenai perancangan antena mikrostrip directional dengan square patch ring slot untuk WCDMA bekerja secara efektif pada frekuensi 1900 MHz. Perancangan tersebut memperoleh hasil parameter yang baik, seperti gain yang tinggi 6.78 dBi, return loss -15.66 dB dengan band sebesar 1840 MHz - 1960 MHz, dan pola radiasi directional. Pada penelitian ini hanya dilakukan perancangan melalui simulasi, dengan perkiraan ukuran antena sebesar  55,7mm x 49,2 mm.</w:t>
      </w:r>
    </w:p>
    <w:p w14:paraId="3E77146F" w14:textId="77777777" w:rsidR="00204440" w:rsidRPr="00F069FB" w:rsidRDefault="00204440" w:rsidP="00F85159">
      <w:pPr>
        <w:pStyle w:val="DaftarParagraf"/>
        <w:spacing w:line="360" w:lineRule="auto"/>
        <w:jc w:val="both"/>
        <w:rPr>
          <w:rFonts w:ascii="Times" w:hAnsi="Times"/>
          <w:lang w:val="en-US"/>
        </w:rPr>
      </w:pPr>
    </w:p>
    <w:p w14:paraId="777EAAF5" w14:textId="65C56FAE" w:rsidR="003F0FF6" w:rsidRPr="00F069FB" w:rsidRDefault="00F85159" w:rsidP="003F0FF6">
      <w:pPr>
        <w:pStyle w:val="DaftarParagraf"/>
        <w:spacing w:line="360" w:lineRule="auto"/>
        <w:jc w:val="both"/>
        <w:rPr>
          <w:rFonts w:ascii="Times" w:hAnsi="Times"/>
          <w:i/>
          <w:iCs/>
          <w:lang w:val="en-US"/>
        </w:rPr>
      </w:pPr>
      <w:r w:rsidRPr="00F069FB">
        <w:rPr>
          <w:rFonts w:ascii="Times" w:hAnsi="Times"/>
          <w:i/>
          <w:iCs/>
          <w:lang w:val="en-US"/>
        </w:rPr>
        <w:t>(ta</w:t>
      </w:r>
      <w:r w:rsidR="00204440" w:rsidRPr="00F069FB">
        <w:rPr>
          <w:rFonts w:ascii="Times" w:hAnsi="Times"/>
          <w:i/>
          <w:iCs/>
          <w:lang w:val="en-US"/>
        </w:rPr>
        <w:t>m</w:t>
      </w:r>
      <w:r w:rsidRPr="00F069FB">
        <w:rPr>
          <w:rFonts w:ascii="Times" w:hAnsi="Times"/>
          <w:i/>
          <w:iCs/>
          <w:lang w:val="en-US"/>
        </w:rPr>
        <w:t>bahan tinjauan teori mengenai frekuensi 5 GHz, dan 1800 MHz.)</w:t>
      </w:r>
    </w:p>
    <w:p w14:paraId="5B2CB1B5" w14:textId="77777777" w:rsidR="003F0FF6" w:rsidRPr="00F069FB" w:rsidRDefault="003F0FF6" w:rsidP="00F85159">
      <w:pPr>
        <w:pStyle w:val="DaftarParagraf"/>
        <w:spacing w:line="360" w:lineRule="auto"/>
        <w:jc w:val="both"/>
        <w:rPr>
          <w:rFonts w:ascii="Times" w:hAnsi="Times"/>
          <w:lang w:val="en-US"/>
        </w:rPr>
      </w:pPr>
    </w:p>
    <w:p w14:paraId="586370A1" w14:textId="0DA4F0F2" w:rsidR="00204440" w:rsidRPr="00F069FB" w:rsidRDefault="00105916" w:rsidP="00734C0E">
      <w:pPr>
        <w:pStyle w:val="DaftarParagraf"/>
        <w:numPr>
          <w:ilvl w:val="0"/>
          <w:numId w:val="5"/>
        </w:numPr>
        <w:spacing w:line="360" w:lineRule="auto"/>
        <w:rPr>
          <w:rFonts w:ascii="Times" w:hAnsi="Times"/>
          <w:lang w:val="en-US"/>
        </w:rPr>
      </w:pPr>
      <w:r w:rsidRPr="00F069FB">
        <w:rPr>
          <w:rFonts w:ascii="Times" w:hAnsi="Times"/>
          <w:b/>
          <w:bCs/>
          <w:lang w:val="en-US"/>
        </w:rPr>
        <w:t>Dasar Teori</w:t>
      </w:r>
    </w:p>
    <w:p w14:paraId="0BBC3854" w14:textId="4CEB3E36" w:rsidR="00734C0E" w:rsidRPr="00F069FB" w:rsidRDefault="00734C0E" w:rsidP="00734C0E">
      <w:pPr>
        <w:pStyle w:val="DaftarParagraf"/>
        <w:spacing w:line="360" w:lineRule="auto"/>
        <w:rPr>
          <w:rFonts w:ascii="Times" w:hAnsi="Times"/>
          <w:lang w:val="en-US"/>
        </w:rPr>
      </w:pPr>
      <w:r w:rsidRPr="00F069FB">
        <w:rPr>
          <w:rFonts w:ascii="Times" w:hAnsi="Times"/>
          <w:lang w:val="en-US"/>
        </w:rPr>
        <w:t>Dalam Menyusun proposal ini ada beberapa landasan</w:t>
      </w:r>
      <w:r w:rsidR="007C6E73" w:rsidRPr="00F069FB">
        <w:rPr>
          <w:rFonts w:ascii="Times" w:hAnsi="Times"/>
          <w:lang w:val="en-US"/>
        </w:rPr>
        <w:t xml:space="preserve"> </w:t>
      </w:r>
      <w:r w:rsidRPr="00F069FB">
        <w:rPr>
          <w:rFonts w:ascii="Times" w:hAnsi="Times"/>
          <w:lang w:val="en-US"/>
        </w:rPr>
        <w:t>yang menjadi acuan awal untuk</w:t>
      </w:r>
      <w:r w:rsidR="007C6E73" w:rsidRPr="00F069FB">
        <w:rPr>
          <w:rFonts w:ascii="Times" w:hAnsi="Times"/>
          <w:lang w:val="en-US"/>
        </w:rPr>
        <w:t xml:space="preserve"> Menyusun </w:t>
      </w:r>
      <w:r w:rsidR="0053496A" w:rsidRPr="00F069FB">
        <w:rPr>
          <w:rFonts w:ascii="Times" w:hAnsi="Times"/>
          <w:lang w:val="en-US"/>
        </w:rPr>
        <w:t>rancangan berikut ini, antara lain :</w:t>
      </w:r>
    </w:p>
    <w:p w14:paraId="77BE8637" w14:textId="5BB8E55D" w:rsidR="0053496A" w:rsidRPr="00F069FB" w:rsidRDefault="0053496A" w:rsidP="0053496A">
      <w:pPr>
        <w:pStyle w:val="DaftarParagraf"/>
        <w:numPr>
          <w:ilvl w:val="0"/>
          <w:numId w:val="11"/>
        </w:numPr>
        <w:spacing w:line="360" w:lineRule="auto"/>
        <w:rPr>
          <w:rFonts w:ascii="Times" w:hAnsi="Times"/>
          <w:lang w:val="en-US"/>
        </w:rPr>
      </w:pPr>
      <w:r w:rsidRPr="00F069FB">
        <w:rPr>
          <w:rFonts w:ascii="Times" w:hAnsi="Times"/>
          <w:lang w:val="en-US"/>
        </w:rPr>
        <w:t xml:space="preserve">Konsep Dasar Antena </w:t>
      </w:r>
    </w:p>
    <w:p w14:paraId="5F43F501" w14:textId="0387C550" w:rsidR="00DC6E9F" w:rsidRPr="00F069FB" w:rsidRDefault="00F21E2D" w:rsidP="00F21E2D">
      <w:pPr>
        <w:pStyle w:val="DaftarParagraf"/>
        <w:spacing w:line="360" w:lineRule="auto"/>
        <w:ind w:left="1080"/>
        <w:jc w:val="both"/>
        <w:rPr>
          <w:rFonts w:ascii="Times" w:hAnsi="Times"/>
          <w:lang w:val="en-US"/>
        </w:rPr>
      </w:pPr>
      <w:r w:rsidRPr="00F069FB">
        <w:rPr>
          <w:rFonts w:ascii="Times" w:hAnsi="Times"/>
          <w:lang w:val="en-US"/>
        </w:rPr>
        <w:t>Antena adalah suatu perangkat yang digunakan untuk proses transmisi dan penerimaan sinyal RF atau gelombang elektromagnet. Antena memiliki dua fungsi utama yaitu sebagai penyesuai impedansi antara saluran transmisi dengan udara dan mengarahkan radiasi gelombang elektromagnet ke arah yang diinginkan dan menekan radiasi yang tidak diinginkan (Subagio, 2010).</w:t>
      </w:r>
    </w:p>
    <w:p w14:paraId="0AA944D7" w14:textId="1AC2971E" w:rsidR="00F35C2A" w:rsidRPr="00F069FB" w:rsidRDefault="00F35C2A" w:rsidP="00F21E2D">
      <w:pPr>
        <w:pStyle w:val="DaftarParagraf"/>
        <w:spacing w:line="360" w:lineRule="auto"/>
        <w:ind w:left="1080"/>
        <w:jc w:val="both"/>
        <w:rPr>
          <w:rFonts w:ascii="Times" w:hAnsi="Times"/>
          <w:lang w:val="en-US"/>
        </w:rPr>
      </w:pPr>
    </w:p>
    <w:p w14:paraId="362C176A" w14:textId="548B1C37" w:rsidR="00F35C2A" w:rsidRPr="00F069FB" w:rsidRDefault="00F35C2A" w:rsidP="00F21E2D">
      <w:pPr>
        <w:pStyle w:val="DaftarParagraf"/>
        <w:spacing w:line="360" w:lineRule="auto"/>
        <w:ind w:left="1080"/>
        <w:jc w:val="both"/>
        <w:rPr>
          <w:rFonts w:ascii="Times" w:hAnsi="Times"/>
          <w:lang w:val="en-US"/>
        </w:rPr>
      </w:pPr>
    </w:p>
    <w:p w14:paraId="77C65A98" w14:textId="77777777" w:rsidR="00F35C2A" w:rsidRPr="00F069FB" w:rsidRDefault="00F35C2A" w:rsidP="00F21E2D">
      <w:pPr>
        <w:pStyle w:val="DaftarParagraf"/>
        <w:spacing w:line="360" w:lineRule="auto"/>
        <w:ind w:left="1080"/>
        <w:jc w:val="both"/>
        <w:rPr>
          <w:rFonts w:ascii="Times" w:hAnsi="Times"/>
          <w:lang w:val="en-US"/>
        </w:rPr>
      </w:pPr>
    </w:p>
    <w:p w14:paraId="2FE0E3E3" w14:textId="27966488" w:rsidR="003310C9" w:rsidRPr="00F069FB" w:rsidRDefault="003310C9" w:rsidP="00F21E2D">
      <w:pPr>
        <w:pStyle w:val="DaftarParagraf"/>
        <w:spacing w:line="360" w:lineRule="auto"/>
        <w:ind w:left="1080"/>
        <w:jc w:val="both"/>
        <w:rPr>
          <w:rFonts w:ascii="Times" w:hAnsi="Times"/>
          <w:lang w:val="en-US"/>
        </w:rPr>
      </w:pPr>
      <w:r w:rsidRPr="00F069FB">
        <w:rPr>
          <w:rFonts w:ascii="Times" w:hAnsi="Times"/>
          <w:lang w:val="en-US"/>
        </w:rPr>
        <w:lastRenderedPageBreak/>
        <w:t xml:space="preserve">Pembagian dan penjelasan tentang beberapa jenis </w:t>
      </w:r>
      <w:r w:rsidR="00682E9C" w:rsidRPr="00F069FB">
        <w:rPr>
          <w:rFonts w:ascii="Times" w:hAnsi="Times"/>
          <w:lang w:val="en-US"/>
        </w:rPr>
        <w:t>arah pancaran antenna, antara lain :</w:t>
      </w:r>
    </w:p>
    <w:p w14:paraId="66BE8FA3" w14:textId="0F8E79A6" w:rsidR="00F35C2A" w:rsidRPr="00F069FB" w:rsidRDefault="00F35C2A" w:rsidP="00F35C2A">
      <w:pPr>
        <w:pStyle w:val="DaftarParagraf"/>
        <w:numPr>
          <w:ilvl w:val="0"/>
          <w:numId w:val="12"/>
        </w:numPr>
        <w:spacing w:line="360" w:lineRule="auto"/>
        <w:jc w:val="both"/>
        <w:rPr>
          <w:rFonts w:ascii="Times" w:hAnsi="Times"/>
          <w:lang w:val="en-US"/>
        </w:rPr>
      </w:pPr>
      <w:r w:rsidRPr="00F069FB">
        <w:rPr>
          <w:rFonts w:ascii="Times" w:hAnsi="Times"/>
          <w:lang w:val="en-US"/>
        </w:rPr>
        <w:t xml:space="preserve">Antena </w:t>
      </w:r>
      <w:r w:rsidRPr="00F069FB">
        <w:rPr>
          <w:rFonts w:ascii="Times" w:hAnsi="Times"/>
          <w:i/>
          <w:iCs/>
          <w:lang w:val="en-US"/>
        </w:rPr>
        <w:t>Directional</w:t>
      </w:r>
    </w:p>
    <w:p w14:paraId="67DD95AA" w14:textId="699649A1" w:rsidR="00F35C2A" w:rsidRPr="00F069FB" w:rsidRDefault="001B2A8E" w:rsidP="00F35C2A">
      <w:pPr>
        <w:pStyle w:val="DaftarParagraf"/>
        <w:spacing w:line="360" w:lineRule="auto"/>
        <w:ind w:left="1440"/>
        <w:jc w:val="both"/>
        <w:rPr>
          <w:rFonts w:ascii="Times" w:hAnsi="Times"/>
          <w:lang w:val="en-US"/>
        </w:rPr>
      </w:pPr>
      <w:r w:rsidRPr="00F069FB">
        <w:rPr>
          <w:rFonts w:ascii="Times" w:hAnsi="Times"/>
          <w:lang w:val="en-US"/>
        </w:rPr>
        <w:t xml:space="preserve">Antena Directional, atau antenna </w:t>
      </w:r>
      <w:r w:rsidR="00A423AC" w:rsidRPr="00F069FB">
        <w:rPr>
          <w:rFonts w:ascii="Times" w:hAnsi="Times"/>
          <w:lang w:val="en-US"/>
        </w:rPr>
        <w:t xml:space="preserve">pancaran satu arah, yaitu antenna yang memiliki pancaran gelombang elektromagnetik pada satu arah atau satu sudut tertentu, biasanya antara </w:t>
      </w:r>
      <w:r w:rsidR="00B14998" w:rsidRPr="00F069FB">
        <w:rPr>
          <w:rFonts w:ascii="Times" w:hAnsi="Times"/>
          <w:lang w:val="en-US"/>
        </w:rPr>
        <w:t xml:space="preserve">30 derajat sampai </w:t>
      </w:r>
      <w:r w:rsidR="00154EBD" w:rsidRPr="00F069FB">
        <w:rPr>
          <w:rFonts w:ascii="Times" w:hAnsi="Times"/>
          <w:lang w:val="en-US"/>
        </w:rPr>
        <w:t>180 derajat.</w:t>
      </w:r>
      <w:r w:rsidR="00CE6B10" w:rsidRPr="00F069FB">
        <w:rPr>
          <w:rFonts w:ascii="Times" w:hAnsi="Times"/>
          <w:lang w:val="en-US"/>
        </w:rPr>
        <w:t xml:space="preserve"> Antena Directional memiliki karakteristik yaitu memiliki bahan refleksi sehingga pancaran sihyal dapat difokuskan pada </w:t>
      </w:r>
      <w:r w:rsidR="00FA715E" w:rsidRPr="00F069FB">
        <w:rPr>
          <w:rFonts w:ascii="Times" w:hAnsi="Times"/>
          <w:lang w:val="en-US"/>
        </w:rPr>
        <w:t>sudut tertentu atau pancaran elevasinya yang dapat disesuaikan dengan kebutuhan.</w:t>
      </w:r>
      <w:r w:rsidR="00130E61" w:rsidRPr="00F069FB">
        <w:rPr>
          <w:rFonts w:ascii="Times" w:hAnsi="Times"/>
          <w:lang w:val="en-US"/>
        </w:rPr>
        <w:t xml:space="preserve"> Kebutuhsn antenna directional biasanya digunakan untuk kebutuhan pancaran arah khusus, dengan keunggulan </w:t>
      </w:r>
      <w:r w:rsidR="000940C3" w:rsidRPr="00F069FB">
        <w:rPr>
          <w:rFonts w:ascii="Times" w:hAnsi="Times"/>
          <w:lang w:val="en-US"/>
        </w:rPr>
        <w:t xml:space="preserve"> daya pancar yang besar dan jarak tempuh cakupan yang sangat jauh</w:t>
      </w:r>
      <w:r w:rsidR="00546BA3" w:rsidRPr="00F069FB">
        <w:rPr>
          <w:rFonts w:ascii="Times" w:hAnsi="Times"/>
          <w:lang w:val="en-US"/>
        </w:rPr>
        <w:t xml:space="preserve"> untuk jumlah gain yang sama.</w:t>
      </w:r>
    </w:p>
    <w:p w14:paraId="4E719E37" w14:textId="1D4A804E" w:rsidR="00F35C2A" w:rsidRPr="00F069FB" w:rsidRDefault="00F35C2A" w:rsidP="00F35C2A">
      <w:pPr>
        <w:pStyle w:val="DaftarParagraf"/>
        <w:numPr>
          <w:ilvl w:val="0"/>
          <w:numId w:val="12"/>
        </w:numPr>
        <w:spacing w:line="360" w:lineRule="auto"/>
        <w:jc w:val="both"/>
        <w:rPr>
          <w:rFonts w:ascii="Times" w:hAnsi="Times"/>
          <w:lang w:val="en-US"/>
        </w:rPr>
      </w:pPr>
      <w:r w:rsidRPr="00F069FB">
        <w:rPr>
          <w:rFonts w:ascii="Times" w:hAnsi="Times"/>
          <w:lang w:val="en-US"/>
        </w:rPr>
        <w:t xml:space="preserve">Antena </w:t>
      </w:r>
      <w:r w:rsidRPr="00F069FB">
        <w:rPr>
          <w:rFonts w:ascii="Times" w:hAnsi="Times"/>
          <w:i/>
          <w:iCs/>
          <w:lang w:val="en-US"/>
        </w:rPr>
        <w:t>Omni Directional</w:t>
      </w:r>
    </w:p>
    <w:p w14:paraId="4E28EF46" w14:textId="14EBD098" w:rsidR="00FA715E" w:rsidRPr="00F069FB" w:rsidRDefault="00FA715E" w:rsidP="00FA715E">
      <w:pPr>
        <w:pStyle w:val="DaftarParagraf"/>
        <w:spacing w:line="360" w:lineRule="auto"/>
        <w:ind w:left="1440"/>
        <w:jc w:val="both"/>
        <w:rPr>
          <w:rFonts w:ascii="Times" w:hAnsi="Times"/>
          <w:lang w:val="en-US"/>
        </w:rPr>
      </w:pPr>
      <w:r w:rsidRPr="00F069FB">
        <w:rPr>
          <w:rFonts w:ascii="Times" w:hAnsi="Times"/>
          <w:lang w:val="en-US"/>
        </w:rPr>
        <w:t xml:space="preserve">Antena Omnidirectional, atau antenna </w:t>
      </w:r>
      <w:r w:rsidR="0099775A" w:rsidRPr="00F069FB">
        <w:rPr>
          <w:rFonts w:ascii="Times" w:hAnsi="Times"/>
          <w:lang w:val="en-US"/>
        </w:rPr>
        <w:t xml:space="preserve">pancaran segala arah, antenna yang memiliki pola radiasi 360 derajat terhadap pusat radiasi, arah pancaran yang </w:t>
      </w:r>
      <w:r w:rsidR="007C0347" w:rsidRPr="00F069FB">
        <w:rPr>
          <w:rFonts w:ascii="Times" w:hAnsi="Times"/>
          <w:lang w:val="en-US"/>
        </w:rPr>
        <w:t xml:space="preserve">menyebar keseluruh arah memungkinkan memancarkan sinyal atau gelombang dengan gain yang sama untuk tiap sudut </w:t>
      </w:r>
      <w:r w:rsidR="00130E61" w:rsidRPr="00F069FB">
        <w:rPr>
          <w:rFonts w:ascii="Times" w:hAnsi="Times"/>
          <w:lang w:val="en-US"/>
        </w:rPr>
        <w:t xml:space="preserve">arah pancarnya. Biasanya </w:t>
      </w:r>
      <w:r w:rsidR="00CA1DDB" w:rsidRPr="00F069FB">
        <w:rPr>
          <w:rFonts w:ascii="Times" w:hAnsi="Times"/>
          <w:lang w:val="en-US"/>
        </w:rPr>
        <w:t xml:space="preserve">digunakan untuk antenna </w:t>
      </w:r>
      <w:r w:rsidR="0093306D" w:rsidRPr="00F069FB">
        <w:rPr>
          <w:rFonts w:ascii="Times" w:hAnsi="Times"/>
          <w:i/>
          <w:iCs/>
          <w:lang w:val="en-US"/>
        </w:rPr>
        <w:t xml:space="preserve">Access Point , </w:t>
      </w:r>
      <w:r w:rsidR="0093306D" w:rsidRPr="00F069FB">
        <w:rPr>
          <w:rFonts w:ascii="Times" w:hAnsi="Times"/>
          <w:lang w:val="en-US"/>
        </w:rPr>
        <w:t>yang lebih mengutamakan cakupan pancaran merata d</w:t>
      </w:r>
      <w:r w:rsidR="00977FAC" w:rsidRPr="00F069FB">
        <w:rPr>
          <w:rFonts w:ascii="Times" w:hAnsi="Times"/>
          <w:lang w:val="en-US"/>
        </w:rPr>
        <w:t xml:space="preserve">ibandingkan dengan cakupan </w:t>
      </w:r>
      <w:r w:rsidR="007B044E" w:rsidRPr="00F069FB">
        <w:rPr>
          <w:rFonts w:ascii="Times" w:hAnsi="Times"/>
          <w:lang w:val="en-US"/>
        </w:rPr>
        <w:t>yang jauh</w:t>
      </w:r>
      <w:r w:rsidR="00385DFF" w:rsidRPr="00F069FB">
        <w:rPr>
          <w:rFonts w:ascii="Times" w:hAnsi="Times"/>
          <w:lang w:val="en-US"/>
        </w:rPr>
        <w:t xml:space="preserve"> yang menyebabkan gain mengecil untuk keadaan </w:t>
      </w:r>
      <w:r w:rsidR="00BA2906" w:rsidRPr="00F069FB">
        <w:rPr>
          <w:rFonts w:ascii="Times" w:hAnsi="Times"/>
          <w:lang w:val="en-US"/>
        </w:rPr>
        <w:t>yang banyak area yang dapat terjadi bidang refleksi.</w:t>
      </w:r>
    </w:p>
    <w:p w14:paraId="2D18D46A" w14:textId="77777777" w:rsidR="00C9277E" w:rsidRPr="00F069FB" w:rsidRDefault="0053496A" w:rsidP="00C9277E">
      <w:pPr>
        <w:pStyle w:val="DaftarParagraf"/>
        <w:numPr>
          <w:ilvl w:val="0"/>
          <w:numId w:val="11"/>
        </w:numPr>
        <w:spacing w:line="360" w:lineRule="auto"/>
        <w:rPr>
          <w:rFonts w:ascii="Times" w:hAnsi="Times"/>
          <w:lang w:val="en-US"/>
        </w:rPr>
      </w:pPr>
      <w:r w:rsidRPr="00F069FB">
        <w:rPr>
          <w:rFonts w:ascii="Times" w:hAnsi="Times"/>
          <w:lang w:val="en-US"/>
        </w:rPr>
        <w:t xml:space="preserve">Konsep </w:t>
      </w:r>
      <w:r w:rsidR="00E01973" w:rsidRPr="00F069FB">
        <w:rPr>
          <w:rFonts w:ascii="Times" w:hAnsi="Times"/>
          <w:lang w:val="en-US"/>
        </w:rPr>
        <w:t>Antena Microstrip</w:t>
      </w:r>
    </w:p>
    <w:p w14:paraId="0FD6EF8B" w14:textId="1E9AC8DB" w:rsidR="00C9277E" w:rsidRPr="00F069FB" w:rsidRDefault="00C9277E" w:rsidP="00E95ECC">
      <w:pPr>
        <w:pStyle w:val="DaftarParagraf"/>
        <w:spacing w:line="360" w:lineRule="auto"/>
        <w:ind w:left="1080"/>
        <w:jc w:val="both"/>
        <w:rPr>
          <w:rFonts w:ascii="Times" w:hAnsi="Times"/>
          <w:lang w:val="en-US"/>
        </w:rPr>
      </w:pPr>
      <w:r w:rsidRPr="00F069FB">
        <w:rPr>
          <w:rFonts w:ascii="Times" w:hAnsi="Times" w:cs="Times New Roman"/>
        </w:rPr>
        <w:t>Antena mikrostrip merupakan antena yang sangat tipis yang terdiri dari</w:t>
      </w:r>
      <w:r w:rsidRPr="00F069FB">
        <w:rPr>
          <w:rFonts w:ascii="Times" w:hAnsi="Times" w:cs="Times New Roman"/>
          <w:lang w:val="en-US"/>
        </w:rPr>
        <w:t xml:space="preserve"> </w:t>
      </w:r>
      <w:r w:rsidRPr="00F069FB">
        <w:rPr>
          <w:rFonts w:ascii="Times" w:hAnsi="Times" w:cs="Times New Roman"/>
        </w:rPr>
        <w:t>strip logam atau konduktor (</w:t>
      </w:r>
      <w:r w:rsidRPr="00F069FB">
        <w:rPr>
          <w:rFonts w:ascii="Times" w:hAnsi="Times" w:cs="Times New Roman"/>
          <w:i/>
        </w:rPr>
        <w:t>patch</w:t>
      </w:r>
      <w:r w:rsidRPr="00F069FB">
        <w:rPr>
          <w:rFonts w:ascii="Times" w:hAnsi="Times" w:cs="Times New Roman"/>
        </w:rPr>
        <w:t xml:space="preserve">) yang ditempatkan diatas </w:t>
      </w:r>
      <w:r w:rsidRPr="00F069FB">
        <w:rPr>
          <w:rFonts w:ascii="Times" w:hAnsi="Times" w:cs="Times New Roman"/>
          <w:i/>
        </w:rPr>
        <w:t>ground plane</w:t>
      </w:r>
      <w:r w:rsidRPr="00F069FB">
        <w:rPr>
          <w:rFonts w:ascii="Times" w:hAnsi="Times" w:cs="Times New Roman"/>
        </w:rPr>
        <w:t xml:space="preserve"> yang dipisahkan oleh lembaran dielektrik yang disebut substrat </w:t>
      </w:r>
      <w:r w:rsidRPr="00F069FB">
        <w:rPr>
          <w:rFonts w:ascii="Times" w:hAnsi="Times" w:cs="Times New Roman"/>
        </w:rPr>
        <w:fldChar w:fldCharType="begin" w:fldLock="1"/>
      </w:r>
      <w:r w:rsidRPr="00F069FB">
        <w:rPr>
          <w:rFonts w:ascii="Times" w:hAnsi="Times" w:cs="Times New Roman"/>
        </w:rPr>
        <w:instrText>ADDIN CSL_CITATION {"citationItems":[{"id":"ITEM-1","itemData":{"ISBN":"9786468600","abstract":"This chapter contains sections titled:IntroductionTechnical BackgroundAnalysis and DesignFeed/Excitation MethodsDual</w:instrText>
      </w:r>
      <w:r w:rsidRPr="00F069FB">
        <w:rPr>
          <w:rFonts w:ascii="Cambria Math" w:hAnsi="Cambria Math" w:cs="Cambria Math"/>
        </w:rPr>
        <w:instrText>‐</w:instrText>
      </w:r>
      <w:r w:rsidRPr="00F069FB">
        <w:rPr>
          <w:rFonts w:ascii="Times" w:hAnsi="Times" w:cs="Times New Roman"/>
        </w:rPr>
        <w:instrText>Polarization and Circular</w:instrText>
      </w:r>
      <w:r w:rsidRPr="00F069FB">
        <w:rPr>
          <w:rFonts w:ascii="Cambria Math" w:hAnsi="Cambria Math" w:cs="Cambria Math"/>
        </w:rPr>
        <w:instrText>‐</w:instrText>
      </w:r>
      <w:r w:rsidRPr="00F069FB">
        <w:rPr>
          <w:rFonts w:ascii="Times" w:hAnsi="Times" w:cs="Times New Roman"/>
        </w:rPr>
        <w:instrText>Polarization TechniquesBroadband and Dual</w:instrText>
      </w:r>
      <w:r w:rsidRPr="00F069FB">
        <w:rPr>
          <w:rFonts w:ascii="Cambria Math" w:hAnsi="Cambria Math" w:cs="Cambria Math"/>
        </w:rPr>
        <w:instrText>‐</w:instrText>
      </w:r>
      <w:r w:rsidRPr="00F069FB">
        <w:rPr>
          <w:rFonts w:ascii="Times" w:hAnsi="Times" w:cs="Times New Roman"/>
        </w:rPr>
        <w:instrText>Band TechniquesAntenna Miniaturization TechniquesSummaryReferences keywords: {Microstrip antennas;Microstrip;Microstrip antenna arrays;Substrates;Bandwidth;Insertion loss},","author":[{"dropping-particle":"","family":"Balanis","given":"Constantine A.","non-dropping-particle":"","parse-names":false,"suffix":""}],"id":"ITEM-1","issued":{"date-parts":[["2005"]]},"number-of-pages":"1073","title":"Antenna Theroy: Analysis and Design 3rd Edition","type":"book"},"uris":["http://www.mendeley.com/documents/?uuid=6ea8ec27-30ed-4fa3-8ca6-3b7c089a5785"]}],"mendeley":{"formattedCitation":"(Balanis, 2005)","plainTextFormattedCitation":"(Balanis, 2005)","previouslyFormattedCitation":"(Balanis, 2005)"},"properties":{"noteIndex":0},"schema":"https://github.com/citation-style-language/schema/raw/master/csl-citation.json"}</w:instrText>
      </w:r>
      <w:r w:rsidRPr="00F069FB">
        <w:rPr>
          <w:rFonts w:ascii="Times" w:hAnsi="Times" w:cs="Times New Roman"/>
        </w:rPr>
        <w:fldChar w:fldCharType="separate"/>
      </w:r>
      <w:r w:rsidRPr="00F069FB">
        <w:rPr>
          <w:rFonts w:ascii="Times" w:hAnsi="Times" w:cs="Times New Roman"/>
          <w:noProof/>
        </w:rPr>
        <w:t>(Balanis, 2005)</w:t>
      </w:r>
      <w:r w:rsidRPr="00F069FB">
        <w:rPr>
          <w:rFonts w:ascii="Times" w:hAnsi="Times" w:cs="Times New Roman"/>
        </w:rPr>
        <w:fldChar w:fldCharType="end"/>
      </w:r>
      <w:r w:rsidRPr="00F069FB">
        <w:rPr>
          <w:rFonts w:ascii="Times" w:hAnsi="Times" w:cs="Times New Roman"/>
        </w:rPr>
        <w:t>. Antena mikrostrip merupakan antena yang dikembangkan dari struktur pemandu gelombang mikrostrip (</w:t>
      </w:r>
      <w:r w:rsidRPr="00F069FB">
        <w:rPr>
          <w:rFonts w:ascii="Times" w:hAnsi="Times" w:cs="Times New Roman"/>
          <w:i/>
        </w:rPr>
        <w:t>microstrip lines</w:t>
      </w:r>
      <w:r w:rsidRPr="00F069FB">
        <w:rPr>
          <w:rFonts w:ascii="Times" w:hAnsi="Times" w:cs="Times New Roman"/>
        </w:rPr>
        <w:t>).</w:t>
      </w:r>
      <w:bookmarkStart w:id="0" w:name="_Toc63063735"/>
    </w:p>
    <w:p w14:paraId="43B062D7" w14:textId="77777777" w:rsidR="00C9277E" w:rsidRPr="00F069FB" w:rsidRDefault="00C9277E" w:rsidP="00E95ECC">
      <w:pPr>
        <w:pStyle w:val="DaftarParagraf"/>
        <w:ind w:left="0"/>
        <w:jc w:val="both"/>
        <w:rPr>
          <w:rFonts w:ascii="Times" w:hAnsi="Times" w:cs="Times New Roman"/>
        </w:rPr>
      </w:pPr>
      <w:r w:rsidRPr="00F069FB">
        <w:rPr>
          <w:rFonts w:ascii="Times" w:hAnsi="Times"/>
          <w:noProof/>
        </w:rPr>
        <w:lastRenderedPageBreak/>
        <w:drawing>
          <wp:anchor distT="0" distB="0" distL="114300" distR="114300" simplePos="0" relativeHeight="251669504" behindDoc="0" locked="0" layoutInCell="1" allowOverlap="1" wp14:anchorId="7420BFF8" wp14:editId="3A6E0989">
            <wp:simplePos x="0" y="0"/>
            <wp:positionH relativeFrom="column">
              <wp:posOffset>1531151</wp:posOffset>
            </wp:positionH>
            <wp:positionV relativeFrom="paragraph">
              <wp:posOffset>3175</wp:posOffset>
            </wp:positionV>
            <wp:extent cx="2981325" cy="1706076"/>
            <wp:effectExtent l="0" t="0" r="3175" b="0"/>
            <wp:wrapTopAndBottom/>
            <wp:docPr id="2" name="Picture 2" descr="D:\Proposal Tugas Akhir\referensi proposal\daftar gambar\balan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roposal Tugas Akhir\referensi proposal\daftar gambar\balanis.png"/>
                    <pic:cNvPicPr>
                      <a:picLocks noChangeAspect="1" noChangeArrowheads="1"/>
                    </pic:cNvPicPr>
                  </pic:nvPicPr>
                  <pic:blipFill rotWithShape="1">
                    <a:blip r:embed="rId14">
                      <a:extLst>
                        <a:ext uri="{28A0092B-C50C-407E-A947-70E740481C1C}">
                          <a14:useLocalDpi xmlns:a14="http://schemas.microsoft.com/office/drawing/2010/main" val="0"/>
                        </a:ext>
                      </a:extLst>
                    </a:blip>
                    <a:srcRect t="15129"/>
                    <a:stretch/>
                  </pic:blipFill>
                  <pic:spPr bwMode="auto">
                    <a:xfrm>
                      <a:off x="0" y="0"/>
                      <a:ext cx="2981325" cy="170607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bookmarkEnd w:id="0"/>
    <w:p w14:paraId="30B3A43D" w14:textId="77777777" w:rsidR="00C9277E" w:rsidRPr="00F069FB" w:rsidRDefault="00C9277E" w:rsidP="00E95ECC">
      <w:pPr>
        <w:pStyle w:val="DaftarParagraf"/>
        <w:spacing w:line="360" w:lineRule="auto"/>
        <w:ind w:left="1080"/>
        <w:jc w:val="both"/>
        <w:rPr>
          <w:rFonts w:ascii="Times" w:hAnsi="Times"/>
        </w:rPr>
      </w:pPr>
      <w:r w:rsidRPr="00F069FB">
        <w:rPr>
          <w:rFonts w:ascii="Times" w:hAnsi="Times"/>
        </w:rPr>
        <w:t xml:space="preserve">Struktur Antena Mikrostrip, strip konduktor atau </w:t>
      </w:r>
      <w:r w:rsidRPr="00F069FB">
        <w:rPr>
          <w:rFonts w:ascii="Times" w:hAnsi="Times"/>
          <w:i/>
        </w:rPr>
        <w:t>Patch</w:t>
      </w:r>
      <w:r w:rsidRPr="00F069FB">
        <w:rPr>
          <w:rFonts w:ascii="Times" w:hAnsi="Times"/>
        </w:rPr>
        <w:t xml:space="preserve"> terletak pada posisi paling atas dari keseluruhan sistem antena. </w:t>
      </w:r>
      <w:r w:rsidRPr="00F069FB">
        <w:rPr>
          <w:rFonts w:ascii="Times" w:hAnsi="Times"/>
          <w:i/>
        </w:rPr>
        <w:t>Patch</w:t>
      </w:r>
      <w:r w:rsidRPr="00F069FB">
        <w:rPr>
          <w:rFonts w:ascii="Times" w:hAnsi="Times"/>
        </w:rPr>
        <w:t xml:space="preserve"> pada antena mikrostrip berfungsi untuk meradiasikan gelombang elektromagnetik ke udara. Bahan logam seperti kuningan dan tembaga biasanya digunakan sebagai </w:t>
      </w:r>
      <w:r w:rsidRPr="00F069FB">
        <w:rPr>
          <w:rFonts w:ascii="Times" w:hAnsi="Times"/>
          <w:i/>
        </w:rPr>
        <w:t>Patch</w:t>
      </w:r>
      <w:r w:rsidRPr="00F069FB">
        <w:rPr>
          <w:rFonts w:ascii="Times" w:hAnsi="Times"/>
        </w:rPr>
        <w:t xml:space="preserve">. </w:t>
      </w:r>
      <w:r w:rsidRPr="00F069FB">
        <w:rPr>
          <w:rFonts w:ascii="Times" w:hAnsi="Times"/>
          <w:i/>
        </w:rPr>
        <w:t>Patch</w:t>
      </w:r>
      <w:r w:rsidRPr="00F069FB">
        <w:rPr>
          <w:rFonts w:ascii="Times" w:hAnsi="Times"/>
        </w:rPr>
        <w:t xml:space="preserve"> antena mikrostrip memiliki banyak bentuk yang dapat disesuaikan seperti </w:t>
      </w:r>
      <w:r w:rsidRPr="00F069FB">
        <w:rPr>
          <w:rFonts w:ascii="Times" w:hAnsi="Times"/>
          <w:i/>
        </w:rPr>
        <w:t>bowtie, rectangular, circular</w:t>
      </w:r>
      <w:r w:rsidRPr="00F069FB">
        <w:rPr>
          <w:rFonts w:ascii="Times" w:hAnsi="Times"/>
        </w:rPr>
        <w:t xml:space="preserve"> , </w:t>
      </w:r>
      <w:r w:rsidRPr="00F069FB">
        <w:rPr>
          <w:rFonts w:ascii="Times" w:hAnsi="Times"/>
          <w:i/>
        </w:rPr>
        <w:t xml:space="preserve">ring, triangular, </w:t>
      </w:r>
      <w:r w:rsidRPr="00F069FB">
        <w:rPr>
          <w:rFonts w:ascii="Times" w:hAnsi="Times"/>
        </w:rPr>
        <w:t>spiral dan lain - lain</w:t>
      </w:r>
      <w:r w:rsidRPr="00F069FB">
        <w:rPr>
          <w:rFonts w:ascii="Times" w:hAnsi="Times"/>
          <w:i/>
        </w:rPr>
        <w:t>.</w:t>
      </w:r>
      <w:r w:rsidRPr="00F069FB">
        <w:rPr>
          <w:rFonts w:ascii="Times" w:hAnsi="Times"/>
        </w:rPr>
        <w:t xml:space="preserve"> </w:t>
      </w:r>
    </w:p>
    <w:p w14:paraId="0C915155" w14:textId="77777777" w:rsidR="00F944EC" w:rsidRPr="00F069FB" w:rsidRDefault="00C9277E" w:rsidP="00E95ECC">
      <w:pPr>
        <w:pStyle w:val="DaftarParagraf"/>
        <w:spacing w:line="360" w:lineRule="auto"/>
        <w:ind w:left="1080"/>
        <w:jc w:val="both"/>
        <w:rPr>
          <w:rFonts w:ascii="Times" w:hAnsi="Times"/>
        </w:rPr>
      </w:pPr>
      <w:r w:rsidRPr="00F069FB">
        <w:rPr>
          <w:rFonts w:ascii="Times" w:hAnsi="Times"/>
        </w:rPr>
        <w:t>Substrat (</w:t>
      </w:r>
      <w:r w:rsidRPr="00F069FB">
        <w:rPr>
          <w:rFonts w:ascii="Times" w:hAnsi="Times"/>
          <w:i/>
        </w:rPr>
        <w:t>substrate</w:t>
      </w:r>
      <w:r w:rsidRPr="00F069FB">
        <w:rPr>
          <w:rFonts w:ascii="Times" w:hAnsi="Times"/>
        </w:rPr>
        <w:t xml:space="preserve">) merupakan bahan dielektrik yang memisahkan antara </w:t>
      </w:r>
      <w:r w:rsidRPr="00F069FB">
        <w:rPr>
          <w:rFonts w:ascii="Times" w:hAnsi="Times"/>
          <w:i/>
        </w:rPr>
        <w:t>patch</w:t>
      </w:r>
      <w:r w:rsidRPr="00F069FB">
        <w:rPr>
          <w:rFonts w:ascii="Times" w:hAnsi="Times"/>
        </w:rPr>
        <w:t xml:space="preserve"> dan bidang pentanahan (</w:t>
      </w:r>
      <w:r w:rsidRPr="00F069FB">
        <w:rPr>
          <w:rFonts w:ascii="Times" w:hAnsi="Times"/>
          <w:i/>
        </w:rPr>
        <w:t>ground plane</w:t>
      </w:r>
      <w:r w:rsidRPr="00F069FB">
        <w:rPr>
          <w:rFonts w:ascii="Times" w:hAnsi="Times"/>
        </w:rPr>
        <w:t xml:space="preserve">) dengan ketebalan </w:t>
      </w:r>
      <w:r w:rsidRPr="00F069FB">
        <w:rPr>
          <w:rFonts w:ascii="Times" w:hAnsi="Times"/>
          <w:i/>
        </w:rPr>
        <w:t>h</w:t>
      </w:r>
      <w:r w:rsidRPr="00F069FB">
        <w:rPr>
          <w:rFonts w:ascii="Times" w:hAnsi="Times"/>
        </w:rPr>
        <w:t xml:space="preserve"> &lt; </w:t>
      </w:r>
      <w:r w:rsidRPr="00F069FB">
        <w:rPr>
          <w:rFonts w:ascii="Times" w:hAnsi="Times"/>
          <w:i/>
        </w:rPr>
        <w:t>λ</w:t>
      </w:r>
      <w:r w:rsidRPr="00F069FB">
        <w:rPr>
          <w:rFonts w:ascii="Times" w:hAnsi="Times"/>
        </w:rPr>
        <w:t>. Elemen ini memiliki jenis yang bervariasi serta dapat digolongkan berdasarkan nilai konstanta dielektrik (</w:t>
      </w:r>
      <w:r w:rsidRPr="00F069FB">
        <w:rPr>
          <w:rFonts w:ascii="Times" w:hAnsi="Times"/>
          <w:sz w:val="28"/>
        </w:rPr>
        <w:t>ε</w:t>
      </w:r>
      <w:r w:rsidRPr="00F069FB">
        <w:rPr>
          <w:rFonts w:ascii="Times" w:hAnsi="Times"/>
          <w:sz w:val="28"/>
          <w:vertAlign w:val="subscript"/>
        </w:rPr>
        <w:t>r</w:t>
      </w:r>
      <w:r w:rsidRPr="00F069FB">
        <w:rPr>
          <w:rFonts w:ascii="Times" w:hAnsi="Times"/>
        </w:rPr>
        <w:t xml:space="preserve">). Elemen substrat yang digunakan umumnya mempunyai konstanta dielektrik sebesar 2.2 </w:t>
      </w:r>
      <w:r w:rsidRPr="00F069FB">
        <w:rPr>
          <w:rFonts w:ascii="Times" w:hAnsi="Times" w:cs="Times New Roman"/>
        </w:rPr>
        <w:t>≤</w:t>
      </w:r>
      <w:r w:rsidRPr="00F069FB">
        <w:rPr>
          <w:rFonts w:ascii="Times" w:hAnsi="Times"/>
        </w:rPr>
        <w:t xml:space="preserve"> </w:t>
      </w:r>
      <w:r w:rsidRPr="00F069FB">
        <w:rPr>
          <w:rFonts w:ascii="Times" w:hAnsi="Times"/>
          <w:i/>
          <w:sz w:val="28"/>
        </w:rPr>
        <w:t>ε</w:t>
      </w:r>
      <w:r w:rsidRPr="00F069FB">
        <w:rPr>
          <w:rFonts w:ascii="Times" w:hAnsi="Times"/>
          <w:i/>
          <w:vertAlign w:val="subscript"/>
        </w:rPr>
        <w:t>r</w:t>
      </w:r>
      <w:r w:rsidRPr="00F069FB">
        <w:rPr>
          <w:rFonts w:ascii="Times" w:hAnsi="Times"/>
          <w:vertAlign w:val="subscript"/>
        </w:rPr>
        <w:t xml:space="preserve"> </w:t>
      </w:r>
      <w:r w:rsidRPr="00F069FB">
        <w:rPr>
          <w:rFonts w:ascii="Times" w:hAnsi="Times" w:cs="Times New Roman"/>
        </w:rPr>
        <w:t>≤</w:t>
      </w:r>
      <w:r w:rsidRPr="00F069FB">
        <w:rPr>
          <w:rFonts w:ascii="Times" w:hAnsi="Times"/>
        </w:rPr>
        <w:t xml:space="preserve"> 12 (Balanis, 2005). Karakteristik substrat sangat berpengaruh terhadap besar parameter - parameter antena seperti frekuensi kerja dan </w:t>
      </w:r>
      <w:r w:rsidRPr="00F069FB">
        <w:rPr>
          <w:rFonts w:ascii="Times" w:hAnsi="Times"/>
          <w:i/>
        </w:rPr>
        <w:t>bandwidth</w:t>
      </w:r>
      <w:r w:rsidRPr="00F069FB">
        <w:rPr>
          <w:rFonts w:ascii="Times" w:hAnsi="Times"/>
        </w:rPr>
        <w:t xml:space="preserve">. </w:t>
      </w:r>
      <w:r w:rsidRPr="00F069FB">
        <w:rPr>
          <w:rFonts w:ascii="Times" w:hAnsi="Times"/>
          <w:i/>
        </w:rPr>
        <w:t xml:space="preserve">Ground plane </w:t>
      </w:r>
      <w:r w:rsidRPr="00F069FB">
        <w:rPr>
          <w:rFonts w:ascii="Times" w:hAnsi="Times"/>
        </w:rPr>
        <w:t xml:space="preserve">terletak pada sisi paling bawah dari antena mikrostrip.  </w:t>
      </w:r>
      <w:r w:rsidRPr="00F069FB">
        <w:rPr>
          <w:rFonts w:ascii="Times" w:hAnsi="Times"/>
          <w:i/>
        </w:rPr>
        <w:t>Ground plane</w:t>
      </w:r>
      <w:r w:rsidRPr="00F069FB">
        <w:rPr>
          <w:rFonts w:ascii="Times" w:hAnsi="Times"/>
        </w:rPr>
        <w:t xml:space="preserve"> biasanya terbuat dari bahan konduktor atau logam yang berfungsi sebagai reflektor dari gelombang elektromagnetik.</w:t>
      </w:r>
    </w:p>
    <w:p w14:paraId="4A9E7AB3" w14:textId="391B7D76" w:rsidR="00C9277E" w:rsidRPr="00F069FB" w:rsidRDefault="00F944EC" w:rsidP="00E95ECC">
      <w:pPr>
        <w:pStyle w:val="DaftarParagraf"/>
        <w:spacing w:line="360" w:lineRule="auto"/>
        <w:ind w:left="1080"/>
        <w:jc w:val="both"/>
        <w:rPr>
          <w:rFonts w:ascii="Times" w:hAnsi="Times" w:cs="Times New Roman"/>
          <w:shd w:val="clear" w:color="auto" w:fill="FFFFFF"/>
        </w:rPr>
      </w:pPr>
      <w:r w:rsidRPr="00F069FB">
        <w:rPr>
          <w:rFonts w:ascii="Times" w:hAnsi="Times"/>
          <w:lang w:val="en-US"/>
        </w:rPr>
        <w:t xml:space="preserve">Tanda </w:t>
      </w:r>
      <w:r w:rsidR="00C9277E" w:rsidRPr="00F069FB">
        <w:rPr>
          <w:rFonts w:ascii="Times" w:hAnsi="Times"/>
          <w:i/>
        </w:rPr>
        <w:t>L</w:t>
      </w:r>
      <w:r w:rsidR="00C9277E" w:rsidRPr="00F069FB">
        <w:rPr>
          <w:rFonts w:ascii="Times" w:hAnsi="Times"/>
        </w:rPr>
        <w:t xml:space="preserve"> merupakan panjang dari </w:t>
      </w:r>
      <w:r w:rsidR="00C9277E" w:rsidRPr="00F069FB">
        <w:rPr>
          <w:rFonts w:ascii="Times" w:hAnsi="Times"/>
          <w:i/>
        </w:rPr>
        <w:t>patch</w:t>
      </w:r>
      <w:r w:rsidR="00C9277E" w:rsidRPr="00F069FB">
        <w:rPr>
          <w:rFonts w:ascii="Times" w:hAnsi="Times"/>
        </w:rPr>
        <w:t xml:space="preserve"> antena mikrostrip dan </w:t>
      </w:r>
      <w:r w:rsidR="00C9277E" w:rsidRPr="00F069FB">
        <w:rPr>
          <w:rFonts w:ascii="Times" w:hAnsi="Times"/>
          <w:i/>
        </w:rPr>
        <w:t>W</w:t>
      </w:r>
      <w:r w:rsidR="00C9277E" w:rsidRPr="00F069FB">
        <w:rPr>
          <w:rFonts w:ascii="Times" w:hAnsi="Times"/>
        </w:rPr>
        <w:t xml:space="preserve"> merupakan lebar dari </w:t>
      </w:r>
      <w:r w:rsidR="00C9277E" w:rsidRPr="00F069FB">
        <w:rPr>
          <w:rFonts w:ascii="Times" w:hAnsi="Times"/>
          <w:i/>
        </w:rPr>
        <w:t>patch</w:t>
      </w:r>
      <w:r w:rsidR="00C9277E" w:rsidRPr="00F069FB">
        <w:rPr>
          <w:rFonts w:ascii="Times" w:hAnsi="Times"/>
        </w:rPr>
        <w:t xml:space="preserve"> antena mikrostrip.  </w:t>
      </w:r>
      <w:r w:rsidR="00C9277E" w:rsidRPr="00F069FB">
        <w:rPr>
          <w:rFonts w:ascii="Times" w:hAnsi="Times" w:cs="Times New Roman"/>
          <w:shd w:val="clear" w:color="auto" w:fill="FFFFFF"/>
        </w:rPr>
        <w:t xml:space="preserve">Lebar </w:t>
      </w:r>
      <w:r w:rsidR="00C9277E" w:rsidRPr="00F069FB">
        <w:rPr>
          <w:rFonts w:ascii="Times" w:hAnsi="Times" w:cs="Times New Roman"/>
          <w:i/>
          <w:shd w:val="clear" w:color="auto" w:fill="FFFFFF"/>
        </w:rPr>
        <w:t>patch</w:t>
      </w:r>
      <w:r w:rsidR="00C9277E" w:rsidRPr="00F069FB">
        <w:rPr>
          <w:rFonts w:ascii="Times" w:hAnsi="Times" w:cs="Times New Roman"/>
          <w:shd w:val="clear" w:color="auto" w:fill="FFFFFF"/>
        </w:rPr>
        <w:t xml:space="preserve"> (</w:t>
      </w:r>
      <w:r w:rsidR="00C9277E" w:rsidRPr="00F069FB">
        <w:rPr>
          <w:rFonts w:ascii="Times" w:hAnsi="Times" w:cs="Times New Roman"/>
          <w:i/>
          <w:shd w:val="clear" w:color="auto" w:fill="FFFFFF"/>
        </w:rPr>
        <w:t>W</w:t>
      </w:r>
      <w:r w:rsidR="00C9277E" w:rsidRPr="00F069FB">
        <w:rPr>
          <w:rFonts w:ascii="Times" w:hAnsi="Times" w:cs="Times New Roman"/>
          <w:shd w:val="clear" w:color="auto" w:fill="FFFFFF"/>
        </w:rPr>
        <w:t xml:space="preserve">) antena mikrostrip dapat dihitung menggunakan Persamaan 2-2  </w:t>
      </w:r>
      <w:r w:rsidR="00C9277E" w:rsidRPr="00F069FB">
        <w:rPr>
          <w:rFonts w:ascii="Times" w:hAnsi="Times" w:cs="Times New Roman"/>
          <w:shd w:val="clear" w:color="auto" w:fill="FFFFFF"/>
        </w:rPr>
        <w:fldChar w:fldCharType="begin" w:fldLock="1"/>
      </w:r>
      <w:r w:rsidR="00C9277E" w:rsidRPr="00F069FB">
        <w:rPr>
          <w:rFonts w:ascii="Times" w:hAnsi="Times" w:cs="Times New Roman"/>
          <w:shd w:val="clear" w:color="auto" w:fill="FFFFFF"/>
        </w:rPr>
        <w:instrText>ADDIN CSL_CITATION {"citationItems":[{"id":"ITEM-1","itemData":{"ISSN":"2337-3237","author":[{"dropping-particle":"","family":"Sidauruk","given":"Hisar Fransco","non-dropping-particle":"","parse-names":false,"suffix":""},{"dropping-particle":"","family":"Rambe","given":"Ali Hanafiah","non-dropping-particle":"","parse-names":false,"suffix":""}],"container-title":"Singuda ENSIKOM","id":"ITEM-1","issue":"27","issued":{"date-parts":[["2015"]]},"page":"65-70","title":"Analisa Penentuan Ukuran Slot Pada Karateristik Antena Mikrostrip Patch Segiempat Dengan Pencatu","type":"article-journal","volume":"10"},"uris":["http://www.mendeley.com/documents/?uuid=d3b6e798-fb0f-488d-ad44-7304d32f25e6","http://www.mendeley.com/documents/?uuid=181a7529-f109-4ebf-b2d9-77aec66fe030"]}],"mendeley":{"formattedCitation":"(Sidauruk &amp; Rambe, 2015)","manualFormatting":"(Surjati,2010)","plainTextFormattedCitation":"(Sidauruk &amp; Rambe, 2015)","previouslyFormattedCitation":"(Sidauruk &amp; Rambe, 2015)"},"properties":{"noteIndex":0},"schema":"https://github.com/citation-style-language/schema/raw/master/csl-citation.json"}</w:instrText>
      </w:r>
      <w:r w:rsidR="00C9277E" w:rsidRPr="00F069FB">
        <w:rPr>
          <w:rFonts w:ascii="Times" w:hAnsi="Times" w:cs="Times New Roman"/>
          <w:shd w:val="clear" w:color="auto" w:fill="FFFFFF"/>
        </w:rPr>
        <w:fldChar w:fldCharType="separate"/>
      </w:r>
      <w:r w:rsidR="00C9277E" w:rsidRPr="00F069FB">
        <w:rPr>
          <w:rFonts w:ascii="Times" w:hAnsi="Times" w:cs="Times New Roman"/>
          <w:noProof/>
          <w:shd w:val="clear" w:color="auto" w:fill="FFFFFF"/>
        </w:rPr>
        <w:t>(Surjati, 2010)</w:t>
      </w:r>
      <w:r w:rsidR="00C9277E" w:rsidRPr="00F069FB">
        <w:rPr>
          <w:rFonts w:ascii="Times" w:hAnsi="Times" w:cs="Times New Roman"/>
          <w:shd w:val="clear" w:color="auto" w:fill="FFFFFF"/>
        </w:rPr>
        <w:fldChar w:fldCharType="end"/>
      </w:r>
      <w:r w:rsidR="00C9277E" w:rsidRPr="00F069FB">
        <w:rPr>
          <w:rFonts w:ascii="Times" w:hAnsi="Times" w:cs="Times New Roman"/>
          <w:shd w:val="clear" w:color="auto" w:fill="FFFFFF"/>
        </w:rPr>
        <w:t xml:space="preserve">. </w:t>
      </w:r>
    </w:p>
    <w:p w14:paraId="6EA8FC45" w14:textId="77777777" w:rsidR="00F944EC" w:rsidRPr="00F069FB" w:rsidRDefault="00F944EC" w:rsidP="00E95ECC">
      <w:pPr>
        <w:pStyle w:val="DaftarParagraf"/>
        <w:spacing w:line="360" w:lineRule="auto"/>
        <w:ind w:left="1080"/>
        <w:jc w:val="both"/>
        <w:rPr>
          <w:rFonts w:ascii="Times" w:hAnsi="Times"/>
        </w:rPr>
      </w:pPr>
    </w:p>
    <w:p w14:paraId="3CD60AC8" w14:textId="1ADCE14E" w:rsidR="00C9277E" w:rsidRPr="00F069FB" w:rsidRDefault="00C9277E" w:rsidP="00E95ECC">
      <w:pPr>
        <w:pStyle w:val="Keterangan"/>
        <w:spacing w:before="40" w:after="0"/>
        <w:ind w:left="2552" w:firstLine="720"/>
        <w:rPr>
          <w:rFonts w:ascii="Times" w:eastAsiaTheme="minorEastAsia" w:hAnsi="Times" w:cs="Times New Roman"/>
          <w:i w:val="0"/>
          <w:iCs w:val="0"/>
          <w:color w:val="auto"/>
          <w:sz w:val="24"/>
          <w:szCs w:val="24"/>
          <w:shd w:val="clear" w:color="auto" w:fill="FFFFFF"/>
          <w:lang w:val="en-US"/>
        </w:rPr>
      </w:pPr>
      <w:r w:rsidRPr="00F069FB">
        <w:rPr>
          <w:rFonts w:ascii="Times" w:eastAsiaTheme="minorEastAsia" w:hAnsi="Times" w:cs="Times New Roman"/>
          <w:iCs w:val="0"/>
          <w:color w:val="auto"/>
          <w:sz w:val="24"/>
          <w:szCs w:val="32"/>
          <w:shd w:val="clear" w:color="auto" w:fill="FFFFFF"/>
        </w:rPr>
        <w:t>W</w:t>
      </w:r>
      <w:r w:rsidRPr="00F069FB">
        <w:rPr>
          <w:rFonts w:ascii="Times" w:eastAsiaTheme="minorEastAsia" w:hAnsi="Times" w:cs="Times New Roman"/>
          <w:iCs w:val="0"/>
          <w:color w:val="auto"/>
          <w:sz w:val="32"/>
          <w:szCs w:val="32"/>
          <w:shd w:val="clear" w:color="auto" w:fill="FFFFFF"/>
        </w:rPr>
        <w:t xml:space="preserve"> = </w:t>
      </w:r>
      <m:oMath>
        <m:f>
          <m:fPr>
            <m:ctrlPr>
              <w:rPr>
                <w:rFonts w:ascii="Cambria Math" w:hAnsi="Cambria Math" w:cs="Times New Roman"/>
                <w:color w:val="auto"/>
                <w:sz w:val="31"/>
                <w:szCs w:val="31"/>
                <w:shd w:val="clear" w:color="auto" w:fill="FFFFFF"/>
              </w:rPr>
            </m:ctrlPr>
          </m:fPr>
          <m:num>
            <m:r>
              <w:rPr>
                <w:rFonts w:ascii="Cambria Math" w:hAnsi="Cambria Math" w:cs="Times New Roman"/>
                <w:color w:val="auto"/>
                <w:sz w:val="31"/>
                <w:szCs w:val="31"/>
                <w:shd w:val="clear" w:color="auto" w:fill="FFFFFF"/>
              </w:rPr>
              <m:t>c</m:t>
            </m:r>
          </m:num>
          <m:den>
            <m:r>
              <w:rPr>
                <w:rFonts w:ascii="Cambria Math" w:hAnsi="Cambria Math" w:cs="Times New Roman"/>
                <w:color w:val="auto"/>
                <w:sz w:val="31"/>
                <w:szCs w:val="31"/>
                <w:shd w:val="clear" w:color="auto" w:fill="FFFFFF"/>
              </w:rPr>
              <m:t>2</m:t>
            </m:r>
            <m:sSub>
              <m:sSubPr>
                <m:ctrlPr>
                  <w:rPr>
                    <w:rFonts w:ascii="Cambria Math" w:hAnsi="Cambria Math" w:cs="Times New Roman"/>
                    <w:color w:val="auto"/>
                    <w:sz w:val="31"/>
                    <w:szCs w:val="31"/>
                    <w:shd w:val="clear" w:color="auto" w:fill="FFFFFF"/>
                  </w:rPr>
                </m:ctrlPr>
              </m:sSubPr>
              <m:e>
                <m:r>
                  <w:rPr>
                    <w:rFonts w:ascii="Cambria Math" w:hAnsi="Cambria Math" w:cs="Times New Roman"/>
                    <w:color w:val="auto"/>
                    <w:sz w:val="31"/>
                    <w:szCs w:val="31"/>
                    <w:shd w:val="clear" w:color="auto" w:fill="FFFFFF"/>
                  </w:rPr>
                  <m:t>f</m:t>
                </m:r>
              </m:e>
              <m:sub>
                <m:r>
                  <w:rPr>
                    <w:rFonts w:ascii="Cambria Math" w:hAnsi="Cambria Math" w:cs="Times New Roman"/>
                    <w:color w:val="auto"/>
                    <w:sz w:val="31"/>
                    <w:szCs w:val="31"/>
                    <w:shd w:val="clear" w:color="auto" w:fill="FFFFFF"/>
                  </w:rPr>
                  <m:t>r</m:t>
                </m:r>
              </m:sub>
            </m:sSub>
            <m:rad>
              <m:radPr>
                <m:degHide m:val="1"/>
                <m:ctrlPr>
                  <w:rPr>
                    <w:rFonts w:ascii="Cambria Math" w:hAnsi="Cambria Math" w:cs="Times New Roman"/>
                    <w:color w:val="auto"/>
                    <w:sz w:val="31"/>
                    <w:szCs w:val="31"/>
                    <w:shd w:val="clear" w:color="auto" w:fill="FFFFFF"/>
                  </w:rPr>
                </m:ctrlPr>
              </m:radPr>
              <m:deg/>
              <m:e>
                <m:f>
                  <m:fPr>
                    <m:ctrlPr>
                      <w:rPr>
                        <w:rFonts w:ascii="Cambria Math" w:hAnsi="Cambria Math" w:cs="Times New Roman"/>
                        <w:color w:val="auto"/>
                        <w:sz w:val="31"/>
                        <w:szCs w:val="31"/>
                        <w:shd w:val="clear" w:color="auto" w:fill="FFFFFF"/>
                      </w:rPr>
                    </m:ctrlPr>
                  </m:fPr>
                  <m:num>
                    <m:d>
                      <m:dPr>
                        <m:ctrlPr>
                          <w:rPr>
                            <w:rFonts w:ascii="Cambria Math" w:hAnsi="Cambria Math" w:cs="Times New Roman"/>
                            <w:color w:val="auto"/>
                            <w:sz w:val="31"/>
                            <w:szCs w:val="31"/>
                            <w:shd w:val="clear" w:color="auto" w:fill="FFFFFF"/>
                          </w:rPr>
                        </m:ctrlPr>
                      </m:dPr>
                      <m:e>
                        <m:sSub>
                          <m:sSubPr>
                            <m:ctrlPr>
                              <w:rPr>
                                <w:rFonts w:ascii="Cambria Math" w:hAnsi="Cambria Math" w:cs="Times New Roman"/>
                                <w:color w:val="auto"/>
                                <w:sz w:val="31"/>
                                <w:szCs w:val="31"/>
                                <w:shd w:val="clear" w:color="auto" w:fill="FFFFFF"/>
                              </w:rPr>
                            </m:ctrlPr>
                          </m:sSubPr>
                          <m:e>
                            <m:r>
                              <w:rPr>
                                <w:rFonts w:ascii="Cambria Math" w:hAnsi="Cambria Math" w:cs="Times New Roman"/>
                                <w:color w:val="auto"/>
                                <w:sz w:val="31"/>
                                <w:szCs w:val="31"/>
                                <w:shd w:val="clear" w:color="auto" w:fill="FFFFFF"/>
                              </w:rPr>
                              <m:t>ε</m:t>
                            </m:r>
                          </m:e>
                          <m:sub>
                            <m:r>
                              <w:rPr>
                                <w:rFonts w:ascii="Cambria Math" w:hAnsi="Cambria Math" w:cs="Times New Roman"/>
                                <w:color w:val="auto"/>
                                <w:sz w:val="31"/>
                                <w:szCs w:val="31"/>
                                <w:shd w:val="clear" w:color="auto" w:fill="FFFFFF"/>
                              </w:rPr>
                              <m:t>r</m:t>
                            </m:r>
                          </m:sub>
                        </m:sSub>
                        <m:r>
                          <w:rPr>
                            <w:rFonts w:ascii="Cambria Math" w:hAnsi="Cambria Math" w:cs="Times New Roman"/>
                            <w:color w:val="auto"/>
                            <w:sz w:val="31"/>
                            <w:szCs w:val="31"/>
                            <w:shd w:val="clear" w:color="auto" w:fill="FFFFFF"/>
                          </w:rPr>
                          <m:t>+1</m:t>
                        </m:r>
                      </m:e>
                    </m:d>
                  </m:num>
                  <m:den>
                    <m:r>
                      <w:rPr>
                        <w:rFonts w:ascii="Cambria Math" w:hAnsi="Cambria Math" w:cs="Times New Roman"/>
                        <w:color w:val="auto"/>
                        <w:sz w:val="31"/>
                        <w:szCs w:val="31"/>
                        <w:shd w:val="clear" w:color="auto" w:fill="FFFFFF"/>
                      </w:rPr>
                      <m:t>2</m:t>
                    </m:r>
                  </m:den>
                </m:f>
              </m:e>
            </m:rad>
          </m:den>
        </m:f>
      </m:oMath>
      <w:r w:rsidRPr="00F069FB">
        <w:rPr>
          <w:rFonts w:ascii="Times" w:eastAsiaTheme="minorEastAsia" w:hAnsi="Times" w:cs="Times New Roman"/>
          <w:iCs w:val="0"/>
          <w:color w:val="auto"/>
          <w:sz w:val="32"/>
          <w:szCs w:val="32"/>
          <w:shd w:val="clear" w:color="auto" w:fill="FFFFFF"/>
        </w:rPr>
        <w:tab/>
      </w:r>
      <w:r w:rsidRPr="00F069FB">
        <w:rPr>
          <w:rFonts w:ascii="Times" w:eastAsiaTheme="minorEastAsia" w:hAnsi="Times" w:cs="Times New Roman"/>
          <w:i w:val="0"/>
          <w:iCs w:val="0"/>
          <w:color w:val="auto"/>
          <w:sz w:val="24"/>
          <w:szCs w:val="24"/>
          <w:shd w:val="clear" w:color="auto" w:fill="FFFFFF"/>
        </w:rPr>
        <w:tab/>
      </w:r>
      <w:r w:rsidRPr="00F069FB">
        <w:rPr>
          <w:rFonts w:ascii="Times" w:eastAsiaTheme="minorEastAsia" w:hAnsi="Times" w:cs="Times New Roman"/>
          <w:i w:val="0"/>
          <w:iCs w:val="0"/>
          <w:color w:val="auto"/>
          <w:sz w:val="24"/>
          <w:szCs w:val="24"/>
          <w:shd w:val="clear" w:color="auto" w:fill="FFFFFF"/>
        </w:rPr>
        <w:tab/>
      </w:r>
      <w:r w:rsidRPr="00F069FB">
        <w:rPr>
          <w:rFonts w:ascii="Times" w:eastAsiaTheme="minorEastAsia" w:hAnsi="Times" w:cs="Times New Roman"/>
          <w:i w:val="0"/>
          <w:iCs w:val="0"/>
          <w:color w:val="auto"/>
          <w:sz w:val="24"/>
          <w:szCs w:val="24"/>
          <w:shd w:val="clear" w:color="auto" w:fill="FFFFFF"/>
        </w:rPr>
        <w:tab/>
      </w:r>
    </w:p>
    <w:p w14:paraId="19F7238C" w14:textId="77777777" w:rsidR="00F944EC" w:rsidRPr="00F069FB" w:rsidRDefault="00F944EC" w:rsidP="00E95ECC">
      <w:pPr>
        <w:spacing w:line="360" w:lineRule="auto"/>
        <w:jc w:val="both"/>
        <w:rPr>
          <w:rFonts w:ascii="Times" w:hAnsi="Times" w:cs="Times New Roman"/>
          <w:shd w:val="clear" w:color="auto" w:fill="FFFFFF"/>
        </w:rPr>
      </w:pPr>
    </w:p>
    <w:p w14:paraId="7A6867C1" w14:textId="450D10EB" w:rsidR="00C9277E" w:rsidRPr="00F069FB" w:rsidRDefault="00C9277E" w:rsidP="00E95ECC">
      <w:pPr>
        <w:spacing w:line="360" w:lineRule="auto"/>
        <w:ind w:left="1134"/>
        <w:jc w:val="both"/>
        <w:rPr>
          <w:rFonts w:ascii="Times" w:hAnsi="Times" w:cs="Times New Roman"/>
          <w:shd w:val="clear" w:color="auto" w:fill="FFFFFF"/>
        </w:rPr>
      </w:pPr>
      <w:r w:rsidRPr="00F069FB">
        <w:rPr>
          <w:rFonts w:ascii="Times" w:hAnsi="Times" w:cs="Times New Roman"/>
          <w:shd w:val="clear" w:color="auto" w:fill="FFFFFF"/>
        </w:rPr>
        <w:lastRenderedPageBreak/>
        <w:t xml:space="preserve">Keterangan:  </w:t>
      </w:r>
    </w:p>
    <w:p w14:paraId="126153CC" w14:textId="77777777" w:rsidR="00C9277E" w:rsidRPr="00F069FB" w:rsidRDefault="00C9277E" w:rsidP="00E95ECC">
      <w:pPr>
        <w:spacing w:line="360" w:lineRule="auto"/>
        <w:ind w:left="1134"/>
        <w:jc w:val="both"/>
        <w:rPr>
          <w:rFonts w:ascii="Times" w:hAnsi="Times" w:cs="Times New Roman"/>
          <w:i/>
          <w:shd w:val="clear" w:color="auto" w:fill="FFFFFF"/>
        </w:rPr>
      </w:pPr>
      <w:r w:rsidRPr="00F069FB">
        <w:rPr>
          <w:rFonts w:ascii="Times" w:hAnsi="Times" w:cs="Times New Roman"/>
          <w:i/>
          <w:shd w:val="clear" w:color="auto" w:fill="FFFFFF"/>
        </w:rPr>
        <w:t>W</w:t>
      </w:r>
      <w:r w:rsidRPr="00F069FB">
        <w:rPr>
          <w:rFonts w:ascii="Times" w:hAnsi="Times" w:cs="Times New Roman"/>
          <w:shd w:val="clear" w:color="auto" w:fill="FFFFFF"/>
        </w:rPr>
        <w:tab/>
        <w:t xml:space="preserve">= Lebar konduktor (mm) </w:t>
      </w:r>
      <w:r w:rsidRPr="00F069FB">
        <w:rPr>
          <w:rFonts w:ascii="Times" w:hAnsi="Times" w:cs="Times New Roman"/>
          <w:shd w:val="clear" w:color="auto" w:fill="FFFFFF"/>
          <w:vertAlign w:val="subscript"/>
        </w:rPr>
        <w:t xml:space="preserve"> </w:t>
      </w:r>
    </w:p>
    <w:p w14:paraId="3AD8762D" w14:textId="77777777" w:rsidR="00C9277E" w:rsidRPr="00F069FB" w:rsidRDefault="00C9277E" w:rsidP="00E95ECC">
      <w:pPr>
        <w:spacing w:line="360" w:lineRule="auto"/>
        <w:ind w:left="1134"/>
        <w:jc w:val="both"/>
        <w:rPr>
          <w:rFonts w:ascii="Times" w:hAnsi="Times" w:cs="Times New Roman"/>
          <w:shd w:val="clear" w:color="auto" w:fill="FFFFFF"/>
        </w:rPr>
      </w:pPr>
      <w:r w:rsidRPr="00F069FB">
        <w:rPr>
          <w:rFonts w:ascii="Times" w:hAnsi="Times" w:cs="Times New Roman"/>
          <w:i/>
          <w:shd w:val="clear" w:color="auto" w:fill="FFFFFF"/>
        </w:rPr>
        <w:t>c</w:t>
      </w:r>
      <w:r w:rsidRPr="00F069FB">
        <w:rPr>
          <w:rFonts w:ascii="Times" w:hAnsi="Times" w:cs="Times New Roman"/>
          <w:shd w:val="clear" w:color="auto" w:fill="FFFFFF"/>
        </w:rPr>
        <w:t xml:space="preserve"> </w:t>
      </w:r>
      <w:r w:rsidRPr="00F069FB">
        <w:rPr>
          <w:rFonts w:ascii="Times" w:hAnsi="Times" w:cs="Times New Roman"/>
          <w:shd w:val="clear" w:color="auto" w:fill="FFFFFF"/>
        </w:rPr>
        <w:tab/>
        <w:t>= Kecepatan cahaya diruang bebas (3 x 10</w:t>
      </w:r>
      <w:r w:rsidRPr="00F069FB">
        <w:rPr>
          <w:rFonts w:ascii="Times" w:hAnsi="Times" w:cs="Times New Roman"/>
          <w:shd w:val="clear" w:color="auto" w:fill="FFFFFF"/>
          <w:vertAlign w:val="superscript"/>
        </w:rPr>
        <w:t>8</w:t>
      </w:r>
      <w:r w:rsidRPr="00F069FB">
        <w:rPr>
          <w:rFonts w:ascii="Times" w:hAnsi="Times" w:cs="Times New Roman"/>
          <w:shd w:val="clear" w:color="auto" w:fill="FFFFFF"/>
        </w:rPr>
        <w:t xml:space="preserve"> m/s)  </w:t>
      </w:r>
    </w:p>
    <w:p w14:paraId="1D3A779D" w14:textId="77777777" w:rsidR="00C9277E" w:rsidRPr="00F069FB" w:rsidRDefault="00C9277E" w:rsidP="00E95ECC">
      <w:pPr>
        <w:spacing w:line="360" w:lineRule="auto"/>
        <w:ind w:left="1134"/>
        <w:jc w:val="both"/>
        <w:rPr>
          <w:rFonts w:ascii="Times" w:hAnsi="Times" w:cs="Times New Roman"/>
          <w:shd w:val="clear" w:color="auto" w:fill="FFFFFF"/>
        </w:rPr>
      </w:pPr>
      <w:r w:rsidRPr="00F069FB">
        <w:rPr>
          <w:rFonts w:ascii="Times New Roman" w:hAnsi="Times New Roman" w:cs="Times New Roman"/>
          <w:i/>
          <w:sz w:val="28"/>
          <w:shd w:val="clear" w:color="auto" w:fill="FFFFFF"/>
        </w:rPr>
        <w:t>ɛ</w:t>
      </w:r>
      <w:r w:rsidRPr="00F069FB">
        <w:rPr>
          <w:rFonts w:ascii="Times" w:hAnsi="Times" w:cs="Times New Roman"/>
          <w:i/>
          <w:sz w:val="28"/>
          <w:shd w:val="clear" w:color="auto" w:fill="FFFFFF"/>
          <w:vertAlign w:val="subscript"/>
        </w:rPr>
        <w:t xml:space="preserve">r </w:t>
      </w:r>
      <w:r w:rsidRPr="00F069FB">
        <w:rPr>
          <w:rFonts w:ascii="Times" w:hAnsi="Times" w:cs="Times New Roman"/>
          <w:sz w:val="28"/>
          <w:shd w:val="clear" w:color="auto" w:fill="FFFFFF"/>
          <w:vertAlign w:val="subscript"/>
        </w:rPr>
        <w:tab/>
      </w:r>
      <w:r w:rsidRPr="00F069FB">
        <w:rPr>
          <w:rFonts w:ascii="Times" w:hAnsi="Times" w:cs="Times New Roman"/>
          <w:shd w:val="clear" w:color="auto" w:fill="FFFFFF"/>
        </w:rPr>
        <w:t xml:space="preserve">= Konstanta dielektrik  </w:t>
      </w:r>
    </w:p>
    <w:p w14:paraId="670B7EA6" w14:textId="77777777" w:rsidR="00C9277E" w:rsidRPr="00F069FB" w:rsidRDefault="00C9277E" w:rsidP="00E95ECC">
      <w:pPr>
        <w:spacing w:line="360" w:lineRule="auto"/>
        <w:ind w:left="1134"/>
        <w:jc w:val="both"/>
        <w:rPr>
          <w:rFonts w:ascii="Times" w:hAnsi="Times" w:cs="Times New Roman"/>
          <w:shd w:val="clear" w:color="auto" w:fill="FFFFFF"/>
        </w:rPr>
      </w:pPr>
      <w:r w:rsidRPr="00F069FB">
        <w:rPr>
          <w:rFonts w:ascii="Times" w:hAnsi="Times" w:cs="Times New Roman"/>
          <w:i/>
          <w:shd w:val="clear" w:color="auto" w:fill="FFFFFF"/>
        </w:rPr>
        <w:t>f</w:t>
      </w:r>
      <w:r w:rsidRPr="00F069FB">
        <w:rPr>
          <w:rFonts w:ascii="Times" w:hAnsi="Times" w:cs="Times New Roman"/>
          <w:i/>
          <w:shd w:val="clear" w:color="auto" w:fill="FFFFFF"/>
          <w:vertAlign w:val="subscript"/>
        </w:rPr>
        <w:t>r</w:t>
      </w:r>
      <w:r w:rsidRPr="00F069FB">
        <w:rPr>
          <w:rFonts w:ascii="Times" w:hAnsi="Times" w:cs="Times New Roman"/>
          <w:i/>
          <w:shd w:val="clear" w:color="auto" w:fill="FFFFFF"/>
        </w:rPr>
        <w:t xml:space="preserve"> </w:t>
      </w:r>
      <w:r w:rsidRPr="00F069FB">
        <w:rPr>
          <w:rFonts w:ascii="Times" w:hAnsi="Times" w:cs="Times New Roman"/>
          <w:shd w:val="clear" w:color="auto" w:fill="FFFFFF"/>
        </w:rPr>
        <w:tab/>
        <w:t xml:space="preserve">= Frekuensi kerja antena yang diinginkan (Hz)   </w:t>
      </w:r>
    </w:p>
    <w:p w14:paraId="3F06A47C" w14:textId="77777777" w:rsidR="00C9277E" w:rsidRPr="00F069FB" w:rsidRDefault="00C9277E" w:rsidP="00E95ECC">
      <w:pPr>
        <w:spacing w:before="80" w:line="360" w:lineRule="auto"/>
        <w:ind w:left="1134"/>
        <w:jc w:val="both"/>
        <w:rPr>
          <w:rFonts w:ascii="Times" w:hAnsi="Times" w:cs="Times New Roman"/>
          <w:shd w:val="clear" w:color="auto" w:fill="FFFFFF"/>
        </w:rPr>
      </w:pPr>
      <w:r w:rsidRPr="00F069FB">
        <w:rPr>
          <w:rFonts w:ascii="Times" w:hAnsi="Times" w:cs="Times New Roman"/>
          <w:shd w:val="clear" w:color="auto" w:fill="FFFFFF"/>
        </w:rPr>
        <w:t xml:space="preserve">Untuk menghitung panjang </w:t>
      </w:r>
      <w:r w:rsidRPr="00F069FB">
        <w:rPr>
          <w:rFonts w:ascii="Times" w:hAnsi="Times" w:cs="Times New Roman"/>
          <w:i/>
          <w:shd w:val="clear" w:color="auto" w:fill="FFFFFF"/>
        </w:rPr>
        <w:t>patch</w:t>
      </w:r>
      <w:r w:rsidRPr="00F069FB">
        <w:rPr>
          <w:rFonts w:ascii="Times" w:hAnsi="Times" w:cs="Times New Roman"/>
          <w:shd w:val="clear" w:color="auto" w:fill="FFFFFF"/>
        </w:rPr>
        <w:t xml:space="preserve"> (</w:t>
      </w:r>
      <w:r w:rsidRPr="00F069FB">
        <w:rPr>
          <w:rFonts w:ascii="Times" w:hAnsi="Times" w:cs="Times New Roman"/>
          <w:i/>
          <w:shd w:val="clear" w:color="auto" w:fill="FFFFFF"/>
        </w:rPr>
        <w:t>L</w:t>
      </w:r>
      <w:r w:rsidRPr="00F069FB">
        <w:rPr>
          <w:rFonts w:ascii="Times" w:hAnsi="Times" w:cs="Times New Roman"/>
          <w:shd w:val="clear" w:color="auto" w:fill="FFFFFF"/>
        </w:rPr>
        <w:t xml:space="preserve">) dapat menggunakan Persamaan 2-3   </w:t>
      </w:r>
      <w:r w:rsidRPr="00F069FB">
        <w:rPr>
          <w:rFonts w:ascii="Times" w:hAnsi="Times" w:cs="Times New Roman"/>
          <w:shd w:val="clear" w:color="auto" w:fill="FFFFFF"/>
        </w:rPr>
        <w:fldChar w:fldCharType="begin" w:fldLock="1"/>
      </w:r>
      <w:r w:rsidRPr="00F069FB">
        <w:rPr>
          <w:rFonts w:ascii="Times" w:hAnsi="Times" w:cs="Times New Roman"/>
          <w:shd w:val="clear" w:color="auto" w:fill="FFFFFF"/>
        </w:rPr>
        <w:instrText>ADDIN CSL_CITATION {"citationItems":[{"id":"ITEM-1","itemData":{"ISSN":"2337-3237","author":[{"dropping-particle":"","family":"Sidauruk","given":"Hisar Fransco","non-dropping-particle":"","parse-names":false,"suffix":""},{"dropping-particle":"","family":"Rambe","given":"Ali Hanafiah","non-dropping-particle":"","parse-names":false,"suffix":""}],"container-title":"Singuda ENSIKOM","id":"ITEM-1","issue":"27","issued":{"date-parts":[["2015"]]},"page":"65-70","title":"Analisa Penentuan Ukuran Slot Pada Karateristik Antena Mikrostrip Patch Segiempat Dengan Pencatu","type":"article-journal","volume":"10"},"uris":["http://www.mendeley.com/documents/?uuid=181a7529-f109-4ebf-b2d9-77aec66fe030","http://www.mendeley.com/documents/?uuid=d3b6e798-fb0f-488d-ad44-7304d32f25e6"]}],"mendeley":{"formattedCitation":"(Sidauruk &amp; Rambe, 2015)","manualFormatting":"(Surjati, 2010)","plainTextFormattedCitation":"(Sidauruk &amp; Rambe, 2015)","previouslyFormattedCitation":"(Sidauruk &amp; Rambe, 2015)"},"properties":{"noteIndex":0},"schema":"https://github.com/citation-style-language/schema/raw/master/csl-citation.json"}</w:instrText>
      </w:r>
      <w:r w:rsidRPr="00F069FB">
        <w:rPr>
          <w:rFonts w:ascii="Times" w:hAnsi="Times" w:cs="Times New Roman"/>
          <w:shd w:val="clear" w:color="auto" w:fill="FFFFFF"/>
        </w:rPr>
        <w:fldChar w:fldCharType="separate"/>
      </w:r>
      <w:r w:rsidRPr="00F069FB">
        <w:rPr>
          <w:rFonts w:ascii="Times" w:hAnsi="Times" w:cs="Times New Roman"/>
          <w:noProof/>
          <w:shd w:val="clear" w:color="auto" w:fill="FFFFFF"/>
        </w:rPr>
        <w:t>(Surjati, 2010)</w:t>
      </w:r>
      <w:r w:rsidRPr="00F069FB">
        <w:rPr>
          <w:rFonts w:ascii="Times" w:hAnsi="Times" w:cs="Times New Roman"/>
          <w:shd w:val="clear" w:color="auto" w:fill="FFFFFF"/>
        </w:rPr>
        <w:fldChar w:fldCharType="end"/>
      </w:r>
      <w:r w:rsidRPr="00F069FB">
        <w:rPr>
          <w:rFonts w:ascii="Times" w:hAnsi="Times" w:cs="Times New Roman"/>
          <w:shd w:val="clear" w:color="auto" w:fill="FFFFFF"/>
        </w:rPr>
        <w:t xml:space="preserve">.       </w:t>
      </w:r>
    </w:p>
    <w:p w14:paraId="7CE0FE63" w14:textId="2DE0D348" w:rsidR="00C9277E" w:rsidRPr="00F069FB" w:rsidRDefault="00C9277E" w:rsidP="00E95ECC">
      <w:pPr>
        <w:tabs>
          <w:tab w:val="left" w:pos="2268"/>
        </w:tabs>
        <w:spacing w:after="120"/>
        <w:ind w:left="1134"/>
        <w:jc w:val="both"/>
        <w:rPr>
          <w:rFonts w:ascii="Times" w:hAnsi="Times" w:cs="Times New Roman"/>
          <w:shd w:val="clear" w:color="auto" w:fill="FFFFFF"/>
        </w:rPr>
      </w:pPr>
      <w:r w:rsidRPr="00F069FB">
        <w:rPr>
          <w:rFonts w:ascii="Times" w:hAnsi="Times" w:cs="Times New Roman"/>
          <w:i/>
          <w:noProof/>
          <w:sz w:val="25"/>
          <w:szCs w:val="25"/>
          <w:lang w:eastAsia="id-ID"/>
        </w:rPr>
        <w:tab/>
      </w:r>
      <w:r w:rsidR="00E95ECC" w:rsidRPr="00F069FB">
        <w:rPr>
          <w:rFonts w:ascii="Times" w:hAnsi="Times" w:cs="Times New Roman"/>
          <w:i/>
          <w:noProof/>
          <w:sz w:val="25"/>
          <w:szCs w:val="25"/>
          <w:lang w:eastAsia="id-ID"/>
        </w:rPr>
        <w:tab/>
      </w:r>
      <w:r w:rsidR="00E95ECC" w:rsidRPr="00F069FB">
        <w:rPr>
          <w:rFonts w:ascii="Times" w:hAnsi="Times" w:cs="Times New Roman"/>
          <w:i/>
          <w:noProof/>
          <w:sz w:val="25"/>
          <w:szCs w:val="25"/>
          <w:lang w:eastAsia="id-ID"/>
        </w:rPr>
        <w:tab/>
      </w:r>
      <w:r w:rsidRPr="00F069FB">
        <w:rPr>
          <w:rFonts w:ascii="Times" w:hAnsi="Times" w:cs="Times New Roman"/>
          <w:i/>
          <w:noProof/>
          <w:sz w:val="25"/>
          <w:szCs w:val="25"/>
          <w:lang w:eastAsia="id-ID"/>
        </w:rPr>
        <w:t>L = L</w:t>
      </w:r>
      <w:r w:rsidRPr="00F069FB">
        <w:rPr>
          <w:rFonts w:ascii="Times" w:hAnsi="Times" w:cs="Times New Roman"/>
          <w:i/>
          <w:noProof/>
          <w:sz w:val="25"/>
          <w:szCs w:val="25"/>
          <w:vertAlign w:val="subscript"/>
          <w:lang w:eastAsia="id-ID"/>
        </w:rPr>
        <w:t xml:space="preserve">eff  </w:t>
      </w:r>
      <w:r w:rsidRPr="00F069FB">
        <w:rPr>
          <w:rFonts w:ascii="Times" w:hAnsi="Times" w:cs="Times New Roman"/>
          <w:i/>
          <w:noProof/>
          <w:sz w:val="25"/>
          <w:szCs w:val="25"/>
          <w:lang w:eastAsia="id-ID"/>
        </w:rPr>
        <w:sym w:font="Symbol" w:char="F02D"/>
      </w:r>
      <w:r w:rsidRPr="00F069FB">
        <w:rPr>
          <w:rFonts w:ascii="Times" w:hAnsi="Times" w:cs="Times New Roman"/>
          <w:i/>
          <w:noProof/>
          <w:sz w:val="25"/>
          <w:szCs w:val="25"/>
          <w:lang w:eastAsia="id-ID"/>
        </w:rPr>
        <w:t xml:space="preserve"> 2ΔL</w:t>
      </w:r>
      <w:r w:rsidRPr="00F069FB">
        <w:rPr>
          <w:rFonts w:ascii="Times" w:hAnsi="Times" w:cs="Times New Roman"/>
          <w:noProof/>
          <w:sz w:val="25"/>
          <w:szCs w:val="25"/>
          <w:lang w:eastAsia="id-ID"/>
        </w:rPr>
        <w:t xml:space="preserve"> </w:t>
      </w:r>
      <w:r w:rsidRPr="00F069FB">
        <w:rPr>
          <w:rFonts w:ascii="Times" w:hAnsi="Times" w:cs="Times New Roman"/>
          <w:noProof/>
          <w:sz w:val="28"/>
          <w:lang w:eastAsia="id-ID"/>
        </w:rPr>
        <w:tab/>
      </w:r>
      <w:r w:rsidRPr="00F069FB">
        <w:rPr>
          <w:rFonts w:ascii="Times" w:hAnsi="Times" w:cs="Times New Roman"/>
          <w:noProof/>
          <w:lang w:eastAsia="id-ID"/>
        </w:rPr>
        <w:tab/>
      </w:r>
      <w:r w:rsidRPr="00F069FB">
        <w:rPr>
          <w:rFonts w:ascii="Times" w:hAnsi="Times" w:cs="Times New Roman"/>
          <w:i/>
          <w:noProof/>
          <w:lang w:eastAsia="id-ID"/>
        </w:rPr>
        <w:tab/>
      </w:r>
      <w:r w:rsidRPr="00F069FB">
        <w:rPr>
          <w:rFonts w:ascii="Times" w:hAnsi="Times" w:cs="Times New Roman"/>
          <w:i/>
          <w:noProof/>
          <w:lang w:eastAsia="id-ID"/>
        </w:rPr>
        <w:tab/>
      </w:r>
    </w:p>
    <w:p w14:paraId="5E8C17E5" w14:textId="77777777" w:rsidR="00C9277E" w:rsidRPr="00F069FB" w:rsidRDefault="00C9277E" w:rsidP="00E95ECC">
      <w:pPr>
        <w:spacing w:line="360" w:lineRule="auto"/>
        <w:ind w:left="1134"/>
        <w:jc w:val="both"/>
        <w:rPr>
          <w:rFonts w:ascii="Times" w:hAnsi="Times" w:cs="Times New Roman"/>
          <w:shd w:val="clear" w:color="auto" w:fill="FFFFFF"/>
        </w:rPr>
      </w:pPr>
      <w:r w:rsidRPr="00F069FB">
        <w:rPr>
          <w:rFonts w:ascii="Times" w:hAnsi="Times" w:cs="Times New Roman"/>
          <w:i/>
          <w:shd w:val="clear" w:color="auto" w:fill="FFFFFF"/>
        </w:rPr>
        <w:t>L</w:t>
      </w:r>
      <w:r w:rsidRPr="00F069FB">
        <w:rPr>
          <w:rFonts w:ascii="Times" w:hAnsi="Times" w:cs="Times New Roman"/>
          <w:i/>
          <w:sz w:val="32"/>
          <w:shd w:val="clear" w:color="auto" w:fill="FFFFFF"/>
          <w:vertAlign w:val="subscript"/>
        </w:rPr>
        <w:t>eff</w:t>
      </w:r>
      <w:r w:rsidRPr="00F069FB">
        <w:rPr>
          <w:rFonts w:ascii="Times" w:hAnsi="Times" w:cs="Times New Roman"/>
          <w:sz w:val="32"/>
          <w:shd w:val="clear" w:color="auto" w:fill="FFFFFF"/>
          <w:vertAlign w:val="subscript"/>
        </w:rPr>
        <w:t xml:space="preserve">  </w:t>
      </w:r>
      <w:r w:rsidRPr="00F069FB">
        <w:rPr>
          <w:rFonts w:ascii="Times" w:hAnsi="Times" w:cs="Times New Roman"/>
          <w:shd w:val="clear" w:color="auto" w:fill="FFFFFF"/>
        </w:rPr>
        <w:t xml:space="preserve">merupakan panjang </w:t>
      </w:r>
      <w:r w:rsidRPr="00F069FB">
        <w:rPr>
          <w:rFonts w:ascii="Times" w:hAnsi="Times" w:cs="Times New Roman"/>
          <w:i/>
          <w:shd w:val="clear" w:color="auto" w:fill="FFFFFF"/>
        </w:rPr>
        <w:t>patch</w:t>
      </w:r>
      <w:r w:rsidRPr="00F069FB">
        <w:rPr>
          <w:rFonts w:ascii="Times" w:hAnsi="Times" w:cs="Times New Roman"/>
          <w:shd w:val="clear" w:color="auto" w:fill="FFFFFF"/>
        </w:rPr>
        <w:t xml:space="preserve"> efektif dan dapat dihitung dengan  Persamaan 2-4 </w:t>
      </w:r>
      <w:r w:rsidRPr="00F069FB">
        <w:rPr>
          <w:rFonts w:ascii="Times" w:hAnsi="Times" w:cs="Times New Roman"/>
          <w:shd w:val="clear" w:color="auto" w:fill="FFFFFF"/>
        </w:rPr>
        <w:fldChar w:fldCharType="begin" w:fldLock="1"/>
      </w:r>
      <w:r w:rsidRPr="00F069FB">
        <w:rPr>
          <w:rFonts w:ascii="Times" w:hAnsi="Times" w:cs="Times New Roman"/>
          <w:shd w:val="clear" w:color="auto" w:fill="FFFFFF"/>
        </w:rPr>
        <w:instrText>ADDIN CSL_CITATION {"citationItems":[{"id":"ITEM-1","itemData":{"ISSN":"2337-3237","author":[{"dropping-particle":"","family":"Sidauruk","given":"Hisar Fransco","non-dropping-particle":"","parse-names":false,"suffix":""},{"dropping-particle":"","family":"Rambe","given":"Ali Hanafiah","non-dropping-particle":"","parse-names":false,"suffix":""}],"container-title":"Singuda ENSIKOM","id":"ITEM-1","issue":"27","issued":{"date-parts":[["2015"]]},"page":"65-70","title":"Analisa Penentuan Ukuran Slot Pada Karateristik Antena Mikrostrip Patch Segiempat Dengan Pencatu","type":"article-journal","volume":"10"},"uris":["http://www.mendeley.com/documents/?uuid=181a7529-f109-4ebf-b2d9-77aec66fe030","http://www.mendeley.com/documents/?uuid=d3b6e798-fb0f-488d-ad44-7304d32f25e6"]}],"mendeley":{"formattedCitation":"(Sidauruk &amp; Rambe, 2015)","manualFormatting":"(Surjati,2010)","plainTextFormattedCitation":"(Sidauruk &amp; Rambe, 2015)","previouslyFormattedCitation":"(Sidauruk &amp; Rambe, 2015)"},"properties":{"noteIndex":0},"schema":"https://github.com/citation-style-language/schema/raw/master/csl-citation.json"}</w:instrText>
      </w:r>
      <w:r w:rsidRPr="00F069FB">
        <w:rPr>
          <w:rFonts w:ascii="Times" w:hAnsi="Times" w:cs="Times New Roman"/>
          <w:shd w:val="clear" w:color="auto" w:fill="FFFFFF"/>
        </w:rPr>
        <w:fldChar w:fldCharType="separate"/>
      </w:r>
      <w:r w:rsidRPr="00F069FB">
        <w:rPr>
          <w:rFonts w:ascii="Times" w:hAnsi="Times" w:cs="Times New Roman"/>
          <w:noProof/>
          <w:shd w:val="clear" w:color="auto" w:fill="FFFFFF"/>
        </w:rPr>
        <w:t>(Surjati,2010)</w:t>
      </w:r>
      <w:r w:rsidRPr="00F069FB">
        <w:rPr>
          <w:rFonts w:ascii="Times" w:hAnsi="Times" w:cs="Times New Roman"/>
          <w:shd w:val="clear" w:color="auto" w:fill="FFFFFF"/>
        </w:rPr>
        <w:fldChar w:fldCharType="end"/>
      </w:r>
      <w:r w:rsidRPr="00F069FB">
        <w:rPr>
          <w:rFonts w:ascii="Times" w:hAnsi="Times" w:cs="Times New Roman"/>
          <w:shd w:val="clear" w:color="auto" w:fill="FFFFFF"/>
        </w:rPr>
        <w:t xml:space="preserve">. </w:t>
      </w:r>
    </w:p>
    <w:p w14:paraId="3F7D96D1" w14:textId="11ADA8A5" w:rsidR="00C9277E" w:rsidRPr="00F069FB" w:rsidRDefault="00C9277E" w:rsidP="00E95ECC">
      <w:pPr>
        <w:spacing w:line="360" w:lineRule="auto"/>
        <w:ind w:left="2880" w:firstLine="720"/>
        <w:jc w:val="both"/>
        <w:rPr>
          <w:rFonts w:ascii="Times" w:hAnsi="Times" w:cs="Times New Roman"/>
          <w:shd w:val="clear" w:color="auto" w:fill="FFFFFF"/>
        </w:rPr>
      </w:pPr>
      <w:r w:rsidRPr="00F069FB">
        <w:rPr>
          <w:rFonts w:ascii="Times" w:eastAsiaTheme="minorEastAsia" w:hAnsi="Times" w:cs="Times New Roman"/>
          <w:i/>
          <w:sz w:val="28"/>
          <w:szCs w:val="31"/>
          <w:shd w:val="clear" w:color="auto" w:fill="FFFFFF"/>
        </w:rPr>
        <w:t>L</w:t>
      </w:r>
      <w:r w:rsidRPr="00F069FB">
        <w:rPr>
          <w:rFonts w:ascii="Times" w:eastAsiaTheme="minorEastAsia" w:hAnsi="Times" w:cs="Times New Roman"/>
          <w:i/>
          <w:sz w:val="31"/>
          <w:szCs w:val="31"/>
          <w:shd w:val="clear" w:color="auto" w:fill="FFFFFF"/>
          <w:vertAlign w:val="subscript"/>
        </w:rPr>
        <w:t xml:space="preserve">eff </w:t>
      </w:r>
      <w:r w:rsidRPr="00F069FB">
        <w:rPr>
          <w:rFonts w:ascii="Times" w:eastAsiaTheme="minorEastAsia" w:hAnsi="Times" w:cs="Times New Roman"/>
          <w:i/>
          <w:sz w:val="31"/>
          <w:szCs w:val="31"/>
          <w:shd w:val="clear" w:color="auto" w:fill="FFFFFF"/>
        </w:rPr>
        <w:t xml:space="preserve">= </w:t>
      </w:r>
      <m:oMath>
        <m:f>
          <m:fPr>
            <m:ctrlPr>
              <w:rPr>
                <w:rFonts w:ascii="Cambria Math" w:hAnsi="Cambria Math" w:cs="Times New Roman"/>
                <w:i/>
                <w:sz w:val="31"/>
                <w:szCs w:val="31"/>
                <w:shd w:val="clear" w:color="auto" w:fill="FFFFFF"/>
              </w:rPr>
            </m:ctrlPr>
          </m:fPr>
          <m:num>
            <m:r>
              <w:rPr>
                <w:rFonts w:ascii="Cambria Math" w:hAnsi="Cambria Math" w:cs="Times New Roman"/>
                <w:sz w:val="31"/>
                <w:szCs w:val="31"/>
                <w:shd w:val="clear" w:color="auto" w:fill="FFFFFF"/>
              </w:rPr>
              <m:t>c</m:t>
            </m:r>
          </m:num>
          <m:den>
            <m:r>
              <w:rPr>
                <w:rFonts w:ascii="Cambria Math" w:hAnsi="Cambria Math" w:cs="Times New Roman"/>
                <w:sz w:val="31"/>
                <w:szCs w:val="31"/>
                <w:shd w:val="clear" w:color="auto" w:fill="FFFFFF"/>
              </w:rPr>
              <m:t>2</m:t>
            </m:r>
            <m:sSub>
              <m:sSubPr>
                <m:ctrlPr>
                  <w:rPr>
                    <w:rFonts w:ascii="Cambria Math" w:hAnsi="Cambria Math" w:cs="Times New Roman"/>
                    <w:i/>
                    <w:sz w:val="31"/>
                    <w:szCs w:val="31"/>
                    <w:shd w:val="clear" w:color="auto" w:fill="FFFFFF"/>
                  </w:rPr>
                </m:ctrlPr>
              </m:sSubPr>
              <m:e>
                <m:r>
                  <w:rPr>
                    <w:rFonts w:ascii="Cambria Math" w:hAnsi="Cambria Math" w:cs="Times New Roman"/>
                    <w:sz w:val="31"/>
                    <w:szCs w:val="31"/>
                    <w:shd w:val="clear" w:color="auto" w:fill="FFFFFF"/>
                  </w:rPr>
                  <m:t>f</m:t>
                </m:r>
              </m:e>
              <m:sub>
                <m:r>
                  <w:rPr>
                    <w:rFonts w:ascii="Cambria Math" w:hAnsi="Cambria Math" w:cs="Times New Roman"/>
                    <w:sz w:val="31"/>
                    <w:szCs w:val="31"/>
                    <w:shd w:val="clear" w:color="auto" w:fill="FFFFFF"/>
                  </w:rPr>
                  <m:t>r</m:t>
                </m:r>
              </m:sub>
            </m:sSub>
            <m:rad>
              <m:radPr>
                <m:degHide m:val="1"/>
                <m:ctrlPr>
                  <w:rPr>
                    <w:rFonts w:ascii="Cambria Math" w:hAnsi="Cambria Math" w:cs="Times New Roman"/>
                    <w:i/>
                    <w:sz w:val="31"/>
                    <w:szCs w:val="31"/>
                    <w:shd w:val="clear" w:color="auto" w:fill="FFFFFF"/>
                  </w:rPr>
                </m:ctrlPr>
              </m:radPr>
              <m:deg/>
              <m:e>
                <m:sSub>
                  <m:sSubPr>
                    <m:ctrlPr>
                      <w:rPr>
                        <w:rFonts w:ascii="Cambria Math" w:hAnsi="Cambria Math" w:cs="Times New Roman"/>
                        <w:i/>
                        <w:sz w:val="31"/>
                        <w:szCs w:val="31"/>
                        <w:shd w:val="clear" w:color="auto" w:fill="FFFFFF"/>
                      </w:rPr>
                    </m:ctrlPr>
                  </m:sSubPr>
                  <m:e>
                    <m:r>
                      <w:rPr>
                        <w:rFonts w:ascii="Cambria Math" w:hAnsi="Cambria Math" w:cs="Times New Roman"/>
                        <w:sz w:val="31"/>
                        <w:szCs w:val="31"/>
                        <w:shd w:val="clear" w:color="auto" w:fill="FFFFFF"/>
                      </w:rPr>
                      <m:t>ɛ</m:t>
                    </m:r>
                  </m:e>
                  <m:sub>
                    <m:r>
                      <w:rPr>
                        <w:rFonts w:ascii="Cambria Math" w:hAnsi="Cambria Math" w:cs="Times New Roman"/>
                        <w:sz w:val="31"/>
                        <w:szCs w:val="31"/>
                        <w:shd w:val="clear" w:color="auto" w:fill="FFFFFF"/>
                      </w:rPr>
                      <m:t>reff</m:t>
                    </m:r>
                  </m:sub>
                </m:sSub>
              </m:e>
            </m:rad>
          </m:den>
        </m:f>
      </m:oMath>
      <w:r w:rsidRPr="00F069FB">
        <w:rPr>
          <w:rFonts w:ascii="Times" w:eastAsiaTheme="minorEastAsia" w:hAnsi="Times" w:cs="Times New Roman"/>
          <w:i/>
          <w:iCs/>
          <w:sz w:val="32"/>
          <w:szCs w:val="32"/>
          <w:shd w:val="clear" w:color="auto" w:fill="FFFFFF"/>
        </w:rPr>
        <w:tab/>
      </w:r>
      <w:r w:rsidRPr="00F069FB">
        <w:rPr>
          <w:rFonts w:ascii="Times" w:eastAsiaTheme="minorEastAsia" w:hAnsi="Times" w:cs="Times New Roman"/>
          <w:i/>
          <w:iCs/>
          <w:shd w:val="clear" w:color="auto" w:fill="FFFFFF"/>
        </w:rPr>
        <w:tab/>
      </w:r>
      <w:r w:rsidRPr="00F069FB">
        <w:rPr>
          <w:rFonts w:ascii="Times" w:eastAsiaTheme="minorEastAsia" w:hAnsi="Times" w:cs="Times New Roman"/>
          <w:i/>
          <w:iCs/>
          <w:shd w:val="clear" w:color="auto" w:fill="FFFFFF"/>
        </w:rPr>
        <w:tab/>
      </w:r>
      <w:r w:rsidRPr="00F069FB">
        <w:rPr>
          <w:rFonts w:ascii="Times" w:eastAsiaTheme="minorEastAsia" w:hAnsi="Times" w:cs="Times New Roman"/>
          <w:i/>
          <w:iCs/>
          <w:shd w:val="clear" w:color="auto" w:fill="FFFFFF"/>
        </w:rPr>
        <w:tab/>
      </w:r>
    </w:p>
    <w:p w14:paraId="500F959C" w14:textId="77777777" w:rsidR="00C9277E" w:rsidRPr="00F069FB" w:rsidRDefault="00C9277E" w:rsidP="00E95ECC">
      <w:pPr>
        <w:spacing w:line="360" w:lineRule="auto"/>
        <w:ind w:left="1134"/>
        <w:jc w:val="both"/>
        <w:rPr>
          <w:rFonts w:ascii="Times" w:hAnsi="Times" w:cs="Times New Roman"/>
          <w:shd w:val="clear" w:color="auto" w:fill="FFFFFF"/>
        </w:rPr>
      </w:pPr>
      <w:r w:rsidRPr="00F069FB">
        <w:rPr>
          <w:rFonts w:ascii="Times" w:hAnsi="Times" w:cs="Times New Roman"/>
          <w:shd w:val="clear" w:color="auto" w:fill="FFFFFF"/>
        </w:rPr>
        <w:t>Untuk menentukan panjang (</w:t>
      </w:r>
      <w:r w:rsidRPr="00F069FB">
        <w:rPr>
          <w:rFonts w:ascii="Times" w:hAnsi="Times" w:cs="Times New Roman"/>
          <w:i/>
          <w:shd w:val="clear" w:color="auto" w:fill="FFFFFF"/>
        </w:rPr>
        <w:t>L</w:t>
      </w:r>
      <w:r w:rsidRPr="00F069FB">
        <w:rPr>
          <w:rFonts w:ascii="Times" w:hAnsi="Times" w:cs="Times New Roman"/>
          <w:shd w:val="clear" w:color="auto" w:fill="FFFFFF"/>
        </w:rPr>
        <w:t xml:space="preserve">) dari elemen radiasi juga memperhitungkan </w:t>
      </w:r>
      <w:r w:rsidRPr="00F069FB">
        <w:rPr>
          <w:rFonts w:ascii="Times" w:hAnsi="Times" w:cs="Times New Roman"/>
          <w:i/>
          <w:shd w:val="clear" w:color="auto" w:fill="FFFFFF"/>
        </w:rPr>
        <w:t>ΔL</w:t>
      </w:r>
      <w:r w:rsidRPr="00F069FB">
        <w:rPr>
          <w:rFonts w:ascii="Times" w:hAnsi="Times" w:cs="Times New Roman"/>
          <w:shd w:val="clear" w:color="auto" w:fill="FFFFFF"/>
        </w:rPr>
        <w:t xml:space="preserve"> atau panjang ekstensi menggunakan Persamaan 2-5 (Surjati,2010).</w:t>
      </w:r>
    </w:p>
    <w:p w14:paraId="00EB58AB" w14:textId="4DE26232" w:rsidR="00C9277E" w:rsidRPr="00F069FB" w:rsidRDefault="00C9277E" w:rsidP="00E95ECC">
      <w:pPr>
        <w:spacing w:line="360" w:lineRule="auto"/>
        <w:ind w:left="2160" w:firstLine="720"/>
        <w:jc w:val="both"/>
        <w:rPr>
          <w:rFonts w:ascii="Times" w:hAnsi="Times" w:cs="Times New Roman"/>
          <w:i/>
          <w:shd w:val="clear" w:color="auto" w:fill="FFFFFF"/>
        </w:rPr>
      </w:pPr>
      <w:r w:rsidRPr="00F069FB">
        <w:rPr>
          <w:rFonts w:ascii="Times" w:hAnsi="Times" w:cs="Times New Roman"/>
          <w:i/>
          <w:sz w:val="25"/>
          <w:szCs w:val="25"/>
          <w:shd w:val="clear" w:color="auto" w:fill="FFFFFF"/>
        </w:rPr>
        <w:t>ΔL = 0</w:t>
      </w:r>
      <w:r w:rsidRPr="00F069FB">
        <w:rPr>
          <w:rFonts w:ascii="Times" w:hAnsi="Times" w:cs="Times New Roman"/>
          <w:i/>
          <w:szCs w:val="25"/>
          <w:shd w:val="clear" w:color="auto" w:fill="FFFFFF"/>
        </w:rPr>
        <w:t>,412h</w:t>
      </w:r>
      <w:r w:rsidRPr="00F069FB">
        <w:rPr>
          <w:rFonts w:ascii="Times" w:hAnsi="Times" w:cs="Times New Roman"/>
          <w:i/>
          <w:shd w:val="clear" w:color="auto" w:fill="FFFFFF"/>
        </w:rPr>
        <w:t xml:space="preserve"> </w:t>
      </w:r>
      <m:oMath>
        <m:f>
          <m:fPr>
            <m:ctrlPr>
              <w:rPr>
                <w:rFonts w:ascii="Cambria Math" w:hAnsi="Cambria Math" w:cs="Times New Roman"/>
                <w:i/>
                <w:sz w:val="30"/>
                <w:szCs w:val="30"/>
                <w:shd w:val="clear" w:color="auto" w:fill="FFFFFF"/>
              </w:rPr>
            </m:ctrlPr>
          </m:fPr>
          <m:num>
            <m:r>
              <w:rPr>
                <w:rFonts w:ascii="Cambria Math" w:hAnsi="Cambria Math" w:cs="Times New Roman"/>
                <w:sz w:val="30"/>
                <w:szCs w:val="30"/>
                <w:shd w:val="clear" w:color="auto" w:fill="FFFFFF"/>
              </w:rPr>
              <m:t>(</m:t>
            </m:r>
            <m:sSub>
              <m:sSubPr>
                <m:ctrlPr>
                  <w:rPr>
                    <w:rFonts w:ascii="Cambria Math" w:hAnsi="Cambria Math" w:cs="Times New Roman"/>
                    <w:i/>
                    <w:sz w:val="30"/>
                    <w:szCs w:val="30"/>
                    <w:shd w:val="clear" w:color="auto" w:fill="FFFFFF"/>
                  </w:rPr>
                </m:ctrlPr>
              </m:sSubPr>
              <m:e>
                <m:r>
                  <w:rPr>
                    <w:rFonts w:ascii="Cambria Math" w:hAnsi="Cambria Math" w:cs="Times New Roman"/>
                    <w:sz w:val="30"/>
                    <w:szCs w:val="30"/>
                    <w:shd w:val="clear" w:color="auto" w:fill="FFFFFF"/>
                  </w:rPr>
                  <m:t>ɛ</m:t>
                </m:r>
              </m:e>
              <m:sub>
                <m:r>
                  <w:rPr>
                    <w:rFonts w:ascii="Cambria Math" w:hAnsi="Cambria Math" w:cs="Times New Roman"/>
                    <w:sz w:val="30"/>
                    <w:szCs w:val="30"/>
                    <w:shd w:val="clear" w:color="auto" w:fill="FFFFFF"/>
                  </w:rPr>
                  <m:t>reff</m:t>
                </m:r>
              </m:sub>
            </m:sSub>
            <m:r>
              <w:rPr>
                <w:rFonts w:ascii="Cambria Math" w:hAnsi="Cambria Math" w:cs="Times New Roman"/>
                <w:sz w:val="30"/>
                <w:szCs w:val="30"/>
                <w:shd w:val="clear" w:color="auto" w:fill="FFFFFF"/>
              </w:rPr>
              <m:t>+0,3)(</m:t>
            </m:r>
            <m:f>
              <m:fPr>
                <m:ctrlPr>
                  <w:rPr>
                    <w:rFonts w:ascii="Cambria Math" w:hAnsi="Cambria Math" w:cs="Times New Roman"/>
                    <w:i/>
                    <w:sz w:val="30"/>
                    <w:szCs w:val="30"/>
                    <w:shd w:val="clear" w:color="auto" w:fill="FFFFFF"/>
                  </w:rPr>
                </m:ctrlPr>
              </m:fPr>
              <m:num>
                <m:r>
                  <w:rPr>
                    <w:rFonts w:ascii="Cambria Math" w:hAnsi="Cambria Math" w:cs="Times New Roman"/>
                    <w:sz w:val="30"/>
                    <w:szCs w:val="30"/>
                    <w:shd w:val="clear" w:color="auto" w:fill="FFFFFF"/>
                  </w:rPr>
                  <m:t>W</m:t>
                </m:r>
              </m:num>
              <m:den>
                <m:r>
                  <w:rPr>
                    <w:rFonts w:ascii="Cambria Math" w:hAnsi="Cambria Math" w:cs="Times New Roman"/>
                    <w:sz w:val="30"/>
                    <w:szCs w:val="30"/>
                    <w:shd w:val="clear" w:color="auto" w:fill="FFFFFF"/>
                  </w:rPr>
                  <m:t>h</m:t>
                </m:r>
              </m:den>
            </m:f>
            <m:r>
              <w:rPr>
                <w:rFonts w:ascii="Cambria Math" w:hAnsi="Cambria Math" w:cs="Times New Roman"/>
                <w:sz w:val="30"/>
                <w:szCs w:val="30"/>
                <w:shd w:val="clear" w:color="auto" w:fill="FFFFFF"/>
              </w:rPr>
              <m:t xml:space="preserve">+0,264) </m:t>
            </m:r>
          </m:num>
          <m:den>
            <m:r>
              <w:rPr>
                <w:rFonts w:ascii="Cambria Math" w:hAnsi="Cambria Math" w:cs="Times New Roman"/>
                <w:sz w:val="30"/>
                <w:szCs w:val="30"/>
                <w:shd w:val="clear" w:color="auto" w:fill="FFFFFF"/>
              </w:rPr>
              <m:t>(</m:t>
            </m:r>
            <m:sSub>
              <m:sSubPr>
                <m:ctrlPr>
                  <w:rPr>
                    <w:rFonts w:ascii="Cambria Math" w:hAnsi="Cambria Math" w:cs="Times New Roman"/>
                    <w:i/>
                    <w:sz w:val="30"/>
                    <w:szCs w:val="30"/>
                    <w:shd w:val="clear" w:color="auto" w:fill="FFFFFF"/>
                  </w:rPr>
                </m:ctrlPr>
              </m:sSubPr>
              <m:e>
                <m:r>
                  <w:rPr>
                    <w:rFonts w:ascii="Cambria Math" w:hAnsi="Cambria Math" w:cs="Times New Roman"/>
                    <w:sz w:val="30"/>
                    <w:szCs w:val="30"/>
                    <w:shd w:val="clear" w:color="auto" w:fill="FFFFFF"/>
                  </w:rPr>
                  <m:t>ɛ</m:t>
                </m:r>
              </m:e>
              <m:sub>
                <m:r>
                  <w:rPr>
                    <w:rFonts w:ascii="Cambria Math" w:hAnsi="Cambria Math" w:cs="Times New Roman"/>
                    <w:sz w:val="30"/>
                    <w:szCs w:val="30"/>
                    <w:shd w:val="clear" w:color="auto" w:fill="FFFFFF"/>
                  </w:rPr>
                  <m:t>reff</m:t>
                </m:r>
              </m:sub>
            </m:sSub>
            <m:r>
              <w:rPr>
                <w:rFonts w:ascii="Cambria Math" w:hAnsi="Cambria Math" w:cs="Times New Roman"/>
                <w:sz w:val="30"/>
                <w:szCs w:val="30"/>
                <w:shd w:val="clear" w:color="auto" w:fill="FFFFFF"/>
              </w:rPr>
              <m:t>-0,258)(</m:t>
            </m:r>
            <m:f>
              <m:fPr>
                <m:ctrlPr>
                  <w:rPr>
                    <w:rFonts w:ascii="Cambria Math" w:hAnsi="Cambria Math" w:cs="Times New Roman"/>
                    <w:i/>
                    <w:sz w:val="30"/>
                    <w:szCs w:val="30"/>
                    <w:shd w:val="clear" w:color="auto" w:fill="FFFFFF"/>
                  </w:rPr>
                </m:ctrlPr>
              </m:fPr>
              <m:num>
                <m:r>
                  <w:rPr>
                    <w:rFonts w:ascii="Cambria Math" w:hAnsi="Cambria Math" w:cs="Times New Roman"/>
                    <w:sz w:val="30"/>
                    <w:szCs w:val="30"/>
                    <w:shd w:val="clear" w:color="auto" w:fill="FFFFFF"/>
                  </w:rPr>
                  <m:t>W</m:t>
                </m:r>
              </m:num>
              <m:den>
                <m:r>
                  <w:rPr>
                    <w:rFonts w:ascii="Cambria Math" w:hAnsi="Cambria Math" w:cs="Times New Roman"/>
                    <w:sz w:val="30"/>
                    <w:szCs w:val="30"/>
                    <w:shd w:val="clear" w:color="auto" w:fill="FFFFFF"/>
                  </w:rPr>
                  <m:t>h</m:t>
                </m:r>
              </m:den>
            </m:f>
            <m:r>
              <w:rPr>
                <w:rFonts w:ascii="Cambria Math" w:hAnsi="Cambria Math" w:cs="Times New Roman"/>
                <w:sz w:val="30"/>
                <w:szCs w:val="30"/>
                <w:shd w:val="clear" w:color="auto" w:fill="FFFFFF"/>
              </w:rPr>
              <m:t>+0,8)</m:t>
            </m:r>
          </m:den>
        </m:f>
      </m:oMath>
      <w:r w:rsidRPr="00F069FB">
        <w:rPr>
          <w:rFonts w:ascii="Times" w:eastAsiaTheme="minorEastAsia" w:hAnsi="Times" w:cs="Times New Roman"/>
          <w:i/>
          <w:sz w:val="28"/>
          <w:shd w:val="clear" w:color="auto" w:fill="FFFFFF"/>
        </w:rPr>
        <w:tab/>
      </w:r>
    </w:p>
    <w:p w14:paraId="5FB5472D" w14:textId="77777777" w:rsidR="00C9277E" w:rsidRPr="00F069FB" w:rsidRDefault="00C9277E" w:rsidP="00E95ECC">
      <w:pPr>
        <w:spacing w:line="360" w:lineRule="auto"/>
        <w:ind w:left="1134"/>
        <w:jc w:val="both"/>
        <w:rPr>
          <w:rFonts w:ascii="Times" w:hAnsi="Times" w:cs="Times New Roman"/>
          <w:shd w:val="clear" w:color="auto" w:fill="FFFFFF"/>
        </w:rPr>
      </w:pPr>
      <w:r w:rsidRPr="00F069FB">
        <w:rPr>
          <w:rFonts w:ascii="Times" w:hAnsi="Times" w:cs="Times New Roman"/>
          <w:shd w:val="clear" w:color="auto" w:fill="FFFFFF"/>
        </w:rPr>
        <w:t>Konstanta dielektrik efektif dapat ditentukan dengan menggunakan Persamaan 2-6      (Surjati, 2010).</w:t>
      </w:r>
    </w:p>
    <w:p w14:paraId="487865E3" w14:textId="6361C925" w:rsidR="00C9277E" w:rsidRPr="00F069FB" w:rsidRDefault="00C9277E" w:rsidP="00E95ECC">
      <w:pPr>
        <w:pStyle w:val="Keterangan"/>
        <w:spacing w:after="0"/>
        <w:ind w:left="2160" w:firstLine="720"/>
        <w:rPr>
          <w:rFonts w:ascii="Times" w:hAnsi="Times" w:cs="Times New Roman"/>
          <w:i w:val="0"/>
          <w:color w:val="auto"/>
          <w:sz w:val="24"/>
          <w:szCs w:val="24"/>
          <w:shd w:val="clear" w:color="auto" w:fill="FFFFFF"/>
          <w:lang w:val="en-US"/>
        </w:rPr>
      </w:pPr>
      <w:r w:rsidRPr="00F069FB">
        <w:rPr>
          <w:rFonts w:cs="Times New Roman"/>
          <w:color w:val="auto"/>
          <w:sz w:val="28"/>
          <w:szCs w:val="24"/>
          <w:shd w:val="clear" w:color="auto" w:fill="FFFFFF"/>
        </w:rPr>
        <w:t>ɛ</w:t>
      </w:r>
      <w:r w:rsidRPr="00F069FB">
        <w:rPr>
          <w:rFonts w:ascii="Times" w:hAnsi="Times" w:cs="Times New Roman"/>
          <w:color w:val="auto"/>
          <w:sz w:val="28"/>
          <w:szCs w:val="24"/>
          <w:shd w:val="clear" w:color="auto" w:fill="FFFFFF"/>
          <w:vertAlign w:val="subscript"/>
          <w:lang w:val="en-US"/>
        </w:rPr>
        <w:t>r</w:t>
      </w:r>
      <w:r w:rsidRPr="00F069FB">
        <w:rPr>
          <w:rFonts w:ascii="Times" w:hAnsi="Times" w:cs="Times New Roman"/>
          <w:color w:val="auto"/>
          <w:sz w:val="28"/>
          <w:szCs w:val="24"/>
          <w:shd w:val="clear" w:color="auto" w:fill="FFFFFF"/>
          <w:vertAlign w:val="subscript"/>
        </w:rPr>
        <w:t xml:space="preserve">eff </w:t>
      </w:r>
      <w:r w:rsidRPr="00F069FB">
        <w:rPr>
          <w:rFonts w:ascii="Times" w:hAnsi="Times" w:cs="Times New Roman"/>
          <w:color w:val="auto"/>
          <w:sz w:val="28"/>
          <w:szCs w:val="24"/>
          <w:shd w:val="clear" w:color="auto" w:fill="FFFFFF"/>
        </w:rPr>
        <w:t>=</w:t>
      </w:r>
      <w:r w:rsidRPr="00F069FB">
        <w:rPr>
          <w:rFonts w:ascii="Times" w:hAnsi="Times" w:cs="Times New Roman"/>
          <w:color w:val="auto"/>
          <w:sz w:val="30"/>
          <w:szCs w:val="30"/>
          <w:shd w:val="clear" w:color="auto" w:fill="FFFFFF"/>
        </w:rPr>
        <w:t xml:space="preserve"> </w:t>
      </w:r>
      <m:oMath>
        <m:f>
          <m:fPr>
            <m:ctrlPr>
              <w:rPr>
                <w:rFonts w:ascii="Cambria Math" w:hAnsi="Cambria Math" w:cs="Times New Roman"/>
                <w:color w:val="auto"/>
                <w:sz w:val="30"/>
                <w:szCs w:val="30"/>
                <w:shd w:val="clear" w:color="auto" w:fill="FFFFFF"/>
              </w:rPr>
            </m:ctrlPr>
          </m:fPr>
          <m:num>
            <m:sSub>
              <m:sSubPr>
                <m:ctrlPr>
                  <w:rPr>
                    <w:rFonts w:ascii="Cambria Math" w:hAnsi="Cambria Math" w:cs="Times New Roman"/>
                    <w:color w:val="auto"/>
                    <w:sz w:val="30"/>
                    <w:szCs w:val="30"/>
                    <w:shd w:val="clear" w:color="auto" w:fill="FFFFFF"/>
                  </w:rPr>
                </m:ctrlPr>
              </m:sSubPr>
              <m:e>
                <m:r>
                  <m:rPr>
                    <m:sty m:val="bi"/>
                  </m:rPr>
                  <w:rPr>
                    <w:rFonts w:ascii="Cambria Math" w:hAnsi="Cambria Math" w:cs="Times New Roman"/>
                    <w:color w:val="auto"/>
                    <w:sz w:val="30"/>
                    <w:szCs w:val="30"/>
                    <w:shd w:val="clear" w:color="auto" w:fill="FFFFFF"/>
                  </w:rPr>
                  <m:t>ɛ</m:t>
                </m:r>
              </m:e>
              <m:sub>
                <m:r>
                  <w:rPr>
                    <w:rFonts w:ascii="Cambria Math" w:hAnsi="Cambria Math" w:cs="Times New Roman"/>
                    <w:color w:val="auto"/>
                    <w:sz w:val="30"/>
                    <w:szCs w:val="30"/>
                    <w:shd w:val="clear" w:color="auto" w:fill="FFFFFF"/>
                  </w:rPr>
                  <m:t>r</m:t>
                </m:r>
              </m:sub>
            </m:sSub>
            <m:r>
              <w:rPr>
                <w:rFonts w:ascii="Cambria Math" w:hAnsi="Cambria Math" w:cs="Times New Roman"/>
                <w:color w:val="auto"/>
                <w:sz w:val="30"/>
                <w:szCs w:val="30"/>
                <w:shd w:val="clear" w:color="auto" w:fill="FFFFFF"/>
              </w:rPr>
              <m:t>+1</m:t>
            </m:r>
          </m:num>
          <m:den>
            <m:r>
              <w:rPr>
                <w:rFonts w:ascii="Cambria Math" w:hAnsi="Cambria Math" w:cs="Times New Roman"/>
                <w:color w:val="auto"/>
                <w:sz w:val="30"/>
                <w:szCs w:val="30"/>
                <w:shd w:val="clear" w:color="auto" w:fill="FFFFFF"/>
              </w:rPr>
              <m:t>2</m:t>
            </m:r>
          </m:den>
        </m:f>
      </m:oMath>
      <w:r w:rsidRPr="00F069FB">
        <w:rPr>
          <w:rFonts w:ascii="Times" w:eastAsiaTheme="minorEastAsia" w:hAnsi="Times" w:cs="Times New Roman"/>
          <w:color w:val="auto"/>
          <w:sz w:val="28"/>
          <w:szCs w:val="28"/>
          <w:shd w:val="clear" w:color="auto" w:fill="FFFFFF"/>
        </w:rPr>
        <w:t xml:space="preserve"> </w:t>
      </w:r>
      <w:r w:rsidRPr="00F069FB">
        <w:rPr>
          <w:rFonts w:ascii="Times" w:eastAsiaTheme="minorEastAsia" w:hAnsi="Times" w:cs="Times New Roman"/>
          <w:i w:val="0"/>
          <w:color w:val="auto"/>
          <w:sz w:val="28"/>
          <w:szCs w:val="28"/>
          <w:shd w:val="clear" w:color="auto" w:fill="FFFFFF"/>
        </w:rPr>
        <w:t>+</w:t>
      </w:r>
      <w:r w:rsidRPr="00F069FB">
        <w:rPr>
          <w:rFonts w:ascii="Times" w:eastAsiaTheme="minorEastAsia" w:hAnsi="Times" w:cs="Times New Roman"/>
          <w:color w:val="auto"/>
          <w:sz w:val="28"/>
          <w:szCs w:val="28"/>
          <w:shd w:val="clear" w:color="auto" w:fill="FFFFFF"/>
        </w:rPr>
        <w:t xml:space="preserve"> </w:t>
      </w:r>
      <m:oMath>
        <m:f>
          <m:fPr>
            <m:ctrlPr>
              <w:rPr>
                <w:rFonts w:ascii="Cambria Math" w:hAnsi="Cambria Math" w:cs="Times New Roman"/>
                <w:color w:val="auto"/>
                <w:sz w:val="30"/>
                <w:szCs w:val="30"/>
                <w:shd w:val="clear" w:color="auto" w:fill="FFFFFF"/>
              </w:rPr>
            </m:ctrlPr>
          </m:fPr>
          <m:num>
            <m:sSub>
              <m:sSubPr>
                <m:ctrlPr>
                  <w:rPr>
                    <w:rFonts w:ascii="Cambria Math" w:hAnsi="Cambria Math" w:cs="Times New Roman"/>
                    <w:color w:val="auto"/>
                    <w:sz w:val="30"/>
                    <w:szCs w:val="30"/>
                    <w:shd w:val="clear" w:color="auto" w:fill="FFFFFF"/>
                  </w:rPr>
                </m:ctrlPr>
              </m:sSubPr>
              <m:e>
                <m:r>
                  <m:rPr>
                    <m:sty m:val="bi"/>
                  </m:rPr>
                  <w:rPr>
                    <w:rFonts w:ascii="Cambria Math" w:hAnsi="Cambria Math" w:cs="Times New Roman"/>
                    <w:color w:val="auto"/>
                    <w:sz w:val="30"/>
                    <w:szCs w:val="30"/>
                    <w:shd w:val="clear" w:color="auto" w:fill="FFFFFF"/>
                  </w:rPr>
                  <m:t>ɛ</m:t>
                </m:r>
              </m:e>
              <m:sub>
                <m:r>
                  <w:rPr>
                    <w:rFonts w:ascii="Cambria Math" w:hAnsi="Cambria Math" w:cs="Times New Roman"/>
                    <w:color w:val="auto"/>
                    <w:sz w:val="30"/>
                    <w:szCs w:val="30"/>
                    <w:shd w:val="clear" w:color="auto" w:fill="FFFFFF"/>
                  </w:rPr>
                  <m:t>r</m:t>
                </m:r>
              </m:sub>
            </m:sSub>
            <m:r>
              <w:rPr>
                <w:rFonts w:ascii="Cambria Math" w:hAnsi="Cambria Math" w:cs="Times New Roman"/>
                <w:color w:val="auto"/>
                <w:sz w:val="30"/>
                <w:szCs w:val="30"/>
                <w:shd w:val="clear" w:color="auto" w:fill="FFFFFF"/>
              </w:rPr>
              <m:t>-1</m:t>
            </m:r>
          </m:num>
          <m:den>
            <m:r>
              <w:rPr>
                <w:rFonts w:ascii="Cambria Math" w:hAnsi="Cambria Math" w:cs="Times New Roman"/>
                <w:color w:val="auto"/>
                <w:sz w:val="30"/>
                <w:szCs w:val="30"/>
                <w:shd w:val="clear" w:color="auto" w:fill="FFFFFF"/>
              </w:rPr>
              <m:t>2</m:t>
            </m:r>
          </m:den>
        </m:f>
      </m:oMath>
      <w:r w:rsidRPr="00F069FB">
        <w:rPr>
          <w:rFonts w:ascii="Times" w:eastAsiaTheme="minorEastAsia" w:hAnsi="Times" w:cs="Times New Roman"/>
          <w:color w:val="auto"/>
          <w:sz w:val="28"/>
          <w:szCs w:val="28"/>
          <w:shd w:val="clear" w:color="auto" w:fill="FFFFFF"/>
        </w:rPr>
        <w:t xml:space="preserve"> </w:t>
      </w:r>
      <w:r w:rsidRPr="00F069FB">
        <w:rPr>
          <w:rFonts w:ascii="Times" w:eastAsiaTheme="minorEastAsia" w:hAnsi="Times" w:cs="Times New Roman"/>
          <w:i w:val="0"/>
          <w:color w:val="auto"/>
          <w:sz w:val="28"/>
          <w:szCs w:val="28"/>
          <w:shd w:val="clear" w:color="auto" w:fill="FFFFFF"/>
        </w:rPr>
        <w:t>(</w:t>
      </w:r>
      <m:oMath>
        <m:f>
          <m:fPr>
            <m:ctrlPr>
              <w:rPr>
                <w:rFonts w:ascii="Cambria Math" w:hAnsi="Cambria Math" w:cs="Times New Roman"/>
                <w:color w:val="auto"/>
                <w:sz w:val="29"/>
                <w:szCs w:val="29"/>
                <w:shd w:val="clear" w:color="auto" w:fill="FFFFFF"/>
              </w:rPr>
            </m:ctrlPr>
          </m:fPr>
          <m:num>
            <m:r>
              <w:rPr>
                <w:rFonts w:ascii="Cambria Math" w:hAnsi="Cambria Math" w:cs="Times New Roman"/>
                <w:color w:val="auto"/>
                <w:sz w:val="29"/>
                <w:szCs w:val="29"/>
                <w:shd w:val="clear" w:color="auto" w:fill="FFFFFF"/>
              </w:rPr>
              <m:t>1</m:t>
            </m:r>
          </m:num>
          <m:den>
            <m:rad>
              <m:radPr>
                <m:degHide m:val="1"/>
                <m:ctrlPr>
                  <w:rPr>
                    <w:rFonts w:ascii="Cambria Math" w:hAnsi="Cambria Math" w:cs="Times New Roman"/>
                    <w:color w:val="auto"/>
                    <w:sz w:val="29"/>
                    <w:szCs w:val="29"/>
                    <w:shd w:val="clear" w:color="auto" w:fill="FFFFFF"/>
                  </w:rPr>
                </m:ctrlPr>
              </m:radPr>
              <m:deg/>
              <m:e>
                <m:r>
                  <w:rPr>
                    <w:rFonts w:ascii="Cambria Math" w:hAnsi="Cambria Math" w:cs="Times New Roman"/>
                    <w:color w:val="auto"/>
                    <w:sz w:val="29"/>
                    <w:szCs w:val="29"/>
                    <w:shd w:val="clear" w:color="auto" w:fill="FFFFFF"/>
                  </w:rPr>
                  <m:t>1</m:t>
                </m:r>
                <m:r>
                  <m:rPr>
                    <m:sty m:val="p"/>
                  </m:rPr>
                  <w:rPr>
                    <w:rFonts w:ascii="Cambria Math" w:hAnsi="Cambria Math" w:cs="Times New Roman"/>
                    <w:i w:val="0"/>
                    <w:color w:val="auto"/>
                    <w:sz w:val="29"/>
                    <w:szCs w:val="29"/>
                    <w:shd w:val="clear" w:color="auto" w:fill="FFFFFF"/>
                  </w:rPr>
                  <w:sym w:font="Symbol" w:char="F02B"/>
                </m:r>
                <m:r>
                  <w:rPr>
                    <w:rFonts w:ascii="Cambria Math" w:hAnsi="Cambria Math" w:cs="Times New Roman"/>
                    <w:color w:val="auto"/>
                    <w:sz w:val="29"/>
                    <w:szCs w:val="29"/>
                    <w:shd w:val="clear" w:color="auto" w:fill="FFFFFF"/>
                  </w:rPr>
                  <m:t xml:space="preserve"> </m:t>
                </m:r>
                <m:f>
                  <m:fPr>
                    <m:ctrlPr>
                      <w:rPr>
                        <w:rFonts w:ascii="Cambria Math" w:hAnsi="Cambria Math" w:cs="Times New Roman"/>
                        <w:color w:val="auto"/>
                        <w:sz w:val="29"/>
                        <w:szCs w:val="29"/>
                        <w:shd w:val="clear" w:color="auto" w:fill="FFFFFF"/>
                      </w:rPr>
                    </m:ctrlPr>
                  </m:fPr>
                  <m:num>
                    <m:r>
                      <w:rPr>
                        <w:rFonts w:ascii="Cambria Math" w:hAnsi="Cambria Math" w:cs="Times New Roman"/>
                        <w:color w:val="auto"/>
                        <w:sz w:val="29"/>
                        <w:szCs w:val="29"/>
                        <w:shd w:val="clear" w:color="auto" w:fill="FFFFFF"/>
                      </w:rPr>
                      <m:t>12</m:t>
                    </m:r>
                    <m:r>
                      <w:rPr>
                        <w:rFonts w:ascii="Cambria Math" w:hAnsi="Cambria Math" w:cs="Times New Roman"/>
                        <w:color w:val="auto"/>
                        <w:sz w:val="29"/>
                        <w:szCs w:val="29"/>
                        <w:shd w:val="clear" w:color="auto" w:fill="FFFFFF"/>
                      </w:rPr>
                      <m:t>h</m:t>
                    </m:r>
                  </m:num>
                  <m:den>
                    <m:r>
                      <w:rPr>
                        <w:rFonts w:ascii="Cambria Math" w:hAnsi="Cambria Math" w:cs="Times New Roman"/>
                        <w:color w:val="auto"/>
                        <w:sz w:val="29"/>
                        <w:szCs w:val="29"/>
                        <w:shd w:val="clear" w:color="auto" w:fill="FFFFFF"/>
                      </w:rPr>
                      <m:t>W</m:t>
                    </m:r>
                  </m:den>
                </m:f>
              </m:e>
            </m:rad>
          </m:den>
        </m:f>
      </m:oMath>
      <w:r w:rsidRPr="00F069FB">
        <w:rPr>
          <w:rFonts w:ascii="Times" w:eastAsiaTheme="minorEastAsia" w:hAnsi="Times" w:cs="Times New Roman"/>
          <w:color w:val="auto"/>
          <w:sz w:val="28"/>
          <w:szCs w:val="28"/>
          <w:shd w:val="clear" w:color="auto" w:fill="FFFFFF"/>
          <w:lang w:val="en-US"/>
        </w:rPr>
        <w:t xml:space="preserve"> </w:t>
      </w:r>
      <w:r w:rsidRPr="00F069FB">
        <w:rPr>
          <w:rFonts w:ascii="Times" w:eastAsiaTheme="minorEastAsia" w:hAnsi="Times" w:cs="Times New Roman"/>
          <w:i w:val="0"/>
          <w:iCs w:val="0"/>
          <w:color w:val="auto"/>
          <w:sz w:val="28"/>
          <w:szCs w:val="28"/>
          <w:shd w:val="clear" w:color="auto" w:fill="FFFFFF"/>
        </w:rPr>
        <w:t>)</w:t>
      </w:r>
      <w:r w:rsidRPr="00F069FB">
        <w:rPr>
          <w:rFonts w:ascii="Times" w:eastAsiaTheme="minorEastAsia" w:hAnsi="Times" w:cs="Times New Roman"/>
          <w:i w:val="0"/>
          <w:iCs w:val="0"/>
          <w:color w:val="auto"/>
          <w:sz w:val="28"/>
          <w:szCs w:val="24"/>
          <w:shd w:val="clear" w:color="auto" w:fill="FFFFFF"/>
        </w:rPr>
        <w:tab/>
      </w:r>
      <w:r w:rsidRPr="00F069FB">
        <w:rPr>
          <w:rFonts w:ascii="Times" w:eastAsiaTheme="minorEastAsia" w:hAnsi="Times" w:cs="Times New Roman"/>
          <w:i w:val="0"/>
          <w:iCs w:val="0"/>
          <w:color w:val="auto"/>
          <w:sz w:val="24"/>
          <w:szCs w:val="24"/>
          <w:shd w:val="clear" w:color="auto" w:fill="FFFFFF"/>
          <w:lang w:val="en-US"/>
        </w:rPr>
        <w:t xml:space="preserve">    </w:t>
      </w:r>
    </w:p>
    <w:p w14:paraId="4DE980EB" w14:textId="77777777" w:rsidR="00C9277E" w:rsidRPr="00F069FB" w:rsidRDefault="00C9277E" w:rsidP="00E95ECC">
      <w:pPr>
        <w:spacing w:line="360" w:lineRule="auto"/>
        <w:ind w:left="1134"/>
        <w:jc w:val="both"/>
        <w:rPr>
          <w:rFonts w:ascii="Times" w:hAnsi="Times" w:cs="Times New Roman"/>
          <w:shd w:val="clear" w:color="auto" w:fill="FFFFFF"/>
        </w:rPr>
      </w:pPr>
      <w:r w:rsidRPr="00F069FB">
        <w:rPr>
          <w:rFonts w:ascii="Times" w:hAnsi="Times" w:cs="Times New Roman"/>
          <w:shd w:val="clear" w:color="auto" w:fill="FFFFFF"/>
        </w:rPr>
        <w:t xml:space="preserve">Keterangan:  </w:t>
      </w:r>
    </w:p>
    <w:p w14:paraId="12038DD7" w14:textId="396E6B1B" w:rsidR="00C9277E" w:rsidRPr="00F069FB" w:rsidRDefault="00C9277E" w:rsidP="00E95ECC">
      <w:pPr>
        <w:spacing w:line="360" w:lineRule="auto"/>
        <w:ind w:left="1134"/>
        <w:jc w:val="both"/>
        <w:rPr>
          <w:rFonts w:ascii="Times" w:hAnsi="Times" w:cs="Times New Roman"/>
          <w:shd w:val="clear" w:color="auto" w:fill="FFFFFF"/>
        </w:rPr>
      </w:pPr>
      <w:r w:rsidRPr="00F069FB">
        <w:rPr>
          <w:rFonts w:ascii="Times" w:hAnsi="Times" w:cs="Times New Roman"/>
          <w:i/>
          <w:shd w:val="clear" w:color="auto" w:fill="FFFFFF"/>
        </w:rPr>
        <w:t>L</w:t>
      </w:r>
      <w:r w:rsidRPr="00F069FB">
        <w:rPr>
          <w:rFonts w:ascii="Times" w:hAnsi="Times" w:cs="Times New Roman"/>
          <w:i/>
          <w:shd w:val="clear" w:color="auto" w:fill="FFFFFF"/>
          <w:vertAlign w:val="subscript"/>
        </w:rPr>
        <w:t>eff</w:t>
      </w:r>
      <w:r w:rsidRPr="00F069FB">
        <w:rPr>
          <w:rFonts w:ascii="Times" w:hAnsi="Times" w:cs="Times New Roman"/>
          <w:shd w:val="clear" w:color="auto" w:fill="FFFFFF"/>
          <w:vertAlign w:val="subscript"/>
        </w:rPr>
        <w:tab/>
        <w:t xml:space="preserve"> </w:t>
      </w:r>
      <w:r w:rsidR="00E95ECC" w:rsidRPr="00F069FB">
        <w:rPr>
          <w:rFonts w:ascii="Times" w:hAnsi="Times" w:cs="Times New Roman"/>
          <w:shd w:val="clear" w:color="auto" w:fill="FFFFFF"/>
          <w:vertAlign w:val="subscript"/>
        </w:rPr>
        <w:tab/>
      </w:r>
      <w:r w:rsidRPr="00F069FB">
        <w:rPr>
          <w:rFonts w:ascii="Times" w:hAnsi="Times" w:cs="Times New Roman"/>
          <w:shd w:val="clear" w:color="auto" w:fill="FFFFFF"/>
        </w:rPr>
        <w:t xml:space="preserve">= Panjang </w:t>
      </w:r>
      <w:r w:rsidRPr="00F069FB">
        <w:rPr>
          <w:rFonts w:ascii="Times" w:hAnsi="Times" w:cs="Times New Roman"/>
          <w:i/>
          <w:shd w:val="clear" w:color="auto" w:fill="FFFFFF"/>
        </w:rPr>
        <w:t>Patch</w:t>
      </w:r>
      <w:r w:rsidRPr="00F069FB">
        <w:rPr>
          <w:rFonts w:ascii="Times" w:hAnsi="Times" w:cs="Times New Roman"/>
          <w:shd w:val="clear" w:color="auto" w:fill="FFFFFF"/>
        </w:rPr>
        <w:t xml:space="preserve"> efektif  </w:t>
      </w:r>
    </w:p>
    <w:p w14:paraId="2D653C1C" w14:textId="5C0FBC67" w:rsidR="00C9277E" w:rsidRPr="00F069FB" w:rsidRDefault="00C9277E" w:rsidP="00E95ECC">
      <w:pPr>
        <w:spacing w:line="360" w:lineRule="auto"/>
        <w:ind w:left="1134"/>
        <w:jc w:val="both"/>
        <w:rPr>
          <w:rFonts w:ascii="Times" w:hAnsi="Times" w:cs="Times New Roman"/>
          <w:shd w:val="clear" w:color="auto" w:fill="FFFFFF"/>
        </w:rPr>
      </w:pPr>
      <w:r w:rsidRPr="00F069FB">
        <w:rPr>
          <w:rFonts w:ascii="Times" w:hAnsi="Times" w:cs="Times New Roman"/>
          <w:i/>
          <w:shd w:val="clear" w:color="auto" w:fill="FFFFFF"/>
        </w:rPr>
        <w:t>W</w:t>
      </w:r>
      <w:r w:rsidRPr="00F069FB">
        <w:rPr>
          <w:rFonts w:ascii="Times" w:hAnsi="Times" w:cs="Times New Roman"/>
          <w:shd w:val="clear" w:color="auto" w:fill="FFFFFF"/>
        </w:rPr>
        <w:tab/>
      </w:r>
      <w:r w:rsidR="00E95ECC" w:rsidRPr="00F069FB">
        <w:rPr>
          <w:rFonts w:ascii="Times" w:hAnsi="Times" w:cs="Times New Roman"/>
          <w:shd w:val="clear" w:color="auto" w:fill="FFFFFF"/>
        </w:rPr>
        <w:tab/>
      </w:r>
      <w:r w:rsidRPr="00F069FB">
        <w:rPr>
          <w:rFonts w:ascii="Times" w:hAnsi="Times" w:cs="Times New Roman"/>
          <w:shd w:val="clear" w:color="auto" w:fill="FFFFFF"/>
        </w:rPr>
        <w:t xml:space="preserve">= Lebar </w:t>
      </w:r>
      <w:r w:rsidRPr="00F069FB">
        <w:rPr>
          <w:rFonts w:ascii="Times" w:hAnsi="Times" w:cs="Times New Roman"/>
          <w:i/>
          <w:shd w:val="clear" w:color="auto" w:fill="FFFFFF"/>
        </w:rPr>
        <w:t>Patch</w:t>
      </w:r>
      <w:r w:rsidRPr="00F069FB">
        <w:rPr>
          <w:rFonts w:ascii="Times" w:hAnsi="Times" w:cs="Times New Roman"/>
          <w:shd w:val="clear" w:color="auto" w:fill="FFFFFF"/>
        </w:rPr>
        <w:t xml:space="preserve">  </w:t>
      </w:r>
    </w:p>
    <w:p w14:paraId="1FBFD132" w14:textId="62BBB433" w:rsidR="00C9277E" w:rsidRPr="00F069FB" w:rsidRDefault="00C9277E" w:rsidP="00E95ECC">
      <w:pPr>
        <w:spacing w:line="360" w:lineRule="auto"/>
        <w:ind w:left="1134"/>
        <w:jc w:val="both"/>
        <w:rPr>
          <w:rFonts w:ascii="Times" w:hAnsi="Times" w:cs="Times New Roman"/>
          <w:shd w:val="clear" w:color="auto" w:fill="FFFFFF"/>
        </w:rPr>
      </w:pPr>
      <w:r w:rsidRPr="00F069FB">
        <w:rPr>
          <w:rFonts w:ascii="Times" w:hAnsi="Times" w:cs="Times New Roman"/>
          <w:i/>
          <w:shd w:val="clear" w:color="auto" w:fill="FFFFFF"/>
        </w:rPr>
        <w:t>h</w:t>
      </w:r>
      <w:r w:rsidRPr="00F069FB">
        <w:rPr>
          <w:rFonts w:ascii="Times" w:hAnsi="Times" w:cs="Times New Roman"/>
          <w:shd w:val="clear" w:color="auto" w:fill="FFFFFF"/>
        </w:rPr>
        <w:tab/>
      </w:r>
      <w:r w:rsidR="00E95ECC" w:rsidRPr="00F069FB">
        <w:rPr>
          <w:rFonts w:ascii="Times" w:hAnsi="Times" w:cs="Times New Roman"/>
          <w:shd w:val="clear" w:color="auto" w:fill="FFFFFF"/>
        </w:rPr>
        <w:tab/>
      </w:r>
      <w:r w:rsidRPr="00F069FB">
        <w:rPr>
          <w:rFonts w:ascii="Times" w:hAnsi="Times" w:cs="Times New Roman"/>
          <w:shd w:val="clear" w:color="auto" w:fill="FFFFFF"/>
        </w:rPr>
        <w:t xml:space="preserve">= Tinggi atau tebal substrat       </w:t>
      </w:r>
    </w:p>
    <w:p w14:paraId="1CC92888" w14:textId="77777777" w:rsidR="00C9277E" w:rsidRPr="00F069FB" w:rsidRDefault="00C9277E" w:rsidP="00E95ECC">
      <w:pPr>
        <w:spacing w:after="100" w:afterAutospacing="1" w:line="360" w:lineRule="auto"/>
        <w:ind w:left="1134"/>
        <w:jc w:val="both"/>
        <w:rPr>
          <w:rFonts w:ascii="Times" w:hAnsi="Times" w:cs="Times New Roman"/>
          <w:shd w:val="clear" w:color="auto" w:fill="FFFFFF"/>
        </w:rPr>
      </w:pPr>
      <w:r w:rsidRPr="00F069FB">
        <w:rPr>
          <w:rFonts w:ascii="Times New Roman" w:hAnsi="Times New Roman" w:cs="Times New Roman"/>
          <w:i/>
          <w:sz w:val="28"/>
          <w:shd w:val="clear" w:color="auto" w:fill="FFFFFF"/>
        </w:rPr>
        <w:t>ɛ</w:t>
      </w:r>
      <w:r w:rsidRPr="00F069FB">
        <w:rPr>
          <w:rFonts w:ascii="Times" w:hAnsi="Times" w:cs="Times New Roman"/>
          <w:i/>
          <w:sz w:val="28"/>
          <w:shd w:val="clear" w:color="auto" w:fill="FFFFFF"/>
          <w:vertAlign w:val="subscript"/>
        </w:rPr>
        <w:t xml:space="preserve">reff  </w:t>
      </w:r>
      <w:r w:rsidRPr="00F069FB">
        <w:rPr>
          <w:rFonts w:ascii="Times" w:hAnsi="Times" w:cs="Times New Roman"/>
          <w:i/>
          <w:sz w:val="28"/>
          <w:shd w:val="clear" w:color="auto" w:fill="FFFFFF"/>
          <w:vertAlign w:val="subscript"/>
        </w:rPr>
        <w:tab/>
      </w:r>
      <w:r w:rsidRPr="00F069FB">
        <w:rPr>
          <w:rFonts w:ascii="Times" w:hAnsi="Times" w:cs="Times New Roman"/>
          <w:shd w:val="clear" w:color="auto" w:fill="FFFFFF"/>
        </w:rPr>
        <w:t>= Konstanta dielektrik efektif</w:t>
      </w:r>
    </w:p>
    <w:p w14:paraId="6C24BA2D" w14:textId="5F422AF9" w:rsidR="00C9277E" w:rsidRPr="00F069FB" w:rsidRDefault="00C9277E" w:rsidP="00E95ECC">
      <w:pPr>
        <w:pStyle w:val="DaftarParagraf"/>
        <w:spacing w:line="360" w:lineRule="auto"/>
        <w:ind w:left="1080"/>
        <w:jc w:val="both"/>
        <w:rPr>
          <w:rFonts w:ascii="Times" w:hAnsi="Times" w:cs="Times New Roman"/>
          <w:shd w:val="clear" w:color="auto" w:fill="FFFFFF"/>
        </w:rPr>
      </w:pPr>
      <w:r w:rsidRPr="00F069FB">
        <w:rPr>
          <w:rFonts w:ascii="Times" w:hAnsi="Times"/>
        </w:rPr>
        <w:t xml:space="preserve">Dalam perhitungan dimensi </w:t>
      </w:r>
      <w:r w:rsidRPr="00F069FB">
        <w:rPr>
          <w:rFonts w:ascii="Times" w:hAnsi="Times"/>
          <w:i/>
        </w:rPr>
        <w:t>ground plane</w:t>
      </w:r>
      <w:r w:rsidRPr="00F069FB">
        <w:rPr>
          <w:rFonts w:ascii="Times" w:hAnsi="Times"/>
        </w:rPr>
        <w:t xml:space="preserve">, idealnya </w:t>
      </w:r>
      <w:r w:rsidRPr="00F069FB">
        <w:rPr>
          <w:rFonts w:ascii="Times" w:hAnsi="Times"/>
          <w:i/>
        </w:rPr>
        <w:t>ground plane</w:t>
      </w:r>
      <w:r w:rsidRPr="00F069FB">
        <w:rPr>
          <w:rFonts w:ascii="Times" w:hAnsi="Times"/>
        </w:rPr>
        <w:t xml:space="preserve"> yang digunakan memiliki luas dan tebal yang tidak terhingga (</w:t>
      </w:r>
      <w:r w:rsidRPr="00F069FB">
        <w:rPr>
          <w:rFonts w:ascii="Times" w:hAnsi="Times"/>
          <w:i/>
        </w:rPr>
        <w:t>Infinite Ground Plane</w:t>
      </w:r>
      <w:r w:rsidRPr="00F069FB">
        <w:rPr>
          <w:rFonts w:ascii="Times" w:hAnsi="Times"/>
        </w:rPr>
        <w:t xml:space="preserve">), namun hal ini tidak mungkin direalisasikan sehingga harus disiasati dengan cara menciptakan kondisi </w:t>
      </w:r>
      <w:r w:rsidRPr="00F069FB">
        <w:rPr>
          <w:rFonts w:ascii="Times" w:hAnsi="Times"/>
          <w:i/>
        </w:rPr>
        <w:t>finite ground plane</w:t>
      </w:r>
      <w:r w:rsidRPr="00F069FB">
        <w:rPr>
          <w:rFonts w:ascii="Times" w:hAnsi="Times"/>
        </w:rPr>
        <w:t xml:space="preserve">. Dimensi </w:t>
      </w:r>
      <w:r w:rsidRPr="00F069FB">
        <w:rPr>
          <w:rFonts w:ascii="Times" w:hAnsi="Times"/>
          <w:i/>
        </w:rPr>
        <w:lastRenderedPageBreak/>
        <w:t>ground plane</w:t>
      </w:r>
      <w:r w:rsidRPr="00F069FB">
        <w:rPr>
          <w:rFonts w:ascii="Times" w:hAnsi="Times"/>
        </w:rPr>
        <w:t xml:space="preserve"> dapat dihitung menggunakan Persamaan 2-7 dan 2-8  (</w:t>
      </w:r>
      <w:r w:rsidRPr="00F069FB">
        <w:rPr>
          <w:rFonts w:ascii="Times" w:hAnsi="Times"/>
          <w:noProof/>
        </w:rPr>
        <w:t>Angela &amp; Hartanto, 2018</w:t>
      </w:r>
      <w:r w:rsidRPr="00F069FB">
        <w:rPr>
          <w:rFonts w:ascii="Times" w:hAnsi="Times"/>
        </w:rPr>
        <w:t>).</w:t>
      </w:r>
    </w:p>
    <w:p w14:paraId="58074935" w14:textId="3443681E" w:rsidR="00C9277E" w:rsidRPr="00F069FB" w:rsidRDefault="00C9277E" w:rsidP="00E95ECC">
      <w:pPr>
        <w:spacing w:before="120" w:after="100" w:afterAutospacing="1"/>
        <w:ind w:left="1440" w:firstLine="720"/>
        <w:jc w:val="both"/>
        <w:rPr>
          <w:rFonts w:ascii="Times" w:hAnsi="Times" w:cs="Times New Roman"/>
        </w:rPr>
      </w:pPr>
      <w:r w:rsidRPr="00F069FB">
        <w:rPr>
          <w:rFonts w:ascii="Times" w:hAnsi="Times" w:cs="Times New Roman"/>
          <w:i/>
          <w:sz w:val="23"/>
          <w:szCs w:val="23"/>
        </w:rPr>
        <w:t>L</w:t>
      </w:r>
      <w:r w:rsidRPr="00F069FB">
        <w:rPr>
          <w:rFonts w:ascii="Cambria Math" w:hAnsi="Cambria Math" w:cs="Cambria Math"/>
          <w:i/>
          <w:sz w:val="23"/>
          <w:szCs w:val="23"/>
          <w:vertAlign w:val="subscript"/>
        </w:rPr>
        <w:t>𝑔</w:t>
      </w:r>
      <w:r w:rsidRPr="00F069FB">
        <w:rPr>
          <w:rFonts w:ascii="Times" w:hAnsi="Times" w:cs="Times New Roman"/>
          <w:i/>
          <w:sz w:val="23"/>
          <w:szCs w:val="23"/>
        </w:rPr>
        <w:t xml:space="preserve"> = 6h </w:t>
      </w:r>
      <w:r w:rsidRPr="00F069FB">
        <w:rPr>
          <w:rFonts w:ascii="Times" w:hAnsi="Times" w:cs="Times New Roman"/>
          <w:sz w:val="23"/>
          <w:szCs w:val="23"/>
        </w:rPr>
        <w:t>+</w:t>
      </w:r>
      <w:r w:rsidRPr="00F069FB">
        <w:rPr>
          <w:rFonts w:ascii="Times" w:hAnsi="Times" w:cs="Times New Roman"/>
          <w:i/>
          <w:sz w:val="23"/>
          <w:szCs w:val="23"/>
        </w:rPr>
        <w:t xml:space="preserve"> L</w:t>
      </w:r>
      <w:r w:rsidRPr="00F069FB">
        <w:rPr>
          <w:rFonts w:ascii="Times" w:hAnsi="Times" w:cs="Times New Roman"/>
          <w:i/>
        </w:rPr>
        <w:tab/>
      </w:r>
      <w:r w:rsidRPr="00F069FB">
        <w:rPr>
          <w:rFonts w:ascii="Times" w:hAnsi="Times" w:cs="Times New Roman"/>
        </w:rPr>
        <w:tab/>
      </w:r>
      <w:r w:rsidRPr="00F069FB">
        <w:rPr>
          <w:rFonts w:ascii="Times" w:hAnsi="Times" w:cs="Times New Roman"/>
        </w:rPr>
        <w:tab/>
      </w:r>
      <w:r w:rsidRPr="00F069FB">
        <w:rPr>
          <w:rFonts w:ascii="Times" w:hAnsi="Times" w:cs="Times New Roman"/>
        </w:rPr>
        <w:tab/>
      </w:r>
      <w:r w:rsidRPr="00F069FB">
        <w:rPr>
          <w:rFonts w:ascii="Times" w:hAnsi="Times" w:cs="Times New Roman"/>
        </w:rPr>
        <w:tab/>
      </w:r>
    </w:p>
    <w:p w14:paraId="2A904FA5" w14:textId="4360531E" w:rsidR="00C9277E" w:rsidRPr="00F069FB" w:rsidRDefault="00C9277E" w:rsidP="00E95ECC">
      <w:pPr>
        <w:spacing w:after="120" w:line="360" w:lineRule="auto"/>
        <w:ind w:left="1440" w:firstLine="720"/>
        <w:jc w:val="both"/>
        <w:rPr>
          <w:rFonts w:ascii="Times" w:hAnsi="Times" w:cs="Times New Roman"/>
        </w:rPr>
      </w:pPr>
      <w:r w:rsidRPr="00F069FB">
        <w:rPr>
          <w:rFonts w:ascii="Times" w:hAnsi="Times" w:cs="Times New Roman"/>
          <w:i/>
          <w:sz w:val="23"/>
          <w:szCs w:val="23"/>
        </w:rPr>
        <w:t>W</w:t>
      </w:r>
      <w:r w:rsidRPr="00F069FB">
        <w:rPr>
          <w:rFonts w:ascii="Times" w:hAnsi="Times" w:cs="Times New Roman"/>
          <w:i/>
          <w:sz w:val="23"/>
          <w:szCs w:val="23"/>
          <w:vertAlign w:val="subscript"/>
        </w:rPr>
        <w:t>g</w:t>
      </w:r>
      <w:r w:rsidRPr="00F069FB">
        <w:rPr>
          <w:rFonts w:ascii="Times" w:hAnsi="Times" w:cs="Times New Roman"/>
          <w:i/>
          <w:sz w:val="23"/>
          <w:szCs w:val="23"/>
        </w:rPr>
        <w:t xml:space="preserve"> = 6h </w:t>
      </w:r>
      <w:r w:rsidRPr="00F069FB">
        <w:rPr>
          <w:rFonts w:ascii="Times" w:hAnsi="Times" w:cs="Times New Roman"/>
          <w:sz w:val="23"/>
          <w:szCs w:val="23"/>
        </w:rPr>
        <w:t>+</w:t>
      </w:r>
      <w:r w:rsidRPr="00F069FB">
        <w:rPr>
          <w:rFonts w:ascii="Times" w:hAnsi="Times" w:cs="Times New Roman"/>
          <w:i/>
          <w:sz w:val="23"/>
          <w:szCs w:val="23"/>
        </w:rPr>
        <w:t xml:space="preserve"> W</w:t>
      </w:r>
      <w:r w:rsidRPr="00F069FB">
        <w:rPr>
          <w:rFonts w:ascii="Times" w:hAnsi="Times" w:cs="Times New Roman"/>
          <w:i/>
          <w:sz w:val="23"/>
          <w:szCs w:val="23"/>
        </w:rPr>
        <w:tab/>
      </w:r>
      <w:r w:rsidRPr="00F069FB">
        <w:rPr>
          <w:rFonts w:ascii="Times" w:hAnsi="Times" w:cs="Times New Roman"/>
        </w:rPr>
        <w:tab/>
      </w:r>
      <w:r w:rsidRPr="00F069FB">
        <w:rPr>
          <w:rFonts w:ascii="Times" w:hAnsi="Times" w:cs="Times New Roman"/>
        </w:rPr>
        <w:tab/>
      </w:r>
      <w:r w:rsidRPr="00F069FB">
        <w:rPr>
          <w:rFonts w:ascii="Times" w:hAnsi="Times" w:cs="Times New Roman"/>
        </w:rPr>
        <w:tab/>
      </w:r>
      <w:r w:rsidRPr="00F069FB">
        <w:rPr>
          <w:rFonts w:ascii="Times" w:hAnsi="Times" w:cs="Times New Roman"/>
        </w:rPr>
        <w:tab/>
      </w:r>
    </w:p>
    <w:p w14:paraId="7D4C3B2A" w14:textId="77777777" w:rsidR="00C9277E" w:rsidRPr="00F069FB" w:rsidRDefault="00C9277E" w:rsidP="00E95ECC">
      <w:pPr>
        <w:spacing w:line="360" w:lineRule="auto"/>
        <w:ind w:left="1134"/>
        <w:jc w:val="both"/>
        <w:rPr>
          <w:rFonts w:ascii="Times" w:hAnsi="Times" w:cs="Times New Roman"/>
        </w:rPr>
      </w:pPr>
      <w:r w:rsidRPr="00F069FB">
        <w:rPr>
          <w:rFonts w:ascii="Times" w:hAnsi="Times" w:cs="Times New Roman"/>
        </w:rPr>
        <w:t xml:space="preserve">Keterangan: </w:t>
      </w:r>
    </w:p>
    <w:p w14:paraId="7086AC5F" w14:textId="61617D43" w:rsidR="00C9277E" w:rsidRPr="00F069FB" w:rsidRDefault="00C9277E" w:rsidP="00E95ECC">
      <w:pPr>
        <w:spacing w:line="360" w:lineRule="auto"/>
        <w:ind w:left="1134"/>
        <w:jc w:val="both"/>
        <w:rPr>
          <w:rFonts w:ascii="Times" w:hAnsi="Times" w:cs="Times New Roman"/>
        </w:rPr>
      </w:pPr>
      <w:r w:rsidRPr="00F069FB">
        <w:rPr>
          <w:rFonts w:ascii="Times" w:hAnsi="Times" w:cs="Times New Roman"/>
          <w:i/>
        </w:rPr>
        <w:t>L</w:t>
      </w:r>
      <w:r w:rsidRPr="00F069FB">
        <w:rPr>
          <w:rFonts w:ascii="Cambria Math" w:hAnsi="Cambria Math" w:cs="Cambria Math"/>
          <w:i/>
          <w:vertAlign w:val="subscript"/>
        </w:rPr>
        <w:t>𝑔</w:t>
      </w:r>
      <w:r w:rsidRPr="00F069FB">
        <w:rPr>
          <w:rFonts w:ascii="Times" w:hAnsi="Times" w:cs="Times New Roman"/>
          <w:vertAlign w:val="subscript"/>
        </w:rPr>
        <w:t xml:space="preserve"> </w:t>
      </w:r>
      <w:r w:rsidRPr="00F069FB">
        <w:rPr>
          <w:rFonts w:ascii="Times" w:hAnsi="Times" w:cs="Times New Roman"/>
        </w:rPr>
        <w:tab/>
      </w:r>
      <w:r w:rsidR="00E95ECC" w:rsidRPr="00F069FB">
        <w:rPr>
          <w:rFonts w:ascii="Times" w:hAnsi="Times" w:cs="Times New Roman"/>
        </w:rPr>
        <w:tab/>
      </w:r>
      <w:r w:rsidRPr="00F069FB">
        <w:rPr>
          <w:rFonts w:ascii="Times" w:hAnsi="Times" w:cs="Times New Roman"/>
        </w:rPr>
        <w:t xml:space="preserve">= Pajang </w:t>
      </w:r>
      <w:r w:rsidRPr="00F069FB">
        <w:rPr>
          <w:rFonts w:ascii="Times" w:hAnsi="Times" w:cs="Times New Roman"/>
          <w:i/>
        </w:rPr>
        <w:t>ground plane</w:t>
      </w:r>
      <w:r w:rsidRPr="00F069FB">
        <w:rPr>
          <w:rFonts w:ascii="Times" w:hAnsi="Times" w:cs="Times New Roman"/>
        </w:rPr>
        <w:t xml:space="preserve"> (mm) </w:t>
      </w:r>
    </w:p>
    <w:p w14:paraId="798FAAED" w14:textId="740F6B99" w:rsidR="00C9277E" w:rsidRPr="00F069FB" w:rsidRDefault="00C9277E" w:rsidP="00E95ECC">
      <w:pPr>
        <w:spacing w:line="360" w:lineRule="auto"/>
        <w:ind w:left="1134"/>
        <w:jc w:val="both"/>
        <w:rPr>
          <w:rFonts w:ascii="Times" w:hAnsi="Times" w:cs="Times New Roman"/>
        </w:rPr>
      </w:pPr>
      <w:r w:rsidRPr="00F069FB">
        <w:rPr>
          <w:rFonts w:ascii="Times" w:hAnsi="Times" w:cs="Times New Roman"/>
          <w:i/>
        </w:rPr>
        <w:t>W</w:t>
      </w:r>
      <w:r w:rsidRPr="00F069FB">
        <w:rPr>
          <w:rFonts w:ascii="Times" w:hAnsi="Times" w:cs="Times New Roman"/>
          <w:i/>
          <w:vertAlign w:val="subscript"/>
        </w:rPr>
        <w:t>g</w:t>
      </w:r>
      <w:r w:rsidRPr="00F069FB">
        <w:rPr>
          <w:rFonts w:ascii="Times" w:hAnsi="Times" w:cs="Times New Roman"/>
        </w:rPr>
        <w:tab/>
      </w:r>
      <w:r w:rsidR="00E95ECC" w:rsidRPr="00F069FB">
        <w:rPr>
          <w:rFonts w:ascii="Times" w:hAnsi="Times" w:cs="Times New Roman"/>
        </w:rPr>
        <w:tab/>
      </w:r>
      <w:r w:rsidRPr="00F069FB">
        <w:rPr>
          <w:rFonts w:ascii="Times" w:hAnsi="Times" w:cs="Times New Roman"/>
        </w:rPr>
        <w:t xml:space="preserve">= Lebar dimensi </w:t>
      </w:r>
      <w:r w:rsidRPr="00F069FB">
        <w:rPr>
          <w:rFonts w:ascii="Times" w:hAnsi="Times" w:cs="Times New Roman"/>
          <w:i/>
        </w:rPr>
        <w:t>ground plane</w:t>
      </w:r>
      <w:r w:rsidRPr="00F069FB">
        <w:rPr>
          <w:rFonts w:ascii="Times" w:hAnsi="Times" w:cs="Times New Roman"/>
        </w:rPr>
        <w:t xml:space="preserve"> (mm)</w:t>
      </w:r>
    </w:p>
    <w:p w14:paraId="179D2E07" w14:textId="0E9FBAE1" w:rsidR="00C9277E" w:rsidRPr="00F069FB" w:rsidRDefault="00C9277E" w:rsidP="00E95ECC">
      <w:pPr>
        <w:spacing w:line="360" w:lineRule="auto"/>
        <w:ind w:left="1134"/>
        <w:jc w:val="both"/>
        <w:rPr>
          <w:rFonts w:ascii="Times" w:hAnsi="Times" w:cs="Times New Roman"/>
        </w:rPr>
      </w:pPr>
      <w:r w:rsidRPr="00F069FB">
        <w:rPr>
          <w:rFonts w:ascii="Times" w:hAnsi="Times" w:cs="Times New Roman"/>
          <w:i/>
        </w:rPr>
        <w:t>h</w:t>
      </w:r>
      <w:r w:rsidRPr="00F069FB">
        <w:rPr>
          <w:rFonts w:ascii="Times" w:hAnsi="Times" w:cs="Times New Roman"/>
        </w:rPr>
        <w:tab/>
      </w:r>
      <w:r w:rsidR="00E95ECC" w:rsidRPr="00F069FB">
        <w:rPr>
          <w:rFonts w:ascii="Times" w:hAnsi="Times" w:cs="Times New Roman"/>
        </w:rPr>
        <w:tab/>
      </w:r>
      <w:r w:rsidRPr="00F069FB">
        <w:rPr>
          <w:rFonts w:ascii="Times" w:hAnsi="Times" w:cs="Times New Roman"/>
        </w:rPr>
        <w:t xml:space="preserve">= Tinggi substrat (mm) </w:t>
      </w:r>
    </w:p>
    <w:p w14:paraId="03FB73A0" w14:textId="20D10B9A" w:rsidR="00C9277E" w:rsidRPr="00F069FB" w:rsidRDefault="00C9277E" w:rsidP="00E95ECC">
      <w:pPr>
        <w:spacing w:line="360" w:lineRule="auto"/>
        <w:ind w:left="1134"/>
        <w:jc w:val="both"/>
        <w:rPr>
          <w:rFonts w:ascii="Times" w:hAnsi="Times" w:cs="Times New Roman"/>
        </w:rPr>
      </w:pPr>
      <w:r w:rsidRPr="00F069FB">
        <w:rPr>
          <w:rFonts w:ascii="Times" w:hAnsi="Times" w:cs="Times New Roman"/>
          <w:i/>
        </w:rPr>
        <w:t>W</w:t>
      </w:r>
      <w:r w:rsidRPr="00F069FB">
        <w:rPr>
          <w:rFonts w:ascii="Times" w:hAnsi="Times" w:cs="Times New Roman"/>
        </w:rPr>
        <w:tab/>
      </w:r>
      <w:r w:rsidR="00E95ECC" w:rsidRPr="00F069FB">
        <w:rPr>
          <w:rFonts w:ascii="Times" w:hAnsi="Times" w:cs="Times New Roman"/>
        </w:rPr>
        <w:tab/>
      </w:r>
      <w:r w:rsidRPr="00F069FB">
        <w:rPr>
          <w:rFonts w:ascii="Times" w:hAnsi="Times" w:cs="Times New Roman"/>
        </w:rPr>
        <w:t xml:space="preserve">= Lebar </w:t>
      </w:r>
      <w:r w:rsidRPr="00F069FB">
        <w:rPr>
          <w:rFonts w:ascii="Times" w:hAnsi="Times" w:cs="Times New Roman"/>
          <w:i/>
        </w:rPr>
        <w:t xml:space="preserve">patch </w:t>
      </w:r>
    </w:p>
    <w:p w14:paraId="608F73A0" w14:textId="0EB6DFD3" w:rsidR="00C9277E" w:rsidRPr="00F069FB" w:rsidRDefault="00C9277E" w:rsidP="00E95ECC">
      <w:pPr>
        <w:spacing w:after="100" w:afterAutospacing="1" w:line="360" w:lineRule="auto"/>
        <w:ind w:left="1134"/>
        <w:jc w:val="both"/>
        <w:rPr>
          <w:rFonts w:ascii="Times" w:hAnsi="Times" w:cs="Times New Roman"/>
          <w:i/>
        </w:rPr>
      </w:pPr>
      <w:r w:rsidRPr="00F069FB">
        <w:rPr>
          <w:rFonts w:ascii="Times" w:hAnsi="Times" w:cs="Times New Roman"/>
          <w:i/>
        </w:rPr>
        <w:t>L</w:t>
      </w:r>
      <w:r w:rsidRPr="00F069FB">
        <w:rPr>
          <w:rFonts w:ascii="Times" w:hAnsi="Times" w:cs="Times New Roman"/>
        </w:rPr>
        <w:tab/>
      </w:r>
      <w:r w:rsidR="00E95ECC" w:rsidRPr="00F069FB">
        <w:rPr>
          <w:rFonts w:ascii="Times" w:hAnsi="Times" w:cs="Times New Roman"/>
        </w:rPr>
        <w:tab/>
      </w:r>
      <w:r w:rsidRPr="00F069FB">
        <w:rPr>
          <w:rFonts w:ascii="Times" w:hAnsi="Times" w:cs="Times New Roman"/>
        </w:rPr>
        <w:t xml:space="preserve">= Panjang </w:t>
      </w:r>
      <w:r w:rsidRPr="00F069FB">
        <w:rPr>
          <w:rFonts w:ascii="Times" w:hAnsi="Times" w:cs="Times New Roman"/>
          <w:i/>
        </w:rPr>
        <w:t>patch</w:t>
      </w:r>
    </w:p>
    <w:p w14:paraId="7A53AB4C" w14:textId="77777777" w:rsidR="00C9277E" w:rsidRPr="00F069FB" w:rsidRDefault="00C9277E" w:rsidP="00E95ECC">
      <w:pPr>
        <w:spacing w:after="100" w:afterAutospacing="1" w:line="360" w:lineRule="auto"/>
        <w:ind w:left="1134"/>
        <w:jc w:val="both"/>
        <w:rPr>
          <w:rFonts w:ascii="Times" w:hAnsi="Times"/>
        </w:rPr>
      </w:pPr>
      <w:r w:rsidRPr="00F069FB">
        <w:rPr>
          <w:rFonts w:ascii="Times" w:hAnsi="Times"/>
        </w:rPr>
        <w:t xml:space="preserve">Antena mikrostrip memiliki banyak kelebihan, dengan fisik antena mikrostrip yang lebih tipis, lebih kecil, bentuk yang mudah dibuat serta memiliki massa yang lebih ringan membuat biaya fabrikasi menjadi murah sehingga banyak dimanfaatkan dalam berbagai sistem komunikasi. Selain itu, pada antena mikrostrip dapat dilakukan polarisasi linier dan lingkaran dengan pencatuan yang sederhana. Namun antena mikrostrip memiliki kekurangan yaitu memiliki </w:t>
      </w:r>
      <w:r w:rsidRPr="00F069FB">
        <w:rPr>
          <w:rFonts w:ascii="Times" w:hAnsi="Times"/>
          <w:i/>
        </w:rPr>
        <w:t>bandwidth</w:t>
      </w:r>
      <w:r w:rsidRPr="00F069FB">
        <w:rPr>
          <w:rFonts w:ascii="Times" w:hAnsi="Times"/>
        </w:rPr>
        <w:t xml:space="preserve"> yang sempit, </w:t>
      </w:r>
      <w:r w:rsidRPr="00F069FB">
        <w:rPr>
          <w:rFonts w:ascii="Times" w:hAnsi="Times"/>
          <w:i/>
        </w:rPr>
        <w:t>gain</w:t>
      </w:r>
      <w:r w:rsidRPr="00F069FB">
        <w:rPr>
          <w:rFonts w:ascii="Times" w:hAnsi="Times"/>
        </w:rPr>
        <w:t xml:space="preserve"> yang rendah, serta memiliki efek gelombang permukaan atau </w:t>
      </w:r>
      <w:r w:rsidRPr="00F069FB">
        <w:rPr>
          <w:rFonts w:ascii="Times" w:hAnsi="Times"/>
          <w:i/>
        </w:rPr>
        <w:t>surface wave</w:t>
      </w:r>
      <w:r w:rsidRPr="00F069FB">
        <w:rPr>
          <w:rFonts w:ascii="Times" w:hAnsi="Times"/>
        </w:rPr>
        <w:t xml:space="preserve"> (Puspita, 2020). </w:t>
      </w:r>
    </w:p>
    <w:p w14:paraId="76DF6B35" w14:textId="77777777" w:rsidR="00C9277E" w:rsidRPr="00F069FB" w:rsidRDefault="00C9277E" w:rsidP="00E95ECC">
      <w:pPr>
        <w:spacing w:after="100" w:afterAutospacing="1" w:line="360" w:lineRule="auto"/>
        <w:ind w:left="1134"/>
        <w:jc w:val="both"/>
        <w:rPr>
          <w:rFonts w:ascii="Times" w:hAnsi="Times"/>
        </w:rPr>
      </w:pPr>
      <w:r w:rsidRPr="00F069FB">
        <w:rPr>
          <w:rFonts w:ascii="Times" w:hAnsi="Times"/>
        </w:rPr>
        <w:t xml:space="preserve">Antena mikrostrip banyak direkomendasikan diberbagai aplikasi sistem komunikasi radio. Selain itu, antena mikrostrip sedang terus dikembangkan, dengan perubahan model </w:t>
      </w:r>
      <w:r w:rsidRPr="00F069FB">
        <w:rPr>
          <w:rFonts w:ascii="Times" w:hAnsi="Times"/>
          <w:i/>
        </w:rPr>
        <w:t>patch</w:t>
      </w:r>
      <w:r w:rsidRPr="00F069FB">
        <w:rPr>
          <w:rFonts w:ascii="Times" w:hAnsi="Times"/>
        </w:rPr>
        <w:t xml:space="preserve"> yang dikombinasi, penggunaan berbagai spektrum frekuensi dan penggunaan bahan -bahan baru sebagai substrat antena yang akan memunculkan karakteristik baru pada antena mikrostrip tersebut. Pemanfaatan dari antena mikrostrip yang terus dikembangkan yaitu untuk komunikasi satelit, radar, militer, kesehatan, deteksi keselamatan dan lain-  lain.</w:t>
      </w:r>
    </w:p>
    <w:p w14:paraId="295E9515" w14:textId="46010E78" w:rsidR="00667C5B" w:rsidRPr="00F069FB" w:rsidRDefault="00667C5B" w:rsidP="00667C5B">
      <w:pPr>
        <w:pStyle w:val="DaftarParagraf"/>
        <w:spacing w:line="360" w:lineRule="auto"/>
        <w:ind w:left="1080"/>
        <w:rPr>
          <w:rFonts w:ascii="Times" w:hAnsi="Times"/>
          <w:lang w:val="en-US"/>
        </w:rPr>
      </w:pPr>
    </w:p>
    <w:p w14:paraId="3194EAD6" w14:textId="77777777" w:rsidR="001A4131" w:rsidRPr="00F069FB" w:rsidRDefault="001A4131" w:rsidP="00667C5B">
      <w:pPr>
        <w:pStyle w:val="DaftarParagraf"/>
        <w:spacing w:line="360" w:lineRule="auto"/>
        <w:ind w:left="1080"/>
        <w:rPr>
          <w:rFonts w:ascii="Times" w:hAnsi="Times"/>
          <w:lang w:val="en-US"/>
        </w:rPr>
      </w:pPr>
    </w:p>
    <w:p w14:paraId="76426576" w14:textId="07485271" w:rsidR="00E01973" w:rsidRPr="00F069FB" w:rsidRDefault="00AF27DA" w:rsidP="0053496A">
      <w:pPr>
        <w:pStyle w:val="DaftarParagraf"/>
        <w:numPr>
          <w:ilvl w:val="0"/>
          <w:numId w:val="11"/>
        </w:numPr>
        <w:spacing w:line="360" w:lineRule="auto"/>
        <w:rPr>
          <w:rFonts w:ascii="Times" w:hAnsi="Times"/>
          <w:lang w:val="en-US"/>
        </w:rPr>
      </w:pPr>
      <w:r w:rsidRPr="00F069FB">
        <w:rPr>
          <w:rFonts w:ascii="Times" w:hAnsi="Times"/>
          <w:lang w:val="en-US"/>
        </w:rPr>
        <w:lastRenderedPageBreak/>
        <w:t>Parameter Perhitungan Antena</w:t>
      </w:r>
    </w:p>
    <w:p w14:paraId="3CDDB1C1" w14:textId="2E5C0249" w:rsidR="00A64FB4" w:rsidRPr="00F069FB" w:rsidRDefault="00E223A3" w:rsidP="00A64FB4">
      <w:pPr>
        <w:pStyle w:val="DaftarParagraf"/>
        <w:numPr>
          <w:ilvl w:val="0"/>
          <w:numId w:val="13"/>
        </w:numPr>
        <w:spacing w:line="360" w:lineRule="auto"/>
        <w:jc w:val="both"/>
        <w:rPr>
          <w:rFonts w:ascii="Times" w:hAnsi="Times"/>
          <w:lang w:val="en-US"/>
        </w:rPr>
      </w:pPr>
      <w:r w:rsidRPr="00F069FB">
        <w:rPr>
          <w:rFonts w:ascii="Times" w:hAnsi="Times"/>
          <w:lang w:val="en-US"/>
        </w:rPr>
        <w:t>Panjang Antenna</w:t>
      </w:r>
    </w:p>
    <w:p w14:paraId="1688E6F9" w14:textId="636BE283" w:rsidR="00A64FB4" w:rsidRPr="00F069FB" w:rsidRDefault="00A64FB4" w:rsidP="00A64FB4">
      <w:pPr>
        <w:pStyle w:val="DaftarParagraf"/>
        <w:spacing w:line="360" w:lineRule="auto"/>
        <w:ind w:left="1440"/>
        <w:jc w:val="both"/>
        <w:rPr>
          <w:rFonts w:ascii="Times" w:hAnsi="Times"/>
          <w:lang w:val="en-US"/>
        </w:rPr>
      </w:pPr>
      <w:r w:rsidRPr="00F069FB">
        <w:rPr>
          <w:rFonts w:ascii="Times" w:hAnsi="Times"/>
        </w:rPr>
        <w:t xml:space="preserve">Panjang dari sebuah antena dapat ditentukan dengan mengetahui terlebih dahulu panjang gelombang dan frekuensi antena karena antena mempunyai frekuensi kerja atau resonansi. </w:t>
      </w:r>
      <w:r w:rsidRPr="00F069FB">
        <w:rPr>
          <w:rFonts w:ascii="Times" w:hAnsi="Times" w:cs="Times New Roman"/>
        </w:rPr>
        <w:t xml:space="preserve">Panjang antena mikrostrip dipengaruhi oleh panjang gelombang antena dan frekuensi kerja. Semakin tinggi frekuensi kerja yang digunakan maka panjang antena akan semakin kecil dan semakin kecil frekuensi kerja yang digunakan maka panjang antena akan semakin panjang </w:t>
      </w:r>
      <w:r w:rsidRPr="00F069FB">
        <w:rPr>
          <w:rFonts w:ascii="Times" w:hAnsi="Times" w:cs="Times New Roman"/>
          <w:i/>
        </w:rPr>
        <w:fldChar w:fldCharType="begin" w:fldLock="1"/>
      </w:r>
      <w:r w:rsidRPr="00F069FB">
        <w:rPr>
          <w:rFonts w:ascii="Times" w:hAnsi="Times" w:cs="Times New Roman"/>
          <w:i/>
        </w:rPr>
        <w:instrText>ADDIN CSL_CITATION {"citationItems":[{"id":"ITEM-1","itemData":{"ISBN":"9786468600","abstract":"This chapter contains sections titled:IntroductionTechnical BackgroundAnalysis and DesignFeed/Excitation MethodsDual</w:instrText>
      </w:r>
      <w:r w:rsidRPr="00F069FB">
        <w:rPr>
          <w:rFonts w:ascii="Cambria Math" w:hAnsi="Cambria Math" w:cs="Cambria Math"/>
          <w:i/>
        </w:rPr>
        <w:instrText>‐</w:instrText>
      </w:r>
      <w:r w:rsidRPr="00F069FB">
        <w:rPr>
          <w:rFonts w:ascii="Times" w:hAnsi="Times" w:cs="Times New Roman"/>
          <w:i/>
        </w:rPr>
        <w:instrText>Polarization and Circular</w:instrText>
      </w:r>
      <w:r w:rsidRPr="00F069FB">
        <w:rPr>
          <w:rFonts w:ascii="Cambria Math" w:hAnsi="Cambria Math" w:cs="Cambria Math"/>
          <w:i/>
        </w:rPr>
        <w:instrText>‐</w:instrText>
      </w:r>
      <w:r w:rsidRPr="00F069FB">
        <w:rPr>
          <w:rFonts w:ascii="Times" w:hAnsi="Times" w:cs="Times New Roman"/>
          <w:i/>
        </w:rPr>
        <w:instrText>Polarization TechniquesBroadband and Dual</w:instrText>
      </w:r>
      <w:r w:rsidRPr="00F069FB">
        <w:rPr>
          <w:rFonts w:ascii="Cambria Math" w:hAnsi="Cambria Math" w:cs="Cambria Math"/>
          <w:i/>
        </w:rPr>
        <w:instrText>‐</w:instrText>
      </w:r>
      <w:r w:rsidRPr="00F069FB">
        <w:rPr>
          <w:rFonts w:ascii="Times" w:hAnsi="Times" w:cs="Times New Roman"/>
          <w:i/>
        </w:rPr>
        <w:instrText>Band TechniquesAntenna Miniaturization TechniquesSummaryReferences keywords: {Microstrip antennas;Microstrip;Microstrip antenna arrays;Substrates;Bandwidth;Insertion loss},","author":[{"dropping-particle":"","family":"Balanis","given":"Constantine A.","non-dropping-particle":"","parse-names":false,"suffix":""}],"id":"ITEM-1","issued":{"date-parts":[["2005"]]},"number-of-pages":"1073","title":"Antenna Theroy: Analysis and Design 3rd Edition","type":"book"},"uris":["http://www.mendeley.com/documents/?uuid=6ea8ec27-30ed-4fa3-8ca6-3b7c089a5785"]}],"mendeley":{"formattedCitation":"(Balanis, 2005)","plainTextFormattedCitation":"(Balanis, 2005)","previouslyFormattedCitation":"(Balanis, 2005)"},"properties":{"noteIndex":0},"schema":"https://github.com/citation-style-language/schema/raw/master/csl-citation.json"}</w:instrText>
      </w:r>
      <w:r w:rsidRPr="00F069FB">
        <w:rPr>
          <w:rFonts w:ascii="Times" w:hAnsi="Times" w:cs="Times New Roman"/>
          <w:i/>
        </w:rPr>
        <w:fldChar w:fldCharType="separate"/>
      </w:r>
      <w:r w:rsidRPr="00F069FB">
        <w:rPr>
          <w:rFonts w:ascii="Times" w:hAnsi="Times" w:cs="Times New Roman"/>
          <w:noProof/>
        </w:rPr>
        <w:t>(Balanis, 2005)</w:t>
      </w:r>
      <w:r w:rsidRPr="00F069FB">
        <w:rPr>
          <w:rFonts w:ascii="Times" w:hAnsi="Times" w:cs="Times New Roman"/>
          <w:i/>
        </w:rPr>
        <w:fldChar w:fldCharType="end"/>
      </w:r>
      <w:r w:rsidRPr="00F069FB">
        <w:rPr>
          <w:rFonts w:ascii="Times" w:hAnsi="Times"/>
        </w:rPr>
        <w:t xml:space="preserve">. Panjang gelombang pada antena menjadi acuan dalam perancangan antena, dengan syarat panjang kedua </w:t>
      </w:r>
      <w:r w:rsidRPr="00F069FB">
        <w:rPr>
          <w:rFonts w:ascii="Times" w:hAnsi="Times"/>
          <w:i/>
        </w:rPr>
        <w:t>patch</w:t>
      </w:r>
      <w:r w:rsidRPr="00F069FB">
        <w:rPr>
          <w:rFonts w:ascii="Times" w:hAnsi="Times"/>
        </w:rPr>
        <w:t xml:space="preserve"> antena tidak boleh melebihi panjang gelombang antena. Untuk menentukan panjang gelombang pada antena dapat dihitung  menggunakan Persamaan 2-9 </w:t>
      </w:r>
      <w:r w:rsidRPr="00F069FB">
        <w:rPr>
          <w:rFonts w:ascii="Times" w:hAnsi="Times" w:cs="Times New Roman"/>
        </w:rPr>
        <w:fldChar w:fldCharType="begin" w:fldLock="1"/>
      </w:r>
      <w:r w:rsidRPr="00F069FB">
        <w:rPr>
          <w:rFonts w:ascii="Times" w:hAnsi="Times" w:cs="Times New Roman"/>
        </w:rPr>
        <w:instrText>ADDIN CSL_CITATION {"citationItems":[{"id":"ITEM-1","itemData":{"author":[{"dropping-particle":"","family":"Angela","given":"Dina","non-dropping-particle":"","parse-names":false,"suffix":""},{"dropping-particle":"","family":"Hartanto","given":"Helmi Indra","non-dropping-particle":"","parse-names":false,"suffix":""}],"id":"ITEM-1","issue":"1","issued":{"date-parts":[["2018"]]},"page":"33-42","title":"Rancang Bangun Antena Mikrostrip Bow-Tie 433 MHz Untuk Perangkat Jaringan Sensor Nirkabel","type":"article-journal","volume":"13"},"uris":["http://www.mendeley.com/documents/?uuid=ec3421a7-b1d9-4025-8485-b2ccb48b0624"]}],"mendeley":{"formattedCitation":"(Angela &amp; Hartanto, 2018)","plainTextFormattedCitation":"(Angela &amp; Hartanto, 2018)","previouslyFormattedCitation":"(Angela &amp; Hartanto, 2018)"},"properties":{"noteIndex":0},"schema":"https://github.com/citation-style-language/schema/raw/master/csl-citation.json"}</w:instrText>
      </w:r>
      <w:r w:rsidRPr="00F069FB">
        <w:rPr>
          <w:rFonts w:ascii="Times" w:hAnsi="Times" w:cs="Times New Roman"/>
        </w:rPr>
        <w:fldChar w:fldCharType="separate"/>
      </w:r>
      <w:r w:rsidRPr="00F069FB">
        <w:rPr>
          <w:rFonts w:ascii="Times" w:hAnsi="Times" w:cs="Times New Roman"/>
          <w:noProof/>
        </w:rPr>
        <w:t>(Angela &amp; Hartanto, 2018)</w:t>
      </w:r>
      <w:r w:rsidRPr="00F069FB">
        <w:rPr>
          <w:rFonts w:ascii="Times" w:hAnsi="Times" w:cs="Times New Roman"/>
        </w:rPr>
        <w:fldChar w:fldCharType="end"/>
      </w:r>
      <w:r w:rsidRPr="00F069FB">
        <w:rPr>
          <w:rFonts w:ascii="Times" w:hAnsi="Times"/>
        </w:rPr>
        <w:t>.</w:t>
      </w:r>
    </w:p>
    <w:p w14:paraId="1D118A98" w14:textId="657E6B46" w:rsidR="00A64FB4" w:rsidRPr="00F069FB" w:rsidRDefault="00A64FB4" w:rsidP="00A64FB4">
      <w:pPr>
        <w:ind w:left="3600" w:firstLine="720"/>
        <w:jc w:val="both"/>
        <w:rPr>
          <w:rFonts w:ascii="Times" w:hAnsi="Times"/>
        </w:rPr>
      </w:pPr>
      <w:r w:rsidRPr="00F069FB">
        <w:rPr>
          <w:rFonts w:ascii="Cambria Math" w:hAnsi="Cambria Math" w:cs="Cambria Math"/>
          <w:i/>
          <w:szCs w:val="28"/>
        </w:rPr>
        <w:t>𝝀</w:t>
      </w:r>
      <w:r w:rsidRPr="00F069FB">
        <w:rPr>
          <w:rFonts w:ascii="Times" w:hAnsi="Times" w:cs="Times New Roman"/>
          <w:i/>
          <w:sz w:val="28"/>
          <w:szCs w:val="28"/>
        </w:rPr>
        <w:t xml:space="preserve"> = </w:t>
      </w:r>
      <m:oMath>
        <m:f>
          <m:fPr>
            <m:ctrlPr>
              <w:rPr>
                <w:rFonts w:ascii="Cambria Math" w:hAnsi="Cambria Math" w:cs="Times New Roman"/>
                <w:i/>
                <w:sz w:val="30"/>
                <w:szCs w:val="30"/>
              </w:rPr>
            </m:ctrlPr>
          </m:fPr>
          <m:num>
            <m:r>
              <w:rPr>
                <w:rFonts w:ascii="Cambria Math" w:hAnsi="Cambria Math" w:cs="Times New Roman"/>
                <w:sz w:val="30"/>
                <w:szCs w:val="30"/>
              </w:rPr>
              <m:t>c</m:t>
            </m:r>
          </m:num>
          <m:den>
            <m:r>
              <w:rPr>
                <w:rFonts w:ascii="Cambria Math" w:hAnsi="Cambria Math" w:cs="Times New Roman"/>
                <w:sz w:val="30"/>
                <w:szCs w:val="30"/>
              </w:rPr>
              <m:t xml:space="preserve">f </m:t>
            </m:r>
            <m:rad>
              <m:radPr>
                <m:degHide m:val="1"/>
                <m:ctrlPr>
                  <w:rPr>
                    <w:rFonts w:ascii="Cambria Math" w:hAnsi="Cambria Math" w:cs="Times New Roman"/>
                    <w:i/>
                    <w:sz w:val="30"/>
                    <w:szCs w:val="30"/>
                  </w:rPr>
                </m:ctrlPr>
              </m:radPr>
              <m:deg/>
              <m:e>
                <m:sSub>
                  <m:sSubPr>
                    <m:ctrlPr>
                      <w:rPr>
                        <w:rFonts w:ascii="Cambria Math" w:hAnsi="Cambria Math" w:cs="Times New Roman"/>
                        <w:i/>
                        <w:sz w:val="30"/>
                        <w:szCs w:val="30"/>
                      </w:rPr>
                    </m:ctrlPr>
                  </m:sSubPr>
                  <m:e>
                    <m:r>
                      <w:rPr>
                        <w:rFonts w:ascii="Cambria Math" w:hAnsi="Cambria Math" w:cs="Times New Roman"/>
                        <w:sz w:val="30"/>
                        <w:szCs w:val="30"/>
                      </w:rPr>
                      <m:t>ε</m:t>
                    </m:r>
                  </m:e>
                  <m:sub>
                    <m:r>
                      <w:rPr>
                        <w:rFonts w:ascii="Cambria Math" w:hAnsi="Cambria Math" w:cs="Times New Roman"/>
                        <w:sz w:val="30"/>
                        <w:szCs w:val="30"/>
                      </w:rPr>
                      <m:t>r</m:t>
                    </m:r>
                  </m:sub>
                </m:sSub>
              </m:e>
            </m:rad>
          </m:den>
        </m:f>
      </m:oMath>
      <w:r w:rsidRPr="00F069FB">
        <w:rPr>
          <w:rFonts w:ascii="Times" w:hAnsi="Times"/>
          <w:sz w:val="32"/>
        </w:rPr>
        <w:t xml:space="preserve"> </w:t>
      </w:r>
    </w:p>
    <w:p w14:paraId="44FE9C2C" w14:textId="77777777" w:rsidR="00A64FB4" w:rsidRPr="00F069FB" w:rsidRDefault="00A64FB4" w:rsidP="00A64FB4">
      <w:pPr>
        <w:spacing w:line="360" w:lineRule="auto"/>
        <w:ind w:left="1418"/>
        <w:jc w:val="both"/>
        <w:rPr>
          <w:rFonts w:ascii="Times" w:hAnsi="Times"/>
        </w:rPr>
      </w:pPr>
      <w:r w:rsidRPr="00F069FB">
        <w:rPr>
          <w:rFonts w:ascii="Times" w:hAnsi="Times"/>
        </w:rPr>
        <w:t xml:space="preserve"> Keterangan: </w:t>
      </w:r>
    </w:p>
    <w:p w14:paraId="76BA0B3D" w14:textId="49392182" w:rsidR="00A64FB4" w:rsidRPr="00F069FB" w:rsidRDefault="00ED04EC" w:rsidP="00A64FB4">
      <w:pPr>
        <w:spacing w:line="360" w:lineRule="auto"/>
        <w:ind w:left="1418"/>
        <w:jc w:val="both"/>
        <w:rPr>
          <w:rFonts w:ascii="Times" w:hAnsi="Times"/>
        </w:rPr>
      </w:pPr>
      <w:r w:rsidRPr="00F069FB">
        <w:rPr>
          <w:rFonts w:ascii="Times" w:hAnsi="Times"/>
          <w:i/>
          <w:lang w:val="en-US"/>
        </w:rPr>
        <w:t>c</w:t>
      </w:r>
      <w:r w:rsidR="00A64FB4" w:rsidRPr="00F069FB">
        <w:rPr>
          <w:rFonts w:ascii="Times" w:hAnsi="Times"/>
          <w:lang w:val="en-US"/>
        </w:rPr>
        <w:t xml:space="preserve"> </w:t>
      </w:r>
      <w:r w:rsidRPr="00F069FB">
        <w:rPr>
          <w:rFonts w:ascii="Times" w:hAnsi="Times"/>
          <w:lang w:val="en-US"/>
        </w:rPr>
        <w:tab/>
      </w:r>
      <w:r w:rsidR="00A64FB4" w:rsidRPr="00F069FB">
        <w:rPr>
          <w:rFonts w:ascii="Times" w:hAnsi="Times"/>
        </w:rPr>
        <w:t>= Kecepatan gelombang elektromagnet (3 x 10</w:t>
      </w:r>
      <w:r w:rsidR="00A64FB4" w:rsidRPr="00F069FB">
        <w:rPr>
          <w:rFonts w:ascii="Times" w:hAnsi="Times"/>
          <w:vertAlign w:val="superscript"/>
        </w:rPr>
        <w:t>8</w:t>
      </w:r>
      <w:r w:rsidR="00A64FB4" w:rsidRPr="00F069FB">
        <w:rPr>
          <w:rFonts w:ascii="Times" w:hAnsi="Times"/>
        </w:rPr>
        <w:t xml:space="preserve"> m/</w:t>
      </w:r>
      <w:r w:rsidRPr="00F069FB">
        <w:rPr>
          <w:rFonts w:ascii="Times" w:hAnsi="Times"/>
          <w:lang w:val="en-US"/>
        </w:rPr>
        <w:t>s</w:t>
      </w:r>
      <w:r w:rsidR="00A64FB4" w:rsidRPr="00F069FB">
        <w:rPr>
          <w:rFonts w:ascii="Times" w:hAnsi="Times"/>
        </w:rPr>
        <w:t xml:space="preserve">) </w:t>
      </w:r>
    </w:p>
    <w:p w14:paraId="5A4E1965" w14:textId="77777777" w:rsidR="00A64FB4" w:rsidRPr="00F069FB" w:rsidRDefault="00A64FB4" w:rsidP="00A64FB4">
      <w:pPr>
        <w:spacing w:line="360" w:lineRule="auto"/>
        <w:ind w:left="1418"/>
        <w:jc w:val="both"/>
        <w:rPr>
          <w:rFonts w:ascii="Times" w:hAnsi="Times"/>
        </w:rPr>
      </w:pPr>
      <w:r w:rsidRPr="00F069FB">
        <w:rPr>
          <w:rFonts w:ascii="Times" w:hAnsi="Times"/>
          <w:i/>
        </w:rPr>
        <w:t>f</w:t>
      </w:r>
      <w:r w:rsidRPr="00F069FB">
        <w:rPr>
          <w:rFonts w:ascii="Times" w:hAnsi="Times"/>
        </w:rPr>
        <w:t xml:space="preserve"> </w:t>
      </w:r>
      <w:r w:rsidRPr="00F069FB">
        <w:rPr>
          <w:rFonts w:ascii="Times" w:hAnsi="Times"/>
        </w:rPr>
        <w:tab/>
        <w:t xml:space="preserve">= Frekuensi gelombang rambat elektromagnet (Hz) </w:t>
      </w:r>
    </w:p>
    <w:p w14:paraId="013129D0" w14:textId="77777777" w:rsidR="00A64FB4" w:rsidRPr="00F069FB" w:rsidRDefault="00A64FB4" w:rsidP="00A64FB4">
      <w:pPr>
        <w:spacing w:line="360" w:lineRule="auto"/>
        <w:ind w:left="1418"/>
        <w:jc w:val="both"/>
        <w:rPr>
          <w:rFonts w:ascii="Times" w:hAnsi="Times"/>
        </w:rPr>
      </w:pPr>
      <w:r w:rsidRPr="00F069FB">
        <w:rPr>
          <w:rFonts w:ascii="Times" w:hAnsi="Times"/>
          <w:i/>
        </w:rPr>
        <w:t xml:space="preserve">λ </w:t>
      </w:r>
      <w:r w:rsidRPr="00F069FB">
        <w:rPr>
          <w:rFonts w:ascii="Times" w:hAnsi="Times"/>
        </w:rPr>
        <w:tab/>
        <w:t xml:space="preserve">= Panjang gelombang elektromagnet pada antena (m) </w:t>
      </w:r>
    </w:p>
    <w:p w14:paraId="2756C8E8" w14:textId="53077E36" w:rsidR="005F543D" w:rsidRPr="00F069FB" w:rsidRDefault="00A64FB4" w:rsidP="005F543D">
      <w:pPr>
        <w:spacing w:line="360" w:lineRule="auto"/>
        <w:ind w:left="1418"/>
        <w:jc w:val="both"/>
        <w:rPr>
          <w:rFonts w:ascii="Times" w:hAnsi="Times"/>
        </w:rPr>
      </w:pPr>
      <w:r w:rsidRPr="00F069FB">
        <w:rPr>
          <w:rFonts w:ascii="Times New Roman" w:hAnsi="Times New Roman" w:cs="Times New Roman"/>
          <w:i/>
        </w:rPr>
        <w:t>ɛ</w:t>
      </w:r>
      <w:r w:rsidRPr="00F069FB">
        <w:rPr>
          <w:rFonts w:ascii="Cambria Math" w:hAnsi="Cambria Math" w:cs="Cambria Math"/>
          <w:i/>
          <w:vertAlign w:val="subscript"/>
        </w:rPr>
        <w:t>𝑟</w:t>
      </w:r>
      <w:r w:rsidRPr="00F069FB">
        <w:rPr>
          <w:rFonts w:ascii="Times" w:hAnsi="Times"/>
          <w:i/>
        </w:rPr>
        <w:t xml:space="preserve"> </w:t>
      </w:r>
      <w:r w:rsidRPr="00F069FB">
        <w:rPr>
          <w:rFonts w:ascii="Times" w:hAnsi="Times"/>
        </w:rPr>
        <w:tab/>
        <w:t xml:space="preserve">= Konstanta dielektrik </w:t>
      </w:r>
    </w:p>
    <w:p w14:paraId="4F4D8CCC" w14:textId="448FB842" w:rsidR="00D14B07" w:rsidRPr="00F069FB" w:rsidRDefault="00184552" w:rsidP="00D14B07">
      <w:pPr>
        <w:pStyle w:val="DaftarParagraf"/>
        <w:numPr>
          <w:ilvl w:val="0"/>
          <w:numId w:val="13"/>
        </w:numPr>
        <w:spacing w:line="360" w:lineRule="auto"/>
        <w:rPr>
          <w:rFonts w:ascii="Times" w:hAnsi="Times"/>
          <w:lang w:val="en-US"/>
        </w:rPr>
      </w:pPr>
      <w:r w:rsidRPr="00F069FB">
        <w:rPr>
          <w:rFonts w:ascii="Times" w:hAnsi="Times"/>
          <w:lang w:val="en-US"/>
        </w:rPr>
        <w:t>Impedansi Karakteristik</w:t>
      </w:r>
    </w:p>
    <w:p w14:paraId="4C6A0702" w14:textId="77777777" w:rsidR="005F543D" w:rsidRPr="00F069FB" w:rsidRDefault="005F543D" w:rsidP="005F543D">
      <w:pPr>
        <w:spacing w:line="360" w:lineRule="auto"/>
        <w:ind w:left="1418"/>
        <w:jc w:val="both"/>
        <w:rPr>
          <w:rFonts w:ascii="Times" w:hAnsi="Times"/>
        </w:rPr>
      </w:pPr>
      <w:r w:rsidRPr="00F069FB">
        <w:rPr>
          <w:rFonts w:ascii="Times" w:hAnsi="Times"/>
        </w:rPr>
        <w:t xml:space="preserve">Salah satu parameter yang penting dalam merancang antena mikrostrip adalah impedansi karakteristik yang digunakan untuk keperluan perhitungan </w:t>
      </w:r>
      <w:r w:rsidRPr="00F069FB">
        <w:rPr>
          <w:rFonts w:ascii="Times" w:hAnsi="Times"/>
          <w:i/>
          <w:iCs/>
        </w:rPr>
        <w:t>matching</w:t>
      </w:r>
      <w:r w:rsidRPr="00F069FB">
        <w:rPr>
          <w:rFonts w:ascii="Times" w:hAnsi="Times"/>
        </w:rPr>
        <w:t xml:space="preserve">. Impedansi karakteristik yang tidak sesuai dengan impedansi masukan antena akan menyebabkan beberapa masalah diantarannya sinyal pantul, distorsi, dan interferensi antar jalur rangkaian (Balanis, 2005). </w:t>
      </w:r>
    </w:p>
    <w:p w14:paraId="5FE41145" w14:textId="77777777" w:rsidR="005F543D" w:rsidRPr="00F069FB" w:rsidRDefault="005F543D" w:rsidP="005F543D">
      <w:pPr>
        <w:spacing w:line="360" w:lineRule="auto"/>
        <w:ind w:left="1418"/>
        <w:jc w:val="both"/>
        <w:rPr>
          <w:rFonts w:ascii="Times" w:hAnsi="Times"/>
        </w:rPr>
      </w:pPr>
    </w:p>
    <w:p w14:paraId="424E05EC" w14:textId="77777777" w:rsidR="005F543D" w:rsidRPr="00F069FB" w:rsidRDefault="005F543D" w:rsidP="005F543D">
      <w:pPr>
        <w:spacing w:line="360" w:lineRule="auto"/>
        <w:ind w:left="1418"/>
        <w:jc w:val="both"/>
        <w:rPr>
          <w:rFonts w:ascii="Times" w:hAnsi="Times"/>
        </w:rPr>
      </w:pPr>
    </w:p>
    <w:p w14:paraId="058D7A8E" w14:textId="77777777" w:rsidR="005F543D" w:rsidRPr="00F069FB" w:rsidRDefault="005F543D" w:rsidP="005F543D">
      <w:pPr>
        <w:spacing w:line="360" w:lineRule="auto"/>
        <w:ind w:left="1418"/>
        <w:jc w:val="both"/>
        <w:rPr>
          <w:rFonts w:ascii="Times" w:hAnsi="Times"/>
        </w:rPr>
      </w:pPr>
    </w:p>
    <w:p w14:paraId="57AD8686" w14:textId="77777777" w:rsidR="005F543D" w:rsidRPr="00F069FB" w:rsidRDefault="005F543D" w:rsidP="005F543D">
      <w:pPr>
        <w:spacing w:line="360" w:lineRule="auto"/>
        <w:ind w:left="1418"/>
        <w:jc w:val="both"/>
        <w:rPr>
          <w:rFonts w:ascii="Times" w:hAnsi="Times"/>
        </w:rPr>
      </w:pPr>
    </w:p>
    <w:p w14:paraId="592A5466" w14:textId="1FA352D5" w:rsidR="005F543D" w:rsidRPr="00F069FB" w:rsidRDefault="005F543D" w:rsidP="005F543D">
      <w:pPr>
        <w:spacing w:line="360" w:lineRule="auto"/>
        <w:ind w:left="1418"/>
        <w:jc w:val="both"/>
        <w:rPr>
          <w:rFonts w:ascii="Times" w:hAnsi="Times"/>
        </w:rPr>
      </w:pPr>
      <w:r w:rsidRPr="00F069FB">
        <w:rPr>
          <w:rFonts w:ascii="Times" w:hAnsi="Times"/>
        </w:rPr>
        <w:lastRenderedPageBreak/>
        <w:t xml:space="preserve">Impedansi karakteristik yang dinotasikan </w:t>
      </w:r>
      <w:r w:rsidRPr="00F069FB">
        <w:rPr>
          <w:rFonts w:ascii="Times" w:hAnsi="Times"/>
          <w:i/>
        </w:rPr>
        <w:t>Z</w:t>
      </w:r>
      <w:r w:rsidRPr="00F069FB">
        <w:rPr>
          <w:rFonts w:ascii="Times" w:hAnsi="Times"/>
          <w:i/>
          <w:vertAlign w:val="subscript"/>
        </w:rPr>
        <w:t>0</w:t>
      </w:r>
      <w:r w:rsidRPr="00F069FB">
        <w:rPr>
          <w:rFonts w:ascii="Times" w:hAnsi="Times"/>
        </w:rPr>
        <w:t xml:space="preserve"> (Ω) pada antena mikrostrip ditentukan oleh lebar strip konduktor (</w:t>
      </w:r>
      <w:r w:rsidRPr="00F069FB">
        <w:rPr>
          <w:rFonts w:ascii="Times" w:hAnsi="Times"/>
          <w:i/>
        </w:rPr>
        <w:t>w</w:t>
      </w:r>
      <w:r w:rsidRPr="00F069FB">
        <w:rPr>
          <w:rFonts w:ascii="Times" w:hAnsi="Times"/>
        </w:rPr>
        <w:t>), tinggi substrat (</w:t>
      </w:r>
      <w:r w:rsidRPr="00F069FB">
        <w:rPr>
          <w:rFonts w:ascii="Times" w:hAnsi="Times"/>
          <w:i/>
        </w:rPr>
        <w:t>h</w:t>
      </w:r>
      <w:r w:rsidRPr="00F069FB">
        <w:rPr>
          <w:rFonts w:ascii="Times" w:hAnsi="Times"/>
        </w:rPr>
        <w:t>), dan konstanta dielektrik (</w:t>
      </w:r>
      <w:r w:rsidRPr="00F069FB">
        <w:rPr>
          <w:rFonts w:ascii="Times New Roman" w:hAnsi="Times New Roman" w:cs="Times New Roman"/>
          <w:i/>
        </w:rPr>
        <w:t>ɛ</w:t>
      </w:r>
      <w:r w:rsidRPr="00F069FB">
        <w:rPr>
          <w:rFonts w:ascii="Cambria Math" w:hAnsi="Cambria Math" w:cs="Cambria Math"/>
          <w:i/>
          <w:vertAlign w:val="subscript"/>
        </w:rPr>
        <w:t>𝑟</w:t>
      </w:r>
      <w:r w:rsidRPr="00F069FB">
        <w:rPr>
          <w:rFonts w:ascii="Times" w:hAnsi="Times"/>
        </w:rPr>
        <w:t>). Impedansi karakteristik dapat dihitung melalui Persamaan 2-10 (Subagio, 2014).</w:t>
      </w:r>
    </w:p>
    <w:p w14:paraId="589C9E35" w14:textId="47F4B880" w:rsidR="00E223A3" w:rsidRPr="00F069FB" w:rsidRDefault="00C700CE" w:rsidP="005F543D">
      <w:pPr>
        <w:pStyle w:val="DaftarParagraf"/>
        <w:spacing w:line="360" w:lineRule="auto"/>
        <w:ind w:left="1418"/>
        <w:jc w:val="both"/>
        <w:rPr>
          <w:rFonts w:ascii="Times" w:hAnsi="Times"/>
          <w:sz w:val="21"/>
          <w:szCs w:val="21"/>
          <w:lang w:val="en-US"/>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0</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377</m:t>
              </m:r>
              <m:r>
                <w:rPr>
                  <w:rFonts w:ascii="Cambria Math" w:hAnsi="Cambria Math" w:cs="Times New Roman"/>
                </w:rPr>
                <m:t>h</m:t>
              </m:r>
            </m:num>
            <m:den>
              <m:r>
                <w:rPr>
                  <w:rFonts w:ascii="Cambria Math" w:hAnsi="Cambria Math" w:cs="Times New Roman"/>
                </w:rPr>
                <m:t>w</m:t>
              </m:r>
              <m:rad>
                <m:radPr>
                  <m:degHide m:val="1"/>
                  <m:ctrlPr>
                    <w:rPr>
                      <w:rFonts w:ascii="Cambria Math" w:hAnsi="Cambria Math" w:cs="Times New Roman"/>
                      <w:i/>
                    </w:rPr>
                  </m:ctrlPr>
                </m:radPr>
                <m:deg/>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r</m:t>
                      </m:r>
                    </m:sub>
                  </m:sSub>
                </m:e>
              </m:rad>
            </m:den>
          </m:f>
        </m:oMath>
      </m:oMathPara>
    </w:p>
    <w:p w14:paraId="4CB5AC3E" w14:textId="370EB805" w:rsidR="00184552" w:rsidRPr="00F069FB" w:rsidRDefault="00184552" w:rsidP="00D14B07">
      <w:pPr>
        <w:pStyle w:val="DaftarParagraf"/>
        <w:numPr>
          <w:ilvl w:val="0"/>
          <w:numId w:val="13"/>
        </w:numPr>
        <w:spacing w:line="360" w:lineRule="auto"/>
        <w:rPr>
          <w:rFonts w:ascii="Times" w:hAnsi="Times"/>
          <w:lang w:val="en-US"/>
        </w:rPr>
      </w:pPr>
      <w:r w:rsidRPr="00F069FB">
        <w:rPr>
          <w:rFonts w:ascii="Times" w:hAnsi="Times"/>
          <w:lang w:val="en-US"/>
        </w:rPr>
        <w:t>Penguatan Antena (Gain)</w:t>
      </w:r>
    </w:p>
    <w:p w14:paraId="5A6D63CD" w14:textId="6B2A1CF7" w:rsidR="00440B68" w:rsidRPr="00F069FB" w:rsidRDefault="00440B68" w:rsidP="00440B68">
      <w:pPr>
        <w:spacing w:line="360" w:lineRule="auto"/>
        <w:ind w:left="1418"/>
        <w:jc w:val="both"/>
        <w:rPr>
          <w:rFonts w:ascii="Times" w:hAnsi="Times" w:cs="Times New Roman"/>
        </w:rPr>
      </w:pPr>
      <w:r w:rsidRPr="00F069FB">
        <w:rPr>
          <w:rFonts w:ascii="Times" w:hAnsi="Times"/>
          <w:i/>
        </w:rPr>
        <w:t>Gain</w:t>
      </w:r>
      <w:r w:rsidRPr="00F069FB">
        <w:rPr>
          <w:rFonts w:ascii="Times" w:hAnsi="Times"/>
        </w:rPr>
        <w:t xml:space="preserve"> adalah kemampuan antena yang terkait dengan mengarahkan radiasi sinyalnya atau penerimaan sinyal dari arah tertentu. </w:t>
      </w:r>
      <w:r w:rsidRPr="00F069FB">
        <w:rPr>
          <w:rFonts w:ascii="Times" w:hAnsi="Times" w:cs="Times New Roman"/>
        </w:rPr>
        <w:t xml:space="preserve">Penguatan daya pada antena juga dapat ditentukan dari </w:t>
      </w:r>
      <w:r w:rsidRPr="00F069FB">
        <w:rPr>
          <w:rFonts w:ascii="Times" w:hAnsi="Times" w:cs="Times New Roman"/>
          <w:i/>
        </w:rPr>
        <w:t>gain</w:t>
      </w:r>
      <w:r w:rsidRPr="00F069FB">
        <w:rPr>
          <w:rFonts w:ascii="Times" w:hAnsi="Times" w:cs="Times New Roman"/>
        </w:rPr>
        <w:t xml:space="preserve"> perbandingan daya yang dipancarkan atau diterima oleh antena yang diuji dengan daya yang dipancarkan atau diterima. (Subagio, 2010).</w:t>
      </w:r>
    </w:p>
    <w:p w14:paraId="49A6248B" w14:textId="77777777" w:rsidR="00440B68" w:rsidRPr="00F069FB" w:rsidRDefault="00440B68" w:rsidP="00440B68">
      <w:pPr>
        <w:spacing w:line="360" w:lineRule="auto"/>
        <w:ind w:left="1418"/>
        <w:jc w:val="both"/>
        <w:rPr>
          <w:rFonts w:ascii="Times" w:hAnsi="Times" w:cs="Times New Roman"/>
        </w:rPr>
      </w:pPr>
    </w:p>
    <w:p w14:paraId="319A8C03" w14:textId="78C1A37A" w:rsidR="00440B68" w:rsidRPr="00F069FB" w:rsidRDefault="00440B68" w:rsidP="00440B68">
      <w:pPr>
        <w:pStyle w:val="DaftarParagraf"/>
        <w:ind w:left="1418" w:firstLine="720"/>
        <w:contextualSpacing w:val="0"/>
        <w:jc w:val="center"/>
        <w:rPr>
          <w:rFonts w:ascii="Times" w:hAnsi="Times" w:cs="Times New Roman"/>
        </w:rPr>
      </w:pPr>
      <w:r w:rsidRPr="00F069FB">
        <w:rPr>
          <w:rFonts w:ascii="Times" w:hAnsi="Times" w:cs="Times New Roman"/>
          <w:i/>
        </w:rPr>
        <w:t xml:space="preserve">G </w:t>
      </w:r>
      <w:r w:rsidRPr="00F069FB">
        <w:rPr>
          <w:rFonts w:ascii="Times" w:hAnsi="Times" w:cs="Times New Roman"/>
        </w:rPr>
        <w:t>=</w:t>
      </w:r>
      <w:r w:rsidRPr="00F069FB">
        <w:rPr>
          <w:rFonts w:ascii="Times" w:hAnsi="Times" w:cs="Times New Roman"/>
          <w:i/>
        </w:rPr>
        <w:t xml:space="preserve"> 10 log 1.64  </w:t>
      </w:r>
      <m:oMath>
        <m:f>
          <m:fPr>
            <m:ctrlPr>
              <w:rPr>
                <w:rFonts w:ascii="Cambria Math" w:hAnsi="Cambria Math" w:cs="Times New Roman"/>
                <w:i/>
                <w:vertAlign w:val="subscript"/>
              </w:rPr>
            </m:ctrlPr>
          </m:fPr>
          <m:num>
            <m:sSub>
              <m:sSubPr>
                <m:ctrlPr>
                  <w:rPr>
                    <w:rFonts w:ascii="Cambria Math" w:hAnsi="Cambria Math" w:cs="Times New Roman"/>
                    <w:i/>
                    <w:vertAlign w:val="subscript"/>
                  </w:rPr>
                </m:ctrlPr>
              </m:sSubPr>
              <m:e>
                <m:r>
                  <w:rPr>
                    <w:rFonts w:ascii="Cambria Math" w:hAnsi="Cambria Math" w:cs="Times New Roman"/>
                    <w:vertAlign w:val="subscript"/>
                  </w:rPr>
                  <m:t>P</m:t>
                </m:r>
              </m:e>
              <m:sub>
                <m:r>
                  <w:rPr>
                    <w:rFonts w:ascii="Cambria Math" w:hAnsi="Cambria Math" w:cs="Times New Roman"/>
                    <w:vertAlign w:val="subscript"/>
                  </w:rPr>
                  <m:t>U</m:t>
                </m:r>
              </m:sub>
            </m:sSub>
          </m:num>
          <m:den>
            <m:sSub>
              <m:sSubPr>
                <m:ctrlPr>
                  <w:rPr>
                    <w:rFonts w:ascii="Cambria Math" w:hAnsi="Cambria Math" w:cs="Times New Roman"/>
                    <w:i/>
                    <w:vertAlign w:val="subscript"/>
                  </w:rPr>
                </m:ctrlPr>
              </m:sSubPr>
              <m:e>
                <m:r>
                  <w:rPr>
                    <w:rFonts w:ascii="Cambria Math" w:hAnsi="Cambria Math" w:cs="Times New Roman"/>
                    <w:vertAlign w:val="subscript"/>
                  </w:rPr>
                  <m:t>P</m:t>
                </m:r>
              </m:e>
              <m:sub>
                <m:r>
                  <w:rPr>
                    <w:rFonts w:ascii="Cambria Math" w:hAnsi="Cambria Math" w:cs="Times New Roman"/>
                    <w:vertAlign w:val="subscript"/>
                  </w:rPr>
                  <m:t>R</m:t>
                </m:r>
              </m:sub>
            </m:sSub>
          </m:den>
        </m:f>
      </m:oMath>
    </w:p>
    <w:p w14:paraId="10FA0F15" w14:textId="71949CFA" w:rsidR="00440B68" w:rsidRPr="00F069FB" w:rsidRDefault="00440B68" w:rsidP="00440B68">
      <w:pPr>
        <w:pStyle w:val="DaftarParagraf"/>
        <w:ind w:left="1418"/>
        <w:rPr>
          <w:rFonts w:ascii="Times" w:hAnsi="Times" w:cs="Times New Roman"/>
        </w:rPr>
      </w:pPr>
      <w:r w:rsidRPr="00F069FB">
        <w:rPr>
          <w:rFonts w:ascii="Times" w:hAnsi="Times" w:cs="Times New Roman"/>
          <w:lang w:val="en-US"/>
        </w:rPr>
        <w:t>, a</w:t>
      </w:r>
      <w:r w:rsidRPr="00F069FB">
        <w:rPr>
          <w:rFonts w:ascii="Times" w:hAnsi="Times" w:cs="Times New Roman"/>
        </w:rPr>
        <w:t>tau</w:t>
      </w:r>
    </w:p>
    <w:p w14:paraId="642150C0" w14:textId="7DD0067A" w:rsidR="00440B68" w:rsidRPr="00F069FB" w:rsidRDefault="00440B68" w:rsidP="00440B68">
      <w:pPr>
        <w:pStyle w:val="DaftarParagraf"/>
        <w:ind w:left="1418" w:firstLine="720"/>
        <w:jc w:val="center"/>
        <w:rPr>
          <w:rFonts w:ascii="Times" w:hAnsi="Times" w:cs="Times New Roman"/>
        </w:rPr>
      </w:pPr>
      <w:r w:rsidRPr="00F069FB">
        <w:rPr>
          <w:rFonts w:ascii="Times" w:hAnsi="Times" w:cs="Times New Roman"/>
          <w:i/>
        </w:rPr>
        <w:t xml:space="preserve">G </w:t>
      </w:r>
      <w:r w:rsidRPr="00F069FB">
        <w:rPr>
          <w:rFonts w:ascii="Times" w:hAnsi="Times" w:cs="Times New Roman"/>
        </w:rPr>
        <w:t>=</w:t>
      </w:r>
      <w:r w:rsidRPr="00F069FB">
        <w:rPr>
          <w:rFonts w:ascii="Times" w:hAnsi="Times" w:cs="Times New Roman"/>
          <w:i/>
        </w:rPr>
        <w:t xml:space="preserve"> 2,</w:t>
      </w:r>
      <w:r w:rsidRPr="00F069FB">
        <w:rPr>
          <w:rFonts w:ascii="Times" w:hAnsi="Times" w:cs="Times New Roman"/>
          <w:i/>
          <w:szCs w:val="26"/>
        </w:rPr>
        <w:t xml:space="preserve">15 </w:t>
      </w:r>
      <w:r w:rsidRPr="00F069FB">
        <w:rPr>
          <w:rFonts w:ascii="Times" w:hAnsi="Times" w:cs="Times New Roman"/>
          <w:szCs w:val="26"/>
        </w:rPr>
        <w:t>+</w:t>
      </w:r>
      <w:r w:rsidRPr="00F069FB">
        <w:rPr>
          <w:rFonts w:ascii="Times" w:hAnsi="Times" w:cs="Times New Roman"/>
          <w:i/>
          <w:szCs w:val="26"/>
        </w:rPr>
        <w:t xml:space="preserve"> </w:t>
      </w:r>
      <w:r w:rsidRPr="00F069FB">
        <w:rPr>
          <w:rFonts w:ascii="Cambria Math" w:hAnsi="Cambria Math" w:cs="Cambria Math"/>
          <w:i/>
          <w:szCs w:val="26"/>
        </w:rPr>
        <w:t>𝑃</w:t>
      </w:r>
      <w:r w:rsidRPr="00F069FB">
        <w:rPr>
          <w:rFonts w:ascii="Cambria Math" w:hAnsi="Cambria Math" w:cs="Cambria Math"/>
          <w:i/>
          <w:szCs w:val="26"/>
          <w:vertAlign w:val="subscript"/>
        </w:rPr>
        <w:t>𝑈</w:t>
      </w:r>
      <w:r w:rsidRPr="00F069FB">
        <w:rPr>
          <w:rFonts w:ascii="Times" w:hAnsi="Times" w:cs="Times New Roman"/>
          <w:i/>
          <w:szCs w:val="26"/>
        </w:rPr>
        <w:t xml:space="preserve"> </w:t>
      </w:r>
      <w:r w:rsidRPr="00F069FB">
        <w:rPr>
          <w:rFonts w:ascii="Times" w:hAnsi="Times" w:cs="Times New Roman"/>
          <w:szCs w:val="26"/>
        </w:rPr>
        <w:t>–</w:t>
      </w:r>
      <w:r w:rsidRPr="00F069FB">
        <w:rPr>
          <w:rFonts w:ascii="Times" w:hAnsi="Times" w:cs="Times New Roman"/>
          <w:i/>
          <w:szCs w:val="26"/>
        </w:rPr>
        <w:t xml:space="preserve"> </w:t>
      </w:r>
      <w:r w:rsidRPr="00F069FB">
        <w:rPr>
          <w:rFonts w:ascii="Cambria Math" w:hAnsi="Cambria Math" w:cs="Cambria Math"/>
          <w:i/>
          <w:szCs w:val="26"/>
        </w:rPr>
        <w:t>𝑃</w:t>
      </w:r>
      <w:r w:rsidRPr="00F069FB">
        <w:rPr>
          <w:rFonts w:ascii="Cambria Math" w:hAnsi="Cambria Math" w:cs="Cambria Math"/>
          <w:i/>
          <w:szCs w:val="26"/>
          <w:vertAlign w:val="subscript"/>
        </w:rPr>
        <w:t>𝑅</w:t>
      </w:r>
    </w:p>
    <w:p w14:paraId="00708C43" w14:textId="77777777" w:rsidR="00440B68" w:rsidRPr="00F069FB" w:rsidRDefault="00440B68" w:rsidP="00440B68">
      <w:pPr>
        <w:pStyle w:val="DaftarParagraf"/>
        <w:ind w:left="1418" w:firstLine="720"/>
        <w:jc w:val="both"/>
        <w:rPr>
          <w:rFonts w:ascii="Times" w:hAnsi="Times" w:cs="Times New Roman"/>
        </w:rPr>
      </w:pPr>
    </w:p>
    <w:p w14:paraId="6D23B176" w14:textId="0A9FAFF3" w:rsidR="00440B68" w:rsidRPr="00F069FB" w:rsidRDefault="00440B68" w:rsidP="00440B68">
      <w:pPr>
        <w:ind w:left="1418"/>
        <w:jc w:val="both"/>
        <w:rPr>
          <w:rFonts w:ascii="Times" w:hAnsi="Times" w:cs="Times New Roman"/>
          <w:lang w:val="en-US"/>
        </w:rPr>
      </w:pPr>
      <w:r w:rsidRPr="00F069FB">
        <w:rPr>
          <w:rFonts w:ascii="Times" w:hAnsi="Times" w:cs="Times New Roman"/>
        </w:rPr>
        <w:t>Keterangan</w:t>
      </w:r>
      <w:r w:rsidRPr="00F069FB">
        <w:rPr>
          <w:rFonts w:ascii="Times" w:hAnsi="Times" w:cs="Times New Roman"/>
          <w:lang w:val="en-US"/>
        </w:rPr>
        <w:t xml:space="preserve"> :</w:t>
      </w:r>
    </w:p>
    <w:p w14:paraId="0D5BE24C" w14:textId="12D44E6F" w:rsidR="00440B68" w:rsidRPr="00F069FB" w:rsidRDefault="00440B68" w:rsidP="00440B68">
      <w:pPr>
        <w:pStyle w:val="DaftarParagraf"/>
        <w:spacing w:line="360" w:lineRule="auto"/>
        <w:ind w:left="1418"/>
        <w:jc w:val="both"/>
        <w:rPr>
          <w:rFonts w:ascii="Times" w:hAnsi="Times" w:cs="Times New Roman"/>
        </w:rPr>
      </w:pPr>
      <w:r w:rsidRPr="00F069FB">
        <w:rPr>
          <w:rFonts w:ascii="Times" w:hAnsi="Times" w:cs="Times New Roman"/>
          <w:i/>
        </w:rPr>
        <w:t>G</w:t>
      </w:r>
      <w:r w:rsidRPr="00F069FB">
        <w:rPr>
          <w:rFonts w:ascii="Times" w:hAnsi="Times" w:cs="Times New Roman"/>
        </w:rPr>
        <w:t xml:space="preserve"> </w:t>
      </w:r>
      <w:r w:rsidRPr="00F069FB">
        <w:rPr>
          <w:rFonts w:ascii="Times" w:hAnsi="Times" w:cs="Times New Roman"/>
        </w:rPr>
        <w:tab/>
        <w:t xml:space="preserve">= </w:t>
      </w:r>
      <w:r w:rsidRPr="00F069FB">
        <w:rPr>
          <w:rFonts w:ascii="Times" w:hAnsi="Times" w:cs="Times New Roman"/>
          <w:i/>
        </w:rPr>
        <w:t>Gain</w:t>
      </w:r>
      <w:r w:rsidRPr="00F069FB">
        <w:rPr>
          <w:rFonts w:ascii="Times" w:hAnsi="Times" w:cs="Times New Roman"/>
        </w:rPr>
        <w:t xml:space="preserve"> antena yang diuji (dB)</w:t>
      </w:r>
    </w:p>
    <w:p w14:paraId="19053CC7" w14:textId="1EA7E505" w:rsidR="00440B68" w:rsidRPr="00F069FB" w:rsidRDefault="00440B68" w:rsidP="00440B68">
      <w:pPr>
        <w:pStyle w:val="DaftarParagraf"/>
        <w:spacing w:line="360" w:lineRule="auto"/>
        <w:ind w:left="1418"/>
        <w:jc w:val="both"/>
        <w:rPr>
          <w:rFonts w:ascii="Times" w:hAnsi="Times" w:cs="Times New Roman"/>
        </w:rPr>
      </w:pPr>
      <w:r w:rsidRPr="00F069FB">
        <w:rPr>
          <w:rFonts w:ascii="Times" w:hAnsi="Times" w:cs="Times New Roman"/>
          <w:i/>
        </w:rPr>
        <w:t>P</w:t>
      </w:r>
      <w:r w:rsidRPr="00F069FB">
        <w:rPr>
          <w:rFonts w:ascii="Times" w:hAnsi="Times" w:cs="Times New Roman"/>
          <w:i/>
          <w:vertAlign w:val="subscript"/>
        </w:rPr>
        <w:t>U</w:t>
      </w:r>
      <w:r w:rsidRPr="00F069FB">
        <w:rPr>
          <w:rFonts w:ascii="Times" w:hAnsi="Times" w:cs="Times New Roman"/>
          <w:vertAlign w:val="subscript"/>
        </w:rPr>
        <w:t xml:space="preserve"> </w:t>
      </w:r>
      <w:r w:rsidRPr="00F069FB">
        <w:rPr>
          <w:rFonts w:ascii="Times" w:hAnsi="Times" w:cs="Times New Roman"/>
          <w:vertAlign w:val="subscript"/>
        </w:rPr>
        <w:tab/>
      </w:r>
      <w:r w:rsidRPr="00F069FB">
        <w:rPr>
          <w:rFonts w:ascii="Times" w:hAnsi="Times" w:cs="Times New Roman"/>
        </w:rPr>
        <w:t>= Daya yang diterima antena uji (dBm)</w:t>
      </w:r>
    </w:p>
    <w:p w14:paraId="78F9567C" w14:textId="53B92BD3" w:rsidR="00440B68" w:rsidRPr="00F069FB" w:rsidRDefault="00440B68" w:rsidP="00440B68">
      <w:pPr>
        <w:pStyle w:val="DaftarParagraf"/>
        <w:spacing w:line="360" w:lineRule="auto"/>
        <w:ind w:left="1418"/>
        <w:jc w:val="both"/>
        <w:rPr>
          <w:rFonts w:ascii="Times" w:hAnsi="Times" w:cs="Times New Roman"/>
        </w:rPr>
      </w:pPr>
      <w:r w:rsidRPr="00F069FB">
        <w:rPr>
          <w:rFonts w:ascii="Times" w:hAnsi="Times" w:cs="Times New Roman"/>
          <w:i/>
        </w:rPr>
        <w:t>P</w:t>
      </w:r>
      <w:r w:rsidRPr="00F069FB">
        <w:rPr>
          <w:rFonts w:ascii="Times" w:hAnsi="Times" w:cs="Times New Roman"/>
          <w:i/>
          <w:vertAlign w:val="subscript"/>
        </w:rPr>
        <w:t>R</w:t>
      </w:r>
      <w:r w:rsidRPr="00F069FB">
        <w:rPr>
          <w:rFonts w:ascii="Times" w:hAnsi="Times" w:cs="Times New Roman"/>
        </w:rPr>
        <w:t xml:space="preserve"> </w:t>
      </w:r>
      <w:r w:rsidRPr="00F069FB">
        <w:rPr>
          <w:rFonts w:ascii="Times" w:hAnsi="Times" w:cs="Times New Roman"/>
        </w:rPr>
        <w:tab/>
        <w:t>= Daya yang diterima antena referensi (dBm)</w:t>
      </w:r>
    </w:p>
    <w:p w14:paraId="1077DC18" w14:textId="77777777" w:rsidR="00440B68" w:rsidRPr="00F069FB" w:rsidRDefault="00440B68" w:rsidP="00440B68">
      <w:pPr>
        <w:pStyle w:val="DaftarParagraf"/>
        <w:spacing w:line="360" w:lineRule="auto"/>
        <w:ind w:left="1418"/>
        <w:jc w:val="both"/>
        <w:rPr>
          <w:rFonts w:ascii="Times" w:hAnsi="Times" w:cs="Times New Roman"/>
        </w:rPr>
      </w:pPr>
      <w:r w:rsidRPr="00F069FB">
        <w:rPr>
          <w:rFonts w:ascii="Times" w:hAnsi="Times"/>
          <w:i/>
        </w:rPr>
        <w:t>Gain</w:t>
      </w:r>
      <w:r w:rsidRPr="00F069FB">
        <w:rPr>
          <w:rFonts w:ascii="Times" w:hAnsi="Times"/>
        </w:rPr>
        <w:t xml:space="preserve"> antena referensi  = </w:t>
      </w:r>
      <w:r w:rsidRPr="00F069FB">
        <w:rPr>
          <w:rFonts w:ascii="Times" w:hAnsi="Times"/>
          <w:i/>
        </w:rPr>
        <w:t>2,15 dBi</w:t>
      </w:r>
    </w:p>
    <w:p w14:paraId="614340BC" w14:textId="77777777" w:rsidR="00440B68" w:rsidRPr="00F069FB" w:rsidRDefault="00440B68" w:rsidP="00440B68">
      <w:pPr>
        <w:spacing w:line="360" w:lineRule="auto"/>
        <w:ind w:left="1418"/>
        <w:jc w:val="both"/>
        <w:rPr>
          <w:rFonts w:ascii="Times" w:hAnsi="Times" w:cs="Times New Roman"/>
        </w:rPr>
      </w:pPr>
      <w:r w:rsidRPr="00F069FB">
        <w:rPr>
          <w:rFonts w:ascii="Times" w:hAnsi="Times"/>
          <w:i/>
        </w:rPr>
        <w:t>Gain</w:t>
      </w:r>
      <w:r w:rsidRPr="00F069FB">
        <w:rPr>
          <w:rFonts w:ascii="Times" w:hAnsi="Times"/>
        </w:rPr>
        <w:t xml:space="preserve"> bukanlah kuantitas yang dapat diukur dalam satuan fisis</w:t>
      </w:r>
      <w:r w:rsidRPr="00F069FB">
        <w:rPr>
          <w:rFonts w:ascii="Times" w:hAnsi="Times" w:cs="Times New Roman"/>
        </w:rPr>
        <w:t xml:space="preserve"> melainkan didapatkan dari suatu perbandingan, maka </w:t>
      </w:r>
      <w:r w:rsidRPr="00F069FB">
        <w:rPr>
          <w:rFonts w:ascii="Times" w:hAnsi="Times" w:cs="Times New Roman"/>
          <w:i/>
        </w:rPr>
        <w:t>gain</w:t>
      </w:r>
      <w:r w:rsidRPr="00F069FB">
        <w:rPr>
          <w:rFonts w:ascii="Times" w:hAnsi="Times" w:cs="Times New Roman"/>
        </w:rPr>
        <w:t xml:space="preserve"> menggunakan satuan Desibel</w:t>
      </w:r>
      <w:r w:rsidRPr="00F069FB">
        <w:rPr>
          <w:rFonts w:ascii="Times" w:hAnsi="Times" w:cs="Times New Roman"/>
          <w:shd w:val="clear" w:color="auto" w:fill="F1F6F9"/>
        </w:rPr>
        <w:t xml:space="preserve"> </w:t>
      </w:r>
      <w:r w:rsidRPr="00F069FB">
        <w:rPr>
          <w:rFonts w:ascii="Times" w:hAnsi="Times" w:cs="Times New Roman"/>
        </w:rPr>
        <w:t>(dB). Desibel dapat ditetapkan dengan Persamaan 2-13 dan 2-14 (Puspita, 2020).</w:t>
      </w:r>
    </w:p>
    <w:p w14:paraId="6C175917" w14:textId="7088B3C3" w:rsidR="00440B68" w:rsidRPr="00F069FB" w:rsidRDefault="00440B68" w:rsidP="00321574">
      <w:pPr>
        <w:pStyle w:val="DaftarParagraf"/>
        <w:numPr>
          <w:ilvl w:val="0"/>
          <w:numId w:val="15"/>
        </w:numPr>
        <w:spacing w:after="200" w:line="360" w:lineRule="auto"/>
        <w:jc w:val="both"/>
        <w:rPr>
          <w:rFonts w:ascii="Times" w:hAnsi="Times"/>
        </w:rPr>
      </w:pPr>
      <w:r w:rsidRPr="00F069FB">
        <w:rPr>
          <w:rFonts w:ascii="Times" w:hAnsi="Times"/>
        </w:rPr>
        <w:t>Ketika mengacu pada pengukuran daya dihitung dengan:</w:t>
      </w:r>
    </w:p>
    <w:p w14:paraId="56C1BDAB" w14:textId="191F0DA2" w:rsidR="00440B68" w:rsidRPr="00F069FB" w:rsidRDefault="00440B68" w:rsidP="00321574">
      <w:pPr>
        <w:pStyle w:val="DaftarParagraf"/>
        <w:spacing w:line="480" w:lineRule="auto"/>
        <w:ind w:left="1625" w:firstLine="535"/>
        <w:jc w:val="both"/>
        <w:rPr>
          <w:rFonts w:ascii="Times" w:hAnsi="Times"/>
        </w:rPr>
      </w:pPr>
      <w:r w:rsidRPr="00F069FB">
        <w:rPr>
          <w:rFonts w:ascii="Times" w:hAnsi="Times"/>
          <w:i/>
        </w:rPr>
        <w:t>G</w:t>
      </w:r>
      <w:r w:rsidRPr="00F069FB">
        <w:rPr>
          <w:rFonts w:ascii="Times" w:hAnsi="Times"/>
        </w:rPr>
        <w:t xml:space="preserve"> (</w:t>
      </w:r>
      <w:r w:rsidRPr="00F069FB">
        <w:rPr>
          <w:rFonts w:ascii="Times" w:hAnsi="Times"/>
          <w:i/>
        </w:rPr>
        <w:t>dB)</w:t>
      </w:r>
      <w:r w:rsidRPr="00F069FB">
        <w:rPr>
          <w:rFonts w:ascii="Times" w:hAnsi="Times"/>
        </w:rPr>
        <w:t xml:space="preserve">  = </w:t>
      </w:r>
      <w:r w:rsidRPr="00F069FB">
        <w:rPr>
          <w:rFonts w:ascii="Times" w:hAnsi="Times"/>
          <w:i/>
        </w:rPr>
        <w:t>10</w:t>
      </w:r>
      <w:r w:rsidRPr="00F069FB">
        <w:rPr>
          <w:rFonts w:ascii="Times" w:hAnsi="Times"/>
        </w:rPr>
        <w:t xml:space="preserve"> </w:t>
      </w:r>
      <w:r w:rsidRPr="00F069FB">
        <w:rPr>
          <w:rFonts w:ascii="Times" w:hAnsi="Times"/>
          <w:i/>
        </w:rPr>
        <w:t>log</w:t>
      </w:r>
      <w:r w:rsidRPr="00F069FB">
        <w:rPr>
          <w:rFonts w:ascii="Times" w:hAnsi="Times"/>
        </w:rPr>
        <w:t xml:space="preserve"> </w:t>
      </w:r>
      <m:oMath>
        <m:f>
          <m:fPr>
            <m:ctrlPr>
              <w:rPr>
                <w:rFonts w:ascii="Cambria Math" w:hAnsi="Cambria Math"/>
                <w:i/>
                <w:sz w:val="28"/>
              </w:rPr>
            </m:ctrlPr>
          </m:fPr>
          <m:num>
            <m:r>
              <w:rPr>
                <w:rFonts w:ascii="Cambria Math" w:hAnsi="Cambria Math"/>
                <w:sz w:val="28"/>
              </w:rPr>
              <m:t>P antena yang diukur</m:t>
            </m:r>
          </m:num>
          <m:den>
            <m:r>
              <w:rPr>
                <w:rFonts w:ascii="Cambria Math" w:hAnsi="Cambria Math"/>
                <w:sz w:val="28"/>
              </w:rPr>
              <m:t>P antena yang referensi</m:t>
            </m:r>
          </m:den>
        </m:f>
      </m:oMath>
    </w:p>
    <w:p w14:paraId="61961BC4" w14:textId="0783A28D" w:rsidR="00440B68" w:rsidRPr="00F069FB" w:rsidRDefault="00440B68" w:rsidP="00321574">
      <w:pPr>
        <w:pStyle w:val="DaftarParagraf"/>
        <w:numPr>
          <w:ilvl w:val="0"/>
          <w:numId w:val="15"/>
        </w:numPr>
        <w:spacing w:after="200" w:line="360" w:lineRule="auto"/>
        <w:jc w:val="both"/>
        <w:rPr>
          <w:rFonts w:ascii="Times" w:hAnsi="Times" w:cs="Times New Roman"/>
        </w:rPr>
      </w:pPr>
      <w:r w:rsidRPr="00F069FB">
        <w:rPr>
          <w:rFonts w:ascii="Times" w:hAnsi="Times"/>
        </w:rPr>
        <w:t>Ketika mengacu pada pengukuran tegangan dhitung dengan:</w:t>
      </w:r>
    </w:p>
    <w:p w14:paraId="56B41574" w14:textId="53537CD9" w:rsidR="00440B68" w:rsidRPr="00F069FB" w:rsidRDefault="00440B68" w:rsidP="00321574">
      <w:pPr>
        <w:pStyle w:val="DaftarParagraf"/>
        <w:spacing w:line="360" w:lineRule="auto"/>
        <w:ind w:left="1625" w:firstLine="535"/>
        <w:contextualSpacing w:val="0"/>
        <w:jc w:val="both"/>
        <w:rPr>
          <w:rFonts w:ascii="Times" w:hAnsi="Times"/>
          <w:i/>
        </w:rPr>
      </w:pPr>
      <w:r w:rsidRPr="00F069FB">
        <w:rPr>
          <w:rFonts w:ascii="Times" w:hAnsi="Times"/>
          <w:i/>
        </w:rPr>
        <w:t xml:space="preserve">G (dB)  </w:t>
      </w:r>
      <w:r w:rsidRPr="00F069FB">
        <w:rPr>
          <w:rFonts w:ascii="Times" w:hAnsi="Times"/>
        </w:rPr>
        <w:t>=</w:t>
      </w:r>
      <w:r w:rsidRPr="00F069FB">
        <w:rPr>
          <w:rFonts w:ascii="Times" w:hAnsi="Times"/>
          <w:i/>
        </w:rPr>
        <w:t xml:space="preserve"> 20 log </w:t>
      </w:r>
      <m:oMath>
        <m:f>
          <m:fPr>
            <m:ctrlPr>
              <w:rPr>
                <w:rFonts w:ascii="Cambria Math" w:hAnsi="Cambria Math"/>
                <w:i/>
                <w:sz w:val="28"/>
              </w:rPr>
            </m:ctrlPr>
          </m:fPr>
          <m:num>
            <m:r>
              <w:rPr>
                <w:rFonts w:ascii="Cambria Math" w:hAnsi="Cambria Math"/>
                <w:sz w:val="28"/>
              </w:rPr>
              <m:t>V antena yang diukur</m:t>
            </m:r>
          </m:num>
          <m:den>
            <m:r>
              <w:rPr>
                <w:rFonts w:ascii="Cambria Math" w:hAnsi="Cambria Math"/>
                <w:sz w:val="28"/>
              </w:rPr>
              <m:t>V antena yang referensi</m:t>
            </m:r>
          </m:den>
        </m:f>
      </m:oMath>
      <w:r w:rsidRPr="00F069FB">
        <w:rPr>
          <w:rFonts w:ascii="Times" w:eastAsiaTheme="minorEastAsia" w:hAnsi="Times"/>
          <w:sz w:val="28"/>
        </w:rPr>
        <w:t xml:space="preserve"> </w:t>
      </w:r>
    </w:p>
    <w:p w14:paraId="4AB65C86" w14:textId="44E98379" w:rsidR="005F543D" w:rsidRPr="00F069FB" w:rsidRDefault="005F543D" w:rsidP="005F543D">
      <w:pPr>
        <w:pStyle w:val="DaftarParagraf"/>
        <w:spacing w:line="360" w:lineRule="auto"/>
        <w:ind w:left="1440"/>
        <w:rPr>
          <w:rFonts w:ascii="Times" w:hAnsi="Times"/>
          <w:lang w:val="en-US"/>
        </w:rPr>
      </w:pPr>
    </w:p>
    <w:p w14:paraId="4D658F59" w14:textId="77777777" w:rsidR="00321574" w:rsidRPr="00F069FB" w:rsidRDefault="00321574" w:rsidP="005F543D">
      <w:pPr>
        <w:pStyle w:val="DaftarParagraf"/>
        <w:spacing w:line="360" w:lineRule="auto"/>
        <w:ind w:left="1440"/>
        <w:rPr>
          <w:rFonts w:ascii="Times" w:hAnsi="Times"/>
          <w:lang w:val="en-US"/>
        </w:rPr>
      </w:pPr>
    </w:p>
    <w:p w14:paraId="3195ECC0" w14:textId="20C119AE" w:rsidR="00184552" w:rsidRPr="00F069FB" w:rsidRDefault="00184552" w:rsidP="00D14B07">
      <w:pPr>
        <w:pStyle w:val="DaftarParagraf"/>
        <w:numPr>
          <w:ilvl w:val="0"/>
          <w:numId w:val="13"/>
        </w:numPr>
        <w:spacing w:line="360" w:lineRule="auto"/>
        <w:rPr>
          <w:rFonts w:ascii="Times" w:hAnsi="Times"/>
          <w:lang w:val="en-US"/>
        </w:rPr>
      </w:pPr>
      <w:r w:rsidRPr="00F069FB">
        <w:rPr>
          <w:rFonts w:ascii="Times" w:hAnsi="Times"/>
          <w:lang w:val="en-US"/>
        </w:rPr>
        <w:lastRenderedPageBreak/>
        <w:t xml:space="preserve">VSWR </w:t>
      </w:r>
      <w:r w:rsidRPr="00F069FB">
        <w:rPr>
          <w:rFonts w:ascii="Times" w:hAnsi="Times"/>
          <w:i/>
          <w:iCs/>
          <w:lang w:val="en-US"/>
        </w:rPr>
        <w:t>(Voltage S</w:t>
      </w:r>
      <w:r w:rsidR="00F110F5" w:rsidRPr="00F069FB">
        <w:rPr>
          <w:rFonts w:ascii="Times" w:hAnsi="Times"/>
          <w:i/>
          <w:iCs/>
          <w:lang w:val="en-US"/>
        </w:rPr>
        <w:t>tanding Wave Ratio)</w:t>
      </w:r>
    </w:p>
    <w:p w14:paraId="3DC27E46" w14:textId="40DDB32B" w:rsidR="00D859DD" w:rsidRPr="00F069FB" w:rsidRDefault="00D859DD" w:rsidP="00D859DD">
      <w:pPr>
        <w:pStyle w:val="DaftarParagraf"/>
        <w:spacing w:line="360" w:lineRule="auto"/>
        <w:ind w:left="1418"/>
        <w:jc w:val="both"/>
        <w:rPr>
          <w:rFonts w:ascii="Times" w:hAnsi="Times"/>
        </w:rPr>
      </w:pPr>
      <w:r w:rsidRPr="00F069FB">
        <w:rPr>
          <w:rFonts w:ascii="Times" w:hAnsi="Times" w:cs="Times New Roman"/>
        </w:rPr>
        <w:t>VSWR adalah perbandingan antara ampiltudo gelombang berdiri (</w:t>
      </w:r>
      <w:r w:rsidRPr="00F069FB">
        <w:rPr>
          <w:rFonts w:ascii="Times" w:hAnsi="Times" w:cs="Times New Roman"/>
          <w:i/>
        </w:rPr>
        <w:t>standing wave</w:t>
      </w:r>
      <w:r w:rsidRPr="00F069FB">
        <w:rPr>
          <w:rFonts w:ascii="Times" w:hAnsi="Times" w:cs="Times New Roman"/>
        </w:rPr>
        <w:t>) maksimum (|</w:t>
      </w:r>
      <w:r w:rsidRPr="00F069FB">
        <w:rPr>
          <w:rFonts w:ascii="Times" w:hAnsi="Times" w:cs="Times New Roman"/>
          <w:i/>
        </w:rPr>
        <w:t>V|</w:t>
      </w:r>
      <w:r w:rsidRPr="00F069FB">
        <w:rPr>
          <w:rFonts w:ascii="Times" w:hAnsi="Times" w:cs="Times New Roman"/>
          <w:i/>
          <w:vertAlign w:val="subscript"/>
        </w:rPr>
        <w:t>max</w:t>
      </w:r>
      <w:r w:rsidRPr="00F069FB">
        <w:rPr>
          <w:rFonts w:ascii="Times" w:hAnsi="Times" w:cs="Times New Roman"/>
        </w:rPr>
        <w:t>) dengan minimum (|</w:t>
      </w:r>
      <w:r w:rsidRPr="00F069FB">
        <w:rPr>
          <w:rFonts w:ascii="Times" w:hAnsi="Times" w:cs="Times New Roman"/>
          <w:i/>
        </w:rPr>
        <w:t>V|</w:t>
      </w:r>
      <w:r w:rsidRPr="00F069FB">
        <w:rPr>
          <w:rFonts w:ascii="Times" w:hAnsi="Times" w:cs="Times New Roman"/>
          <w:i/>
          <w:vertAlign w:val="subscript"/>
        </w:rPr>
        <w:t>min</w:t>
      </w:r>
      <w:r w:rsidRPr="00F069FB">
        <w:rPr>
          <w:rFonts w:ascii="Times" w:hAnsi="Times" w:cs="Times New Roman"/>
        </w:rPr>
        <w:t xml:space="preserve">). </w:t>
      </w:r>
      <w:r w:rsidRPr="00F069FB">
        <w:rPr>
          <w:rFonts w:ascii="Times" w:hAnsi="Times"/>
        </w:rPr>
        <w:t>Pada saluran transmisi ada dua komponen gelombang tegangan, yaitu tegangan yang dikirimkan (</w:t>
      </w:r>
      <w:r w:rsidRPr="00F069FB">
        <w:rPr>
          <w:rFonts w:ascii="Cambria Math" w:hAnsi="Cambria Math" w:cs="Cambria Math"/>
          <w:i/>
        </w:rPr>
        <w:t>𝑉</w:t>
      </w:r>
      <w:r w:rsidRPr="00F069FB">
        <w:rPr>
          <w:rFonts w:ascii="Times" w:hAnsi="Times"/>
          <w:i/>
          <w:vertAlign w:val="subscript"/>
        </w:rPr>
        <w:t>0</w:t>
      </w:r>
      <w:r w:rsidRPr="00F069FB">
        <w:rPr>
          <w:rFonts w:ascii="Times" w:hAnsi="Times"/>
          <w:i/>
          <w:vertAlign w:val="superscript"/>
        </w:rPr>
        <w:t>+</w:t>
      </w:r>
      <w:r w:rsidRPr="00F069FB">
        <w:rPr>
          <w:rFonts w:ascii="Times" w:hAnsi="Times"/>
        </w:rPr>
        <w:t>) dan tegangan yang direfleksikan (</w:t>
      </w:r>
      <w:r w:rsidRPr="00F069FB">
        <w:rPr>
          <w:rFonts w:ascii="Cambria Math" w:hAnsi="Cambria Math" w:cs="Cambria Math"/>
          <w:i/>
        </w:rPr>
        <w:t>𝑉</w:t>
      </w:r>
      <w:r w:rsidRPr="00F069FB">
        <w:rPr>
          <w:rFonts w:ascii="Times" w:hAnsi="Times"/>
          <w:i/>
          <w:vertAlign w:val="subscript"/>
        </w:rPr>
        <w:t>0</w:t>
      </w:r>
      <w:r w:rsidRPr="00F069FB">
        <w:rPr>
          <w:rFonts w:ascii="Times" w:hAnsi="Times"/>
          <w:i/>
          <w:vertAlign w:val="superscript"/>
        </w:rPr>
        <w:t>−</w:t>
      </w:r>
      <w:r w:rsidRPr="00F069FB">
        <w:rPr>
          <w:rFonts w:ascii="Times" w:hAnsi="Times"/>
        </w:rPr>
        <w:t>) bersatuan Volt. Perbandingan antara tegangan yang direfleksikan dengan yang dikirimkan didefinisikan sebagai koefisien refleksi tegangan (</w:t>
      </w:r>
      <w:r w:rsidRPr="00F069FB">
        <w:rPr>
          <w:rFonts w:ascii="Times" w:hAnsi="Times"/>
          <w:i/>
        </w:rPr>
        <w:t>Γ</w:t>
      </w:r>
      <w:r w:rsidRPr="00F069FB">
        <w:rPr>
          <w:rFonts w:ascii="Times" w:hAnsi="Times"/>
        </w:rPr>
        <w:t xml:space="preserve">), dimana </w:t>
      </w:r>
      <w:r w:rsidRPr="00F069FB">
        <w:rPr>
          <w:rFonts w:ascii="Cambria Math" w:hAnsi="Cambria Math" w:cs="Cambria Math"/>
          <w:i/>
        </w:rPr>
        <w:t>𝑍</w:t>
      </w:r>
      <w:r w:rsidRPr="00F069FB">
        <w:rPr>
          <w:rFonts w:ascii="Times" w:hAnsi="Times"/>
          <w:i/>
          <w:vertAlign w:val="subscript"/>
        </w:rPr>
        <w:t>0</w:t>
      </w:r>
      <w:r w:rsidRPr="00F069FB">
        <w:rPr>
          <w:rFonts w:ascii="Times" w:hAnsi="Times"/>
        </w:rPr>
        <w:t xml:space="preserve"> adalah impedansi beban ( </w:t>
      </w:r>
      <w:r w:rsidRPr="00F069FB">
        <w:rPr>
          <w:rFonts w:ascii="Times" w:hAnsi="Times"/>
          <w:i/>
        </w:rPr>
        <w:t xml:space="preserve">load </w:t>
      </w:r>
      <w:r w:rsidRPr="00F069FB">
        <w:rPr>
          <w:rFonts w:ascii="Times" w:hAnsi="Times"/>
        </w:rPr>
        <w:t xml:space="preserve">) dan   </w:t>
      </w:r>
      <w:r w:rsidRPr="00F069FB">
        <w:rPr>
          <w:rFonts w:ascii="Cambria Math" w:hAnsi="Cambria Math" w:cs="Cambria Math"/>
          <w:i/>
        </w:rPr>
        <w:t>𝑍</w:t>
      </w:r>
      <w:r w:rsidRPr="00F069FB">
        <w:rPr>
          <w:rFonts w:ascii="Cambria Math" w:hAnsi="Cambria Math" w:cs="Cambria Math"/>
          <w:i/>
          <w:vertAlign w:val="subscript"/>
        </w:rPr>
        <w:t>𝐿</w:t>
      </w:r>
      <w:r w:rsidRPr="00F069FB">
        <w:rPr>
          <w:rFonts w:ascii="Times" w:hAnsi="Times"/>
          <w:vertAlign w:val="subscript"/>
        </w:rPr>
        <w:t xml:space="preserve"> </w:t>
      </w:r>
      <w:r w:rsidRPr="00F069FB">
        <w:rPr>
          <w:rFonts w:ascii="Times" w:hAnsi="Times"/>
        </w:rPr>
        <w:t xml:space="preserve"> adalah impedansi saluran </w:t>
      </w:r>
      <w:r w:rsidRPr="00F069FB">
        <w:rPr>
          <w:rFonts w:ascii="Times" w:hAnsi="Times"/>
          <w:i/>
        </w:rPr>
        <w:t xml:space="preserve">lossless </w:t>
      </w:r>
      <w:r w:rsidRPr="00F069FB">
        <w:rPr>
          <w:rFonts w:ascii="Times" w:hAnsi="Times"/>
        </w:rPr>
        <w:t>bersatuan Ω</w:t>
      </w:r>
      <w:r w:rsidRPr="00F069FB">
        <w:rPr>
          <w:rFonts w:ascii="Times" w:hAnsi="Times"/>
          <w:lang w:val="en-US"/>
        </w:rPr>
        <w:t xml:space="preserve">. </w:t>
      </w:r>
      <w:r w:rsidRPr="00F069FB">
        <w:rPr>
          <w:rFonts w:ascii="Times" w:hAnsi="Times"/>
        </w:rPr>
        <w:t>(Surjati, 2010).</w:t>
      </w:r>
    </w:p>
    <w:p w14:paraId="69730810" w14:textId="6259CD66" w:rsidR="00D859DD" w:rsidRPr="00F069FB" w:rsidRDefault="00D859DD" w:rsidP="00D859DD">
      <w:pPr>
        <w:pStyle w:val="DaftarParagraf"/>
        <w:spacing w:before="100" w:beforeAutospacing="1" w:line="360" w:lineRule="auto"/>
        <w:ind w:left="2880" w:firstLine="720"/>
        <w:contextualSpacing w:val="0"/>
        <w:jc w:val="both"/>
        <w:rPr>
          <w:rFonts w:ascii="Times" w:hAnsi="Times" w:cs="Times New Roman"/>
        </w:rPr>
      </w:pPr>
      <w:r w:rsidRPr="00F069FB">
        <w:rPr>
          <w:rFonts w:ascii="Times" w:hAnsi="Times" w:cs="Times New Roman"/>
          <w:i/>
          <w:sz w:val="28"/>
        </w:rPr>
        <w:t xml:space="preserve">Γ = </w:t>
      </w:r>
      <m:oMath>
        <m:f>
          <m:fPr>
            <m:ctrlPr>
              <w:rPr>
                <w:rFonts w:ascii="Cambria Math" w:hAnsi="Cambria Math" w:cs="Times New Roman"/>
                <w:i/>
                <w:sz w:val="30"/>
                <w:szCs w:val="30"/>
              </w:rPr>
            </m:ctrlPr>
          </m:fPr>
          <m:num>
            <m:sSup>
              <m:sSupPr>
                <m:ctrlPr>
                  <w:rPr>
                    <w:rFonts w:ascii="Cambria Math" w:hAnsi="Cambria Math" w:cs="Times New Roman"/>
                    <w:i/>
                    <w:sz w:val="30"/>
                    <w:szCs w:val="30"/>
                  </w:rPr>
                </m:ctrlPr>
              </m:sSupPr>
              <m:e>
                <m:sSub>
                  <m:sSubPr>
                    <m:ctrlPr>
                      <w:rPr>
                        <w:rFonts w:ascii="Cambria Math" w:hAnsi="Cambria Math" w:cs="Times New Roman"/>
                        <w:i/>
                        <w:sz w:val="30"/>
                        <w:szCs w:val="30"/>
                      </w:rPr>
                    </m:ctrlPr>
                  </m:sSubPr>
                  <m:e>
                    <m:r>
                      <w:rPr>
                        <w:rFonts w:ascii="Cambria Math" w:hAnsi="Cambria Math" w:cs="Times New Roman"/>
                        <w:sz w:val="30"/>
                        <w:szCs w:val="30"/>
                      </w:rPr>
                      <m:t>V</m:t>
                    </m:r>
                  </m:e>
                  <m:sub>
                    <m:r>
                      <w:rPr>
                        <w:rFonts w:ascii="Cambria Math" w:hAnsi="Cambria Math" w:cs="Times New Roman"/>
                        <w:sz w:val="30"/>
                        <w:szCs w:val="30"/>
                      </w:rPr>
                      <m:t>0</m:t>
                    </m:r>
                  </m:sub>
                </m:sSub>
              </m:e>
              <m:sup>
                <m:r>
                  <w:rPr>
                    <w:rFonts w:ascii="Cambria Math" w:hAnsi="Cambria Math" w:cs="Times New Roman"/>
                    <w:sz w:val="30"/>
                    <w:szCs w:val="30"/>
                  </w:rPr>
                  <m:t>-</m:t>
                </m:r>
              </m:sup>
            </m:sSup>
          </m:num>
          <m:den>
            <m:sSup>
              <m:sSupPr>
                <m:ctrlPr>
                  <w:rPr>
                    <w:rFonts w:ascii="Cambria Math" w:hAnsi="Cambria Math" w:cs="Times New Roman"/>
                    <w:i/>
                    <w:sz w:val="30"/>
                    <w:szCs w:val="30"/>
                  </w:rPr>
                </m:ctrlPr>
              </m:sSupPr>
              <m:e>
                <m:sSub>
                  <m:sSubPr>
                    <m:ctrlPr>
                      <w:rPr>
                        <w:rFonts w:ascii="Cambria Math" w:hAnsi="Cambria Math" w:cs="Times New Roman"/>
                        <w:i/>
                        <w:sz w:val="30"/>
                        <w:szCs w:val="30"/>
                      </w:rPr>
                    </m:ctrlPr>
                  </m:sSubPr>
                  <m:e>
                    <m:r>
                      <w:rPr>
                        <w:rFonts w:ascii="Cambria Math" w:hAnsi="Cambria Math" w:cs="Times New Roman"/>
                        <w:sz w:val="30"/>
                        <w:szCs w:val="30"/>
                      </w:rPr>
                      <m:t>V</m:t>
                    </m:r>
                  </m:e>
                  <m:sub>
                    <m:r>
                      <w:rPr>
                        <w:rFonts w:ascii="Cambria Math" w:hAnsi="Cambria Math" w:cs="Times New Roman"/>
                        <w:sz w:val="30"/>
                        <w:szCs w:val="30"/>
                      </w:rPr>
                      <m:t>0</m:t>
                    </m:r>
                  </m:sub>
                </m:sSub>
              </m:e>
              <m:sup>
                <m:r>
                  <w:rPr>
                    <w:rFonts w:ascii="Cambria Math" w:hAnsi="Cambria Math" w:cs="Times New Roman"/>
                    <w:sz w:val="30"/>
                    <w:szCs w:val="30"/>
                  </w:rPr>
                  <m:t>+</m:t>
                </m:r>
              </m:sup>
            </m:sSup>
          </m:den>
        </m:f>
      </m:oMath>
      <w:r w:rsidRPr="00F069FB">
        <w:rPr>
          <w:rFonts w:ascii="Times" w:hAnsi="Times" w:cs="Times New Roman"/>
          <w:i/>
          <w:sz w:val="28"/>
        </w:rPr>
        <w:t xml:space="preserve"> =  </w:t>
      </w:r>
      <m:oMath>
        <m:f>
          <m:fPr>
            <m:ctrlPr>
              <w:rPr>
                <w:rFonts w:ascii="Cambria Math" w:hAnsi="Cambria Math" w:cs="Times New Roman"/>
                <w:i/>
                <w:sz w:val="30"/>
                <w:szCs w:val="30"/>
              </w:rPr>
            </m:ctrlPr>
          </m:fPr>
          <m:num>
            <m:sSub>
              <m:sSubPr>
                <m:ctrlPr>
                  <w:rPr>
                    <w:rFonts w:ascii="Cambria Math" w:hAnsi="Cambria Math" w:cs="Times New Roman"/>
                    <w:i/>
                    <w:sz w:val="30"/>
                    <w:szCs w:val="30"/>
                  </w:rPr>
                </m:ctrlPr>
              </m:sSubPr>
              <m:e>
                <m:r>
                  <w:rPr>
                    <w:rFonts w:ascii="Cambria Math" w:hAnsi="Cambria Math" w:cs="Times New Roman"/>
                    <w:sz w:val="30"/>
                    <w:szCs w:val="30"/>
                  </w:rPr>
                  <m:t>Z</m:t>
                </m:r>
              </m:e>
              <m:sub>
                <m:r>
                  <w:rPr>
                    <w:rFonts w:ascii="Cambria Math" w:hAnsi="Cambria Math" w:cs="Times New Roman"/>
                    <w:sz w:val="30"/>
                    <w:szCs w:val="30"/>
                  </w:rPr>
                  <m:t>L</m:t>
                </m:r>
              </m:sub>
            </m:sSub>
            <m:r>
              <w:rPr>
                <w:rFonts w:ascii="Cambria Math" w:hAnsi="Cambria Math" w:cs="Times New Roman"/>
                <w:sz w:val="30"/>
                <w:szCs w:val="30"/>
              </w:rPr>
              <m:t xml:space="preserve"> - </m:t>
            </m:r>
            <m:sSub>
              <m:sSubPr>
                <m:ctrlPr>
                  <w:rPr>
                    <w:rFonts w:ascii="Cambria Math" w:hAnsi="Cambria Math" w:cs="Times New Roman"/>
                    <w:i/>
                    <w:sz w:val="30"/>
                    <w:szCs w:val="30"/>
                  </w:rPr>
                </m:ctrlPr>
              </m:sSubPr>
              <m:e>
                <m:r>
                  <w:rPr>
                    <w:rFonts w:ascii="Cambria Math" w:hAnsi="Cambria Math" w:cs="Times New Roman"/>
                    <w:sz w:val="30"/>
                    <w:szCs w:val="30"/>
                  </w:rPr>
                  <m:t>Z</m:t>
                </m:r>
              </m:e>
              <m:sub>
                <m:r>
                  <w:rPr>
                    <w:rFonts w:ascii="Cambria Math" w:hAnsi="Cambria Math" w:cs="Times New Roman"/>
                    <w:sz w:val="30"/>
                    <w:szCs w:val="30"/>
                  </w:rPr>
                  <m:t>0</m:t>
                </m:r>
              </m:sub>
            </m:sSub>
            <m:r>
              <w:rPr>
                <w:rFonts w:ascii="Cambria Math" w:hAnsi="Cambria Math" w:cs="Times New Roman"/>
                <w:sz w:val="30"/>
                <w:szCs w:val="30"/>
              </w:rPr>
              <m:t xml:space="preserve"> </m:t>
            </m:r>
          </m:num>
          <m:den>
            <m:r>
              <w:rPr>
                <w:rFonts w:ascii="Cambria Math" w:hAnsi="Cambria Math" w:cs="Times New Roman"/>
                <w:sz w:val="30"/>
                <w:szCs w:val="30"/>
              </w:rPr>
              <m:t xml:space="preserve"> </m:t>
            </m:r>
            <m:sSub>
              <m:sSubPr>
                <m:ctrlPr>
                  <w:rPr>
                    <w:rFonts w:ascii="Cambria Math" w:hAnsi="Cambria Math" w:cs="Times New Roman"/>
                    <w:i/>
                    <w:sz w:val="30"/>
                    <w:szCs w:val="30"/>
                  </w:rPr>
                </m:ctrlPr>
              </m:sSubPr>
              <m:e>
                <m:r>
                  <w:rPr>
                    <w:rFonts w:ascii="Cambria Math" w:hAnsi="Cambria Math" w:cs="Times New Roman"/>
                    <w:sz w:val="30"/>
                    <w:szCs w:val="30"/>
                  </w:rPr>
                  <m:t>Z</m:t>
                </m:r>
              </m:e>
              <m:sub>
                <m:r>
                  <w:rPr>
                    <w:rFonts w:ascii="Cambria Math" w:hAnsi="Cambria Math" w:cs="Times New Roman"/>
                    <w:sz w:val="30"/>
                    <w:szCs w:val="30"/>
                  </w:rPr>
                  <m:t>L</m:t>
                </m:r>
              </m:sub>
            </m:sSub>
            <m:r>
              <w:rPr>
                <w:rFonts w:ascii="Cambria Math" w:hAnsi="Cambria Math" w:cs="Times New Roman"/>
                <w:sz w:val="30"/>
                <w:szCs w:val="30"/>
              </w:rPr>
              <m:t xml:space="preserve">+ </m:t>
            </m:r>
            <m:sSub>
              <m:sSubPr>
                <m:ctrlPr>
                  <w:rPr>
                    <w:rFonts w:ascii="Cambria Math" w:hAnsi="Cambria Math" w:cs="Times New Roman"/>
                    <w:i/>
                    <w:sz w:val="30"/>
                    <w:szCs w:val="30"/>
                  </w:rPr>
                </m:ctrlPr>
              </m:sSubPr>
              <m:e>
                <m:r>
                  <w:rPr>
                    <w:rFonts w:ascii="Cambria Math" w:hAnsi="Cambria Math" w:cs="Times New Roman"/>
                    <w:sz w:val="30"/>
                    <w:szCs w:val="30"/>
                  </w:rPr>
                  <m:t>Z</m:t>
                </m:r>
              </m:e>
              <m:sub>
                <m:r>
                  <w:rPr>
                    <w:rFonts w:ascii="Cambria Math" w:hAnsi="Cambria Math" w:cs="Times New Roman"/>
                    <w:sz w:val="30"/>
                    <w:szCs w:val="30"/>
                  </w:rPr>
                  <m:t>0</m:t>
                </m:r>
              </m:sub>
            </m:sSub>
          </m:den>
        </m:f>
      </m:oMath>
      <w:r w:rsidRPr="00F069FB">
        <w:rPr>
          <w:rFonts w:ascii="Times" w:hAnsi="Times" w:cs="Times New Roman"/>
          <w:sz w:val="28"/>
        </w:rPr>
        <w:t xml:space="preserve">  </w:t>
      </w:r>
    </w:p>
    <w:p w14:paraId="7D093656" w14:textId="77777777" w:rsidR="00D859DD" w:rsidRPr="00F069FB" w:rsidRDefault="00D859DD" w:rsidP="00D859DD">
      <w:pPr>
        <w:spacing w:before="60" w:line="360" w:lineRule="auto"/>
        <w:ind w:left="1418"/>
        <w:jc w:val="both"/>
        <w:rPr>
          <w:rFonts w:ascii="Times" w:hAnsi="Times" w:cs="Times New Roman"/>
        </w:rPr>
      </w:pPr>
      <w:r w:rsidRPr="00F069FB">
        <w:rPr>
          <w:rFonts w:ascii="Times" w:hAnsi="Times" w:cs="Times New Roman"/>
        </w:rPr>
        <w:t xml:space="preserve">Koefisien refleksi tegangan </w:t>
      </w:r>
      <w:r w:rsidRPr="00F069FB">
        <w:rPr>
          <w:rFonts w:ascii="Times" w:hAnsi="Times" w:cs="Times New Roman"/>
          <w:i/>
        </w:rPr>
        <w:t>(Γ</w:t>
      </w:r>
      <w:r w:rsidRPr="00F069FB">
        <w:rPr>
          <w:rFonts w:ascii="Times" w:hAnsi="Times" w:cs="Times New Roman"/>
        </w:rPr>
        <w:t>) memiliki nilai kompleks yang berkisar dari -1 sampai dengan 1. Nilai tersebut mempresentasikan besarnya magnitudo dan phasa dari refleksi, dimana :</w:t>
      </w:r>
    </w:p>
    <w:p w14:paraId="657669FD" w14:textId="5AD56548" w:rsidR="00D859DD" w:rsidRPr="00F069FB" w:rsidRDefault="00D859DD" w:rsidP="00D859DD">
      <w:pPr>
        <w:pStyle w:val="DaftarParagraf"/>
        <w:numPr>
          <w:ilvl w:val="0"/>
          <w:numId w:val="16"/>
        </w:numPr>
        <w:spacing w:before="60" w:line="360" w:lineRule="auto"/>
        <w:ind w:left="1985"/>
        <w:jc w:val="both"/>
        <w:rPr>
          <w:rFonts w:ascii="Times" w:hAnsi="Times" w:cs="Times New Roman"/>
        </w:rPr>
      </w:pPr>
      <w:r w:rsidRPr="00F069FB">
        <w:rPr>
          <w:rFonts w:ascii="Times" w:hAnsi="Times" w:cs="Times New Roman"/>
          <w:i/>
        </w:rPr>
        <w:t>Γ</w:t>
      </w:r>
      <w:r w:rsidRPr="00F069FB">
        <w:rPr>
          <w:rFonts w:ascii="Times" w:hAnsi="Times" w:cs="Times New Roman"/>
        </w:rPr>
        <w:t xml:space="preserve"> = -1  : Refleksi negatif maksimum, ketika saluran terhubung singkat,</w:t>
      </w:r>
    </w:p>
    <w:p w14:paraId="0ACD0CB8" w14:textId="6D61C0E4" w:rsidR="00D859DD" w:rsidRPr="00F069FB" w:rsidRDefault="00D859DD" w:rsidP="00D859DD">
      <w:pPr>
        <w:pStyle w:val="DaftarParagraf"/>
        <w:numPr>
          <w:ilvl w:val="0"/>
          <w:numId w:val="16"/>
        </w:numPr>
        <w:spacing w:line="360" w:lineRule="auto"/>
        <w:ind w:left="1985"/>
        <w:jc w:val="both"/>
        <w:rPr>
          <w:rFonts w:ascii="Times" w:hAnsi="Times" w:cs="Times New Roman"/>
        </w:rPr>
      </w:pPr>
      <w:r w:rsidRPr="00F069FB">
        <w:rPr>
          <w:rFonts w:ascii="Times" w:hAnsi="Times" w:cs="Times New Roman"/>
        </w:rPr>
        <w:t xml:space="preserve">-   </w:t>
      </w:r>
      <w:r w:rsidRPr="00F069FB">
        <w:rPr>
          <w:rFonts w:ascii="Times" w:hAnsi="Times" w:cs="Times New Roman"/>
          <w:i/>
        </w:rPr>
        <w:t>Γ</w:t>
      </w:r>
      <w:r w:rsidRPr="00F069FB">
        <w:rPr>
          <w:rFonts w:ascii="Times" w:hAnsi="Times" w:cs="Times New Roman"/>
          <w:i/>
          <w:lang w:val="en-US"/>
        </w:rPr>
        <w:t xml:space="preserve"> </w:t>
      </w:r>
      <w:r w:rsidRPr="00F069FB">
        <w:rPr>
          <w:rFonts w:ascii="Times" w:hAnsi="Times" w:cs="Times New Roman"/>
        </w:rPr>
        <w:t xml:space="preserve"> = 0    : Tidak ada refleksi, ketika saluran dalam keadaan </w:t>
      </w:r>
      <w:r w:rsidRPr="00F069FB">
        <w:rPr>
          <w:rFonts w:ascii="Times" w:hAnsi="Times" w:cs="Times New Roman"/>
          <w:i/>
        </w:rPr>
        <w:t>matched</w:t>
      </w:r>
      <w:r w:rsidRPr="00F069FB">
        <w:rPr>
          <w:rFonts w:ascii="Times" w:hAnsi="Times" w:cs="Times New Roman"/>
        </w:rPr>
        <w:t xml:space="preserve"> sempurna,</w:t>
      </w:r>
    </w:p>
    <w:p w14:paraId="776DA158" w14:textId="2CE2325F" w:rsidR="00D859DD" w:rsidRPr="00F069FB" w:rsidRDefault="00D859DD" w:rsidP="00D859DD">
      <w:pPr>
        <w:pStyle w:val="DaftarParagraf"/>
        <w:numPr>
          <w:ilvl w:val="0"/>
          <w:numId w:val="16"/>
        </w:numPr>
        <w:spacing w:after="100" w:afterAutospacing="1" w:line="360" w:lineRule="auto"/>
        <w:ind w:left="1985"/>
        <w:jc w:val="both"/>
        <w:rPr>
          <w:rFonts w:ascii="Times" w:hAnsi="Times" w:cs="Times New Roman"/>
        </w:rPr>
      </w:pPr>
      <w:r w:rsidRPr="00F069FB">
        <w:rPr>
          <w:rFonts w:ascii="Times" w:hAnsi="Times" w:cs="Times New Roman"/>
          <w:i/>
        </w:rPr>
        <w:t>Γ</w:t>
      </w:r>
      <w:r w:rsidRPr="00F069FB">
        <w:rPr>
          <w:rFonts w:ascii="Times" w:hAnsi="Times" w:cs="Times New Roman"/>
        </w:rPr>
        <w:t xml:space="preserve"> = +1  : Refleksi positif maksimum, ketika saluran dalam rangkaian terbuka.</w:t>
      </w:r>
    </w:p>
    <w:p w14:paraId="43D39724" w14:textId="77777777" w:rsidR="00D859DD" w:rsidRPr="00F069FB" w:rsidRDefault="00D859DD" w:rsidP="00D859DD">
      <w:pPr>
        <w:pStyle w:val="DaftarParagraf"/>
        <w:spacing w:line="360" w:lineRule="auto"/>
        <w:ind w:left="1418"/>
        <w:jc w:val="both"/>
        <w:rPr>
          <w:rFonts w:ascii="Times" w:hAnsi="Times" w:cs="Times New Roman"/>
        </w:rPr>
      </w:pPr>
      <w:r w:rsidRPr="00F069FB">
        <w:rPr>
          <w:rFonts w:ascii="Times" w:hAnsi="Times" w:cs="Times New Roman"/>
        </w:rPr>
        <w:t xml:space="preserve">VSWR </w:t>
      </w:r>
      <w:r w:rsidRPr="00F069FB">
        <w:rPr>
          <w:rFonts w:ascii="Times" w:hAnsi="Times"/>
        </w:rPr>
        <w:t xml:space="preserve">atau </w:t>
      </w:r>
      <w:r w:rsidRPr="00F069FB">
        <w:rPr>
          <w:rFonts w:ascii="Times" w:hAnsi="Times"/>
          <w:i/>
        </w:rPr>
        <w:t>S</w:t>
      </w:r>
      <w:r w:rsidRPr="00F069FB">
        <w:rPr>
          <w:rFonts w:ascii="Times" w:hAnsi="Times"/>
        </w:rPr>
        <w:t xml:space="preserve"> diperoleh dari besarnya nilai koefisien refleksi tegangan itu sendiri dan dapat </w:t>
      </w:r>
      <w:r w:rsidRPr="00F069FB">
        <w:rPr>
          <w:rFonts w:ascii="Times" w:hAnsi="Times" w:cs="Times New Roman"/>
        </w:rPr>
        <w:t xml:space="preserve">dihitung menggunakan Persamaan 2-16 </w:t>
      </w:r>
      <w:r w:rsidRPr="00F069FB">
        <w:rPr>
          <w:rFonts w:ascii="Times" w:hAnsi="Times"/>
        </w:rPr>
        <w:t>(Surjati, 2010).</w:t>
      </w:r>
    </w:p>
    <w:p w14:paraId="275A28C1" w14:textId="564B0C91" w:rsidR="00D859DD" w:rsidRPr="00F069FB" w:rsidRDefault="00D859DD" w:rsidP="00D859DD">
      <w:pPr>
        <w:pStyle w:val="DaftarParagraf"/>
        <w:spacing w:before="100" w:beforeAutospacing="1" w:line="360" w:lineRule="auto"/>
        <w:ind w:left="3578" w:firstLine="22"/>
        <w:contextualSpacing w:val="0"/>
        <w:jc w:val="both"/>
        <w:rPr>
          <w:rFonts w:ascii="Times" w:eastAsiaTheme="minorEastAsia" w:hAnsi="Times" w:cs="Times New Roman"/>
          <w:sz w:val="22"/>
        </w:rPr>
      </w:pPr>
      <w:r w:rsidRPr="00F069FB">
        <w:rPr>
          <w:rFonts w:ascii="Times" w:hAnsi="Times" w:cs="Times New Roman"/>
          <w:i/>
        </w:rPr>
        <w:t xml:space="preserve"> S = </w:t>
      </w:r>
      <m:oMath>
        <m:f>
          <m:fPr>
            <m:ctrlPr>
              <w:rPr>
                <w:rFonts w:ascii="Cambria Math" w:hAnsi="Cambria Math" w:cs="Times New Roman"/>
                <w:i/>
                <w:sz w:val="29"/>
                <w:szCs w:val="29"/>
              </w:rPr>
            </m:ctrlPr>
          </m:fPr>
          <m:num>
            <m:sSub>
              <m:sSubPr>
                <m:ctrlPr>
                  <w:rPr>
                    <w:rFonts w:ascii="Cambria Math" w:hAnsi="Cambria Math" w:cs="Times New Roman"/>
                    <w:i/>
                    <w:sz w:val="29"/>
                    <w:szCs w:val="29"/>
                  </w:rPr>
                </m:ctrlPr>
              </m:sSubPr>
              <m:e>
                <m:r>
                  <w:rPr>
                    <w:rFonts w:ascii="Cambria Math" w:hAnsi="Cambria Math" w:cs="Times New Roman"/>
                    <w:sz w:val="29"/>
                    <w:szCs w:val="29"/>
                  </w:rPr>
                  <m:t>|V|</m:t>
                </m:r>
              </m:e>
              <m:sub>
                <m:r>
                  <w:rPr>
                    <w:rFonts w:ascii="Cambria Math" w:hAnsi="Cambria Math" w:cs="Times New Roman"/>
                    <w:sz w:val="29"/>
                    <w:szCs w:val="29"/>
                  </w:rPr>
                  <m:t>max</m:t>
                </m:r>
              </m:sub>
            </m:sSub>
          </m:num>
          <m:den>
            <m:sSub>
              <m:sSubPr>
                <m:ctrlPr>
                  <w:rPr>
                    <w:rFonts w:ascii="Cambria Math" w:hAnsi="Cambria Math" w:cs="Times New Roman"/>
                    <w:i/>
                    <w:sz w:val="29"/>
                    <w:szCs w:val="29"/>
                  </w:rPr>
                </m:ctrlPr>
              </m:sSubPr>
              <m:e>
                <m:r>
                  <w:rPr>
                    <w:rFonts w:ascii="Cambria Math" w:hAnsi="Cambria Math" w:cs="Times New Roman"/>
                    <w:sz w:val="29"/>
                    <w:szCs w:val="29"/>
                  </w:rPr>
                  <m:t>|V|</m:t>
                </m:r>
              </m:e>
              <m:sub>
                <m:r>
                  <w:rPr>
                    <w:rFonts w:ascii="Cambria Math" w:hAnsi="Cambria Math" w:cs="Times New Roman"/>
                    <w:sz w:val="29"/>
                    <w:szCs w:val="29"/>
                  </w:rPr>
                  <m:t>min</m:t>
                </m:r>
              </m:sub>
            </m:sSub>
            <m:r>
              <w:rPr>
                <w:rFonts w:ascii="Cambria Math" w:hAnsi="Cambria Math" w:cs="Times New Roman"/>
                <w:sz w:val="29"/>
                <w:szCs w:val="29"/>
              </w:rPr>
              <m:t xml:space="preserve"> </m:t>
            </m:r>
          </m:den>
        </m:f>
      </m:oMath>
      <w:r w:rsidRPr="00F069FB">
        <w:rPr>
          <w:rFonts w:ascii="Times" w:eastAsiaTheme="minorEastAsia" w:hAnsi="Times" w:cs="Times New Roman"/>
          <w:i/>
          <w:sz w:val="28"/>
        </w:rPr>
        <w:t xml:space="preserve"> = </w:t>
      </w:r>
      <m:oMath>
        <m:f>
          <m:fPr>
            <m:ctrlPr>
              <w:rPr>
                <w:rFonts w:ascii="Cambria Math" w:hAnsi="Cambria Math" w:cs="Times New Roman"/>
                <w:i/>
                <w:sz w:val="30"/>
                <w:szCs w:val="30"/>
              </w:rPr>
            </m:ctrlPr>
          </m:fPr>
          <m:num>
            <m:r>
              <w:rPr>
                <w:rFonts w:ascii="Cambria Math" w:hAnsi="Cambria Math" w:cs="Times New Roman"/>
                <w:sz w:val="30"/>
                <w:szCs w:val="30"/>
              </w:rPr>
              <m:t>1 + | Γ|</m:t>
            </m:r>
          </m:num>
          <m:den>
            <m:r>
              <w:rPr>
                <w:rFonts w:ascii="Cambria Math" w:hAnsi="Cambria Math" w:cs="Times New Roman"/>
                <w:sz w:val="30"/>
                <w:szCs w:val="30"/>
              </w:rPr>
              <m:t>1 - | Γ|</m:t>
            </m:r>
          </m:den>
        </m:f>
      </m:oMath>
      <w:r w:rsidRPr="00F069FB">
        <w:rPr>
          <w:rFonts w:ascii="Times" w:eastAsiaTheme="minorEastAsia" w:hAnsi="Times" w:cs="Times New Roman"/>
          <w:sz w:val="28"/>
        </w:rPr>
        <w:t xml:space="preserve">  </w:t>
      </w:r>
    </w:p>
    <w:p w14:paraId="2B02EC2C" w14:textId="48DA4470" w:rsidR="007A7844" w:rsidRPr="00F069FB" w:rsidRDefault="00D859DD" w:rsidP="00D859DD">
      <w:pPr>
        <w:pStyle w:val="DaftarParagraf"/>
        <w:spacing w:line="360" w:lineRule="auto"/>
        <w:ind w:left="1418"/>
        <w:jc w:val="both"/>
        <w:rPr>
          <w:rFonts w:ascii="Times" w:hAnsi="Times"/>
          <w:lang w:val="en-US"/>
        </w:rPr>
      </w:pPr>
      <w:r w:rsidRPr="00F069FB">
        <w:rPr>
          <w:rFonts w:ascii="Times" w:hAnsi="Times"/>
        </w:rPr>
        <w:t xml:space="preserve">Pada VSWR, kondisi yang paling baik sebenarnya bernilai 1, yang berarti tidak adanya refleksi atau dengan kata lain saluran transmisi antena dalam keadaan </w:t>
      </w:r>
      <w:r w:rsidRPr="00F069FB">
        <w:rPr>
          <w:rFonts w:ascii="Times" w:hAnsi="Times"/>
          <w:i/>
        </w:rPr>
        <w:t>matching</w:t>
      </w:r>
      <w:r w:rsidRPr="00F069FB">
        <w:rPr>
          <w:rFonts w:ascii="Times" w:hAnsi="Times"/>
        </w:rPr>
        <w:t xml:space="preserve"> sempurna. Dalam proses fabrikasi dan simulasi, standar nilai VSWR diijinkan lebih kecil dari 2 (Surjati, 2010).</w:t>
      </w:r>
    </w:p>
    <w:p w14:paraId="14400F5F" w14:textId="2E05FED9" w:rsidR="00F110F5" w:rsidRPr="00F069FB" w:rsidRDefault="00F110F5" w:rsidP="00D14B07">
      <w:pPr>
        <w:pStyle w:val="DaftarParagraf"/>
        <w:numPr>
          <w:ilvl w:val="0"/>
          <w:numId w:val="13"/>
        </w:numPr>
        <w:spacing w:line="360" w:lineRule="auto"/>
        <w:rPr>
          <w:rFonts w:ascii="Times" w:hAnsi="Times"/>
          <w:lang w:val="en-US"/>
        </w:rPr>
      </w:pPr>
      <w:r w:rsidRPr="00F069FB">
        <w:rPr>
          <w:rFonts w:ascii="Times" w:hAnsi="Times"/>
          <w:lang w:val="en-US"/>
        </w:rPr>
        <w:lastRenderedPageBreak/>
        <w:t>Impedansi Masukan</w:t>
      </w:r>
    </w:p>
    <w:p w14:paraId="3F405822" w14:textId="77777777" w:rsidR="00CF1FCB" w:rsidRPr="00F069FB" w:rsidRDefault="00CF1FCB" w:rsidP="001A5BEB">
      <w:pPr>
        <w:pStyle w:val="DaftarParagraf"/>
        <w:spacing w:line="360" w:lineRule="auto"/>
        <w:ind w:left="1418"/>
        <w:jc w:val="both"/>
        <w:rPr>
          <w:rFonts w:ascii="Times" w:hAnsi="Times" w:cs="Times New Roman"/>
        </w:rPr>
      </w:pPr>
      <w:r w:rsidRPr="00F069FB">
        <w:rPr>
          <w:rFonts w:ascii="Times" w:hAnsi="Times" w:cs="Times New Roman"/>
        </w:rPr>
        <w:t>Impedansi masukan dari suatu antena didefinisikan sebagai perbandingan antara tegangan dengan arus. Impedansi masukan suatu antena dilihat sebagai impedansi pada bagian terminal antena. Impedansi masukan terdiri dari komponen resistansi dan reaktansi antena. Impedansi masukan dapat dihitung menggunakan  Persamaan 2-17 (Subagio, 2010).</w:t>
      </w:r>
    </w:p>
    <w:p w14:paraId="2281EA0B" w14:textId="7C0EC449" w:rsidR="00CF1FCB" w:rsidRPr="00F069FB" w:rsidRDefault="00CF1FCB" w:rsidP="001A5BEB">
      <w:pPr>
        <w:pStyle w:val="DaftarParagraf"/>
        <w:spacing w:before="100" w:beforeAutospacing="1" w:line="360" w:lineRule="auto"/>
        <w:ind w:left="3600" w:firstLine="720"/>
        <w:contextualSpacing w:val="0"/>
        <w:jc w:val="both"/>
        <w:rPr>
          <w:rFonts w:ascii="Times" w:hAnsi="Times" w:cs="Times New Roman"/>
        </w:rPr>
      </w:pPr>
      <w:r w:rsidRPr="00F069FB">
        <w:rPr>
          <w:rFonts w:ascii="Times" w:hAnsi="Times" w:cs="Times New Roman"/>
          <w:i/>
          <w:sz w:val="25"/>
          <w:szCs w:val="25"/>
        </w:rPr>
        <w:t>Z</w:t>
      </w:r>
      <w:r w:rsidRPr="00F069FB">
        <w:rPr>
          <w:rFonts w:ascii="Times" w:hAnsi="Times" w:cs="Times New Roman"/>
          <w:i/>
          <w:sz w:val="25"/>
          <w:szCs w:val="25"/>
          <w:vertAlign w:val="subscript"/>
        </w:rPr>
        <w:t>A</w:t>
      </w:r>
      <w:r w:rsidRPr="00F069FB">
        <w:rPr>
          <w:rFonts w:ascii="Times" w:hAnsi="Times" w:cs="Times New Roman"/>
          <w:i/>
          <w:sz w:val="25"/>
          <w:szCs w:val="25"/>
        </w:rPr>
        <w:t>=R</w:t>
      </w:r>
      <w:r w:rsidRPr="00F069FB">
        <w:rPr>
          <w:rFonts w:ascii="Times" w:hAnsi="Times" w:cs="Times New Roman"/>
          <w:i/>
          <w:sz w:val="25"/>
          <w:szCs w:val="25"/>
          <w:vertAlign w:val="subscript"/>
        </w:rPr>
        <w:t>A</w:t>
      </w:r>
      <w:r w:rsidRPr="00F069FB">
        <w:rPr>
          <w:rFonts w:ascii="Times" w:hAnsi="Times" w:cs="Times New Roman"/>
          <w:sz w:val="25"/>
          <w:szCs w:val="25"/>
        </w:rPr>
        <w:t>+</w:t>
      </w:r>
      <w:r w:rsidRPr="00F069FB">
        <w:rPr>
          <w:rFonts w:ascii="Times" w:hAnsi="Times" w:cs="Times New Roman"/>
          <w:i/>
          <w:sz w:val="25"/>
          <w:szCs w:val="25"/>
        </w:rPr>
        <w:t xml:space="preserve"> Jx</w:t>
      </w:r>
      <w:r w:rsidRPr="00F069FB">
        <w:rPr>
          <w:rFonts w:ascii="Times" w:hAnsi="Times" w:cs="Times New Roman"/>
          <w:i/>
          <w:sz w:val="25"/>
          <w:szCs w:val="25"/>
          <w:vertAlign w:val="subscript"/>
        </w:rPr>
        <w:t>A</w:t>
      </w:r>
      <w:r w:rsidRPr="00F069FB">
        <w:rPr>
          <w:rFonts w:ascii="Times" w:hAnsi="Times" w:cs="Times New Roman"/>
          <w:szCs w:val="28"/>
        </w:rPr>
        <w:t xml:space="preserve"> </w:t>
      </w:r>
    </w:p>
    <w:p w14:paraId="6CFC6BBB" w14:textId="5D8D1AC1" w:rsidR="00CF1FCB" w:rsidRPr="00F069FB" w:rsidRDefault="00CF1FCB" w:rsidP="001A5BEB">
      <w:pPr>
        <w:spacing w:line="360" w:lineRule="auto"/>
        <w:ind w:left="1418"/>
        <w:jc w:val="both"/>
        <w:rPr>
          <w:rFonts w:ascii="Times" w:hAnsi="Times" w:cs="Times New Roman"/>
        </w:rPr>
      </w:pPr>
      <w:r w:rsidRPr="00F069FB">
        <w:rPr>
          <w:rFonts w:ascii="Times" w:hAnsi="Times" w:cs="Times New Roman"/>
        </w:rPr>
        <w:t>Keterangan</w:t>
      </w:r>
      <w:r w:rsidR="001A5BEB" w:rsidRPr="00F069FB">
        <w:rPr>
          <w:rFonts w:ascii="Times" w:hAnsi="Times" w:cs="Times New Roman"/>
          <w:lang w:val="en-US"/>
        </w:rPr>
        <w:t xml:space="preserve"> </w:t>
      </w:r>
      <w:r w:rsidRPr="00F069FB">
        <w:rPr>
          <w:rFonts w:ascii="Times" w:hAnsi="Times" w:cs="Times New Roman"/>
        </w:rPr>
        <w:t>:</w:t>
      </w:r>
    </w:p>
    <w:p w14:paraId="2ABDC691" w14:textId="77777777" w:rsidR="00CF1FCB" w:rsidRPr="00F069FB" w:rsidRDefault="00CF1FCB" w:rsidP="001A5BEB">
      <w:pPr>
        <w:spacing w:line="360" w:lineRule="auto"/>
        <w:ind w:left="1418"/>
        <w:jc w:val="both"/>
        <w:rPr>
          <w:rFonts w:ascii="Times" w:hAnsi="Times" w:cs="Times New Roman"/>
        </w:rPr>
      </w:pPr>
      <w:r w:rsidRPr="00F069FB">
        <w:rPr>
          <w:rFonts w:ascii="Times" w:hAnsi="Times" w:cs="Times New Roman"/>
          <w:i/>
        </w:rPr>
        <w:t>Z</w:t>
      </w:r>
      <w:r w:rsidRPr="00F069FB">
        <w:rPr>
          <w:rFonts w:ascii="Times" w:hAnsi="Times" w:cs="Times New Roman"/>
          <w:i/>
          <w:vertAlign w:val="subscript"/>
        </w:rPr>
        <w:t>A</w:t>
      </w:r>
      <w:r w:rsidRPr="00F069FB">
        <w:rPr>
          <w:rFonts w:ascii="Times" w:hAnsi="Times" w:cs="Times New Roman"/>
          <w:i/>
        </w:rPr>
        <w:tab/>
      </w:r>
      <w:r w:rsidRPr="00F069FB">
        <w:rPr>
          <w:rFonts w:ascii="Times" w:hAnsi="Times" w:cs="Times New Roman"/>
        </w:rPr>
        <w:t>= Impedansi terminal masukan (Ω)</w:t>
      </w:r>
      <w:r w:rsidRPr="00F069FB">
        <w:rPr>
          <w:rFonts w:ascii="Times" w:hAnsi="Times" w:cs="Times New Roman"/>
        </w:rPr>
        <w:tab/>
      </w:r>
    </w:p>
    <w:p w14:paraId="4D77763A" w14:textId="77777777" w:rsidR="00CF1FCB" w:rsidRPr="00F069FB" w:rsidRDefault="00CF1FCB" w:rsidP="001A5BEB">
      <w:pPr>
        <w:spacing w:line="360" w:lineRule="auto"/>
        <w:ind w:left="1418"/>
        <w:jc w:val="both"/>
        <w:rPr>
          <w:rFonts w:ascii="Times" w:hAnsi="Times" w:cs="Times New Roman"/>
        </w:rPr>
      </w:pPr>
      <w:r w:rsidRPr="00F069FB">
        <w:rPr>
          <w:rFonts w:ascii="Times" w:hAnsi="Times" w:cs="Times New Roman"/>
          <w:i/>
        </w:rPr>
        <w:t>R</w:t>
      </w:r>
      <w:r w:rsidRPr="00F069FB">
        <w:rPr>
          <w:rFonts w:ascii="Times" w:hAnsi="Times" w:cs="Times New Roman"/>
          <w:i/>
          <w:vertAlign w:val="subscript"/>
        </w:rPr>
        <w:t>A</w:t>
      </w:r>
      <w:r w:rsidRPr="00F069FB">
        <w:rPr>
          <w:rFonts w:ascii="Times" w:hAnsi="Times" w:cs="Times New Roman"/>
        </w:rPr>
        <w:tab/>
        <w:t>= Resistansi (Real) terminal masukan (Ω)</w:t>
      </w:r>
      <w:r w:rsidRPr="00F069FB">
        <w:rPr>
          <w:rFonts w:ascii="Times" w:hAnsi="Times" w:cs="Times New Roman"/>
        </w:rPr>
        <w:tab/>
      </w:r>
    </w:p>
    <w:p w14:paraId="7AFF68D5" w14:textId="77777777" w:rsidR="00CF1FCB" w:rsidRPr="00F069FB" w:rsidRDefault="00CF1FCB" w:rsidP="001A5BEB">
      <w:pPr>
        <w:spacing w:line="360" w:lineRule="auto"/>
        <w:ind w:left="1418"/>
        <w:jc w:val="both"/>
        <w:rPr>
          <w:rFonts w:ascii="Times" w:hAnsi="Times" w:cs="Times New Roman"/>
        </w:rPr>
      </w:pPr>
      <w:r w:rsidRPr="00F069FB">
        <w:rPr>
          <w:rFonts w:ascii="Times" w:hAnsi="Times" w:cs="Times New Roman"/>
          <w:i/>
        </w:rPr>
        <w:t>Jx</w:t>
      </w:r>
      <w:r w:rsidRPr="00F069FB">
        <w:rPr>
          <w:rFonts w:ascii="Times" w:hAnsi="Times" w:cs="Times New Roman"/>
          <w:i/>
          <w:vertAlign w:val="subscript"/>
        </w:rPr>
        <w:t>A</w:t>
      </w:r>
      <w:r w:rsidRPr="00F069FB">
        <w:rPr>
          <w:rFonts w:ascii="Times" w:hAnsi="Times" w:cs="Times New Roman"/>
          <w:i/>
          <w:vertAlign w:val="subscript"/>
        </w:rPr>
        <w:tab/>
      </w:r>
      <w:r w:rsidRPr="00F069FB">
        <w:rPr>
          <w:rFonts w:ascii="Times" w:hAnsi="Times" w:cs="Times New Roman"/>
        </w:rPr>
        <w:t>= Reaktansi (Imajiner) terminal masukan (Ω)</w:t>
      </w:r>
      <w:r w:rsidRPr="00F069FB">
        <w:rPr>
          <w:rFonts w:ascii="Times" w:hAnsi="Times" w:cs="Times New Roman"/>
        </w:rPr>
        <w:tab/>
      </w:r>
    </w:p>
    <w:p w14:paraId="370E9E4E" w14:textId="3365A472" w:rsidR="00C83613" w:rsidRPr="00F069FB" w:rsidRDefault="00CF1FCB" w:rsidP="001A5BEB">
      <w:pPr>
        <w:pStyle w:val="DaftarParagraf"/>
        <w:spacing w:line="360" w:lineRule="auto"/>
        <w:ind w:left="1418"/>
        <w:jc w:val="both"/>
        <w:rPr>
          <w:rFonts w:ascii="Times" w:hAnsi="Times"/>
          <w:lang w:val="en-US"/>
        </w:rPr>
      </w:pPr>
      <w:r w:rsidRPr="00F069FB">
        <w:rPr>
          <w:rFonts w:ascii="Times" w:hAnsi="Times" w:cs="Times New Roman"/>
        </w:rPr>
        <w:t>Pada Persamaan 2.17, komponen yang diharapkan adalah daya real (</w:t>
      </w:r>
      <w:r w:rsidRPr="00F069FB">
        <w:rPr>
          <w:rFonts w:ascii="Times" w:hAnsi="Times" w:cs="Times New Roman"/>
          <w:i/>
        </w:rPr>
        <w:t>R</w:t>
      </w:r>
      <w:r w:rsidRPr="00F069FB">
        <w:rPr>
          <w:rFonts w:ascii="Times" w:hAnsi="Times" w:cs="Times New Roman"/>
          <w:i/>
          <w:vertAlign w:val="subscript"/>
        </w:rPr>
        <w:t>A</w:t>
      </w:r>
      <w:r w:rsidRPr="00F069FB">
        <w:rPr>
          <w:rFonts w:ascii="Times" w:hAnsi="Times" w:cs="Times New Roman"/>
        </w:rPr>
        <w:t>) yang menggambarkan banyaknya daya yang hilang melalui panas ataupun radiasi. Komponen imajiner (</w:t>
      </w:r>
      <w:r w:rsidRPr="00F069FB">
        <w:rPr>
          <w:rFonts w:ascii="Times" w:hAnsi="Times" w:cs="Times New Roman"/>
          <w:i/>
        </w:rPr>
        <w:t>Jx</w:t>
      </w:r>
      <w:r w:rsidRPr="00F069FB">
        <w:rPr>
          <w:rFonts w:ascii="Times" w:hAnsi="Times" w:cs="Times New Roman"/>
          <w:i/>
          <w:vertAlign w:val="subscript"/>
        </w:rPr>
        <w:t>A</w:t>
      </w:r>
      <w:r w:rsidRPr="00F069FB">
        <w:rPr>
          <w:rFonts w:ascii="Times" w:hAnsi="Times" w:cs="Times New Roman"/>
        </w:rPr>
        <w:t xml:space="preserve">) mewakili reaktansi dari antena dan daya yang tersimpan pada medan dekat antena. </w:t>
      </w:r>
      <w:r w:rsidRPr="00F069FB">
        <w:rPr>
          <w:rFonts w:ascii="Times" w:hAnsi="Times"/>
        </w:rPr>
        <w:t xml:space="preserve">Kondisi </w:t>
      </w:r>
      <w:r w:rsidRPr="00F069FB">
        <w:rPr>
          <w:rFonts w:ascii="Times" w:hAnsi="Times"/>
          <w:i/>
        </w:rPr>
        <w:t>matching</w:t>
      </w:r>
      <w:r w:rsidRPr="00F069FB">
        <w:rPr>
          <w:rFonts w:ascii="Times" w:hAnsi="Times"/>
        </w:rPr>
        <w:t xml:space="preserve"> terjadi ketika besar impedansi masukan antena sama dengan besar impedansi karakteristik saluran transmisi.</w:t>
      </w:r>
    </w:p>
    <w:p w14:paraId="43B2BEE7" w14:textId="0948503C" w:rsidR="00F110F5" w:rsidRPr="00F069FB" w:rsidRDefault="00F110F5" w:rsidP="00D14B07">
      <w:pPr>
        <w:pStyle w:val="DaftarParagraf"/>
        <w:numPr>
          <w:ilvl w:val="0"/>
          <w:numId w:val="13"/>
        </w:numPr>
        <w:spacing w:line="360" w:lineRule="auto"/>
        <w:rPr>
          <w:rFonts w:ascii="Times" w:hAnsi="Times"/>
          <w:lang w:val="en-US"/>
        </w:rPr>
      </w:pPr>
      <w:r w:rsidRPr="00F069FB">
        <w:rPr>
          <w:rFonts w:ascii="Times" w:hAnsi="Times"/>
          <w:lang w:val="en-US"/>
        </w:rPr>
        <w:t>Axial Ratio</w:t>
      </w:r>
    </w:p>
    <w:p w14:paraId="168630C2" w14:textId="02CC36F3" w:rsidR="005D73FC" w:rsidRPr="00F069FB" w:rsidRDefault="005D73FC" w:rsidP="00B7499A">
      <w:pPr>
        <w:spacing w:line="360" w:lineRule="auto"/>
        <w:ind w:left="1418"/>
        <w:jc w:val="both"/>
        <w:rPr>
          <w:rFonts w:ascii="Times" w:hAnsi="Times"/>
        </w:rPr>
      </w:pPr>
      <w:r w:rsidRPr="00F069FB">
        <w:rPr>
          <w:rFonts w:ascii="Times" w:hAnsi="Times"/>
          <w:i/>
        </w:rPr>
        <w:t>Axial ratio</w:t>
      </w:r>
      <w:r w:rsidRPr="00F069FB">
        <w:rPr>
          <w:rFonts w:ascii="Times" w:hAnsi="Times"/>
        </w:rPr>
        <w:t xml:space="preserve"> (</w:t>
      </w:r>
      <w:r w:rsidRPr="00F069FB">
        <w:rPr>
          <w:rFonts w:ascii="Times" w:hAnsi="Times"/>
          <w:i/>
        </w:rPr>
        <w:t>AR</w:t>
      </w:r>
      <w:r w:rsidRPr="00F069FB">
        <w:rPr>
          <w:rFonts w:ascii="Times" w:hAnsi="Times"/>
        </w:rPr>
        <w:t xml:space="preserve">) merupakan perbandingan sumbu mayor terhadap sumbu minor. </w:t>
      </w:r>
      <w:r w:rsidRPr="00F069FB">
        <w:rPr>
          <w:rFonts w:ascii="Times" w:hAnsi="Times"/>
          <w:i/>
        </w:rPr>
        <w:t>Axial ratio</w:t>
      </w:r>
      <w:r w:rsidRPr="00F069FB">
        <w:rPr>
          <w:rFonts w:ascii="Times" w:hAnsi="Times"/>
        </w:rPr>
        <w:t xml:space="preserve"> menentukan suatu bentuk polarisasi, baik itu polarisasi melingkar atau elips. (Surjati, 2010).</w:t>
      </w:r>
    </w:p>
    <w:p w14:paraId="35093ECB" w14:textId="75C7887E" w:rsidR="005D73FC" w:rsidRPr="00F069FB" w:rsidRDefault="005D73FC" w:rsidP="00B7499A">
      <w:pPr>
        <w:spacing w:line="360" w:lineRule="auto"/>
        <w:ind w:left="2160" w:firstLine="720"/>
        <w:jc w:val="both"/>
        <w:rPr>
          <w:rFonts w:ascii="Times" w:eastAsiaTheme="minorEastAsia" w:hAnsi="Times"/>
        </w:rPr>
      </w:pPr>
      <m:oMath>
        <m:r>
          <w:rPr>
            <w:rFonts w:ascii="Cambria Math" w:hAnsi="Cambria Math"/>
            <w:sz w:val="28"/>
            <w:szCs w:val="28"/>
          </w:rPr>
          <m:t xml:space="preserve">AR= </m:t>
        </m:r>
        <m:f>
          <m:fPr>
            <m:ctrlPr>
              <w:rPr>
                <w:rFonts w:ascii="Cambria Math" w:hAnsi="Cambria Math"/>
                <w:i/>
                <w:sz w:val="28"/>
                <w:szCs w:val="28"/>
              </w:rPr>
            </m:ctrlPr>
          </m:fPr>
          <m:num>
            <m:r>
              <w:rPr>
                <w:rFonts w:ascii="Cambria Math" w:hAnsi="Cambria Math"/>
                <w:sz w:val="28"/>
                <w:szCs w:val="28"/>
              </w:rPr>
              <m:t>sumbu mayor</m:t>
            </m:r>
          </m:num>
          <m:den>
            <m:r>
              <w:rPr>
                <w:rFonts w:ascii="Cambria Math" w:hAnsi="Cambria Math"/>
                <w:sz w:val="28"/>
                <w:szCs w:val="28"/>
              </w:rPr>
              <m:t>sumbu minor</m:t>
            </m:r>
          </m:den>
        </m:f>
        <m:r>
          <w:rPr>
            <w:rFonts w:ascii="Cambria Math" w:hAnsi="Cambria Math"/>
            <w:sz w:val="28"/>
            <w:szCs w:val="28"/>
          </w:rPr>
          <m:t xml:space="preserve">=  </m:t>
        </m:r>
        <m:f>
          <m:fPr>
            <m:ctrlPr>
              <w:rPr>
                <w:rFonts w:ascii="Cambria Math" w:hAnsi="Cambria Math"/>
                <w:i/>
                <w:sz w:val="28"/>
                <w:szCs w:val="28"/>
              </w:rPr>
            </m:ctrlPr>
          </m:fPr>
          <m:num>
            <m:r>
              <w:rPr>
                <w:rFonts w:ascii="Cambria Math" w:hAnsi="Cambria Math"/>
                <w:sz w:val="28"/>
                <w:szCs w:val="28"/>
              </w:rPr>
              <m:t>OA</m:t>
            </m:r>
          </m:num>
          <m:den>
            <m:r>
              <w:rPr>
                <w:rFonts w:ascii="Cambria Math" w:hAnsi="Cambria Math"/>
                <w:sz w:val="28"/>
                <w:szCs w:val="28"/>
              </w:rPr>
              <m:t>OB</m:t>
            </m:r>
          </m:den>
        </m:f>
      </m:oMath>
      <w:r w:rsidRPr="00F069FB">
        <w:rPr>
          <w:rFonts w:ascii="Times" w:eastAsiaTheme="minorEastAsia" w:hAnsi="Times"/>
          <w:sz w:val="29"/>
          <w:szCs w:val="29"/>
        </w:rPr>
        <w:tab/>
      </w:r>
    </w:p>
    <w:p w14:paraId="3EBAD40D" w14:textId="77777777" w:rsidR="005D73FC" w:rsidRPr="00F069FB" w:rsidRDefault="005D73FC" w:rsidP="00B7499A">
      <w:pPr>
        <w:spacing w:line="360" w:lineRule="auto"/>
        <w:ind w:left="1418"/>
        <w:jc w:val="both"/>
        <w:rPr>
          <w:rFonts w:ascii="Times" w:eastAsiaTheme="minorEastAsia" w:hAnsi="Times"/>
        </w:rPr>
      </w:pPr>
      <w:r w:rsidRPr="00F069FB">
        <w:rPr>
          <w:rFonts w:ascii="Times" w:eastAsiaTheme="minorEastAsia" w:hAnsi="Times"/>
        </w:rPr>
        <w:t>Keterangan:</w:t>
      </w:r>
    </w:p>
    <w:p w14:paraId="2065DC8D" w14:textId="77777777" w:rsidR="005D73FC" w:rsidRPr="00F069FB" w:rsidRDefault="005D73FC" w:rsidP="00B7499A">
      <w:pPr>
        <w:spacing w:line="360" w:lineRule="auto"/>
        <w:ind w:left="1418"/>
        <w:jc w:val="both"/>
        <w:rPr>
          <w:rFonts w:ascii="Times" w:eastAsiaTheme="minorEastAsia" w:hAnsi="Times"/>
        </w:rPr>
      </w:pPr>
      <w:r w:rsidRPr="00F069FB">
        <w:rPr>
          <w:rFonts w:ascii="Times" w:eastAsiaTheme="minorEastAsia" w:hAnsi="Times"/>
          <w:i/>
        </w:rPr>
        <w:t>OA</w:t>
      </w:r>
      <w:r w:rsidRPr="00F069FB">
        <w:rPr>
          <w:rFonts w:ascii="Times" w:eastAsiaTheme="minorEastAsia" w:hAnsi="Times"/>
        </w:rPr>
        <w:t xml:space="preserve"> = </w:t>
      </w:r>
      <w:r w:rsidRPr="00F069FB">
        <w:rPr>
          <w:rFonts w:ascii="Times" w:eastAsiaTheme="minorEastAsia" w:hAnsi="Times"/>
          <w:i/>
        </w:rPr>
        <w:t>Mayor Axis</w:t>
      </w:r>
    </w:p>
    <w:p w14:paraId="4BD23133" w14:textId="3D086058" w:rsidR="00B7499A" w:rsidRPr="00F069FB" w:rsidRDefault="005D73FC" w:rsidP="00B7499A">
      <w:pPr>
        <w:spacing w:line="360" w:lineRule="auto"/>
        <w:ind w:left="1418"/>
        <w:jc w:val="both"/>
        <w:rPr>
          <w:rFonts w:ascii="Times" w:eastAsiaTheme="minorEastAsia" w:hAnsi="Times"/>
          <w:i/>
        </w:rPr>
      </w:pPr>
      <w:r w:rsidRPr="00F069FB">
        <w:rPr>
          <w:rFonts w:ascii="Times" w:eastAsiaTheme="minorEastAsia" w:hAnsi="Times"/>
          <w:i/>
        </w:rPr>
        <w:t xml:space="preserve">OB </w:t>
      </w:r>
      <w:r w:rsidRPr="00F069FB">
        <w:rPr>
          <w:rFonts w:ascii="Times" w:eastAsiaTheme="minorEastAsia" w:hAnsi="Times"/>
        </w:rPr>
        <w:t xml:space="preserve">= </w:t>
      </w:r>
      <w:r w:rsidRPr="00F069FB">
        <w:rPr>
          <w:rFonts w:ascii="Times" w:eastAsiaTheme="minorEastAsia" w:hAnsi="Times"/>
          <w:i/>
        </w:rPr>
        <w:t>Minor Axis</w:t>
      </w:r>
    </w:p>
    <w:p w14:paraId="0564E8C3" w14:textId="0B423DAF" w:rsidR="00B7499A" w:rsidRPr="00F069FB" w:rsidRDefault="00B7499A" w:rsidP="00B7499A">
      <w:pPr>
        <w:spacing w:line="360" w:lineRule="auto"/>
        <w:ind w:left="1418"/>
        <w:jc w:val="both"/>
        <w:rPr>
          <w:rFonts w:ascii="Times" w:eastAsiaTheme="minorEastAsia" w:hAnsi="Times"/>
          <w:iCs/>
        </w:rPr>
      </w:pPr>
    </w:p>
    <w:p w14:paraId="074528F0" w14:textId="034021CF" w:rsidR="00B7499A" w:rsidRPr="00F069FB" w:rsidRDefault="00B7499A" w:rsidP="00B7499A">
      <w:pPr>
        <w:spacing w:line="360" w:lineRule="auto"/>
        <w:ind w:left="1418"/>
        <w:jc w:val="both"/>
        <w:rPr>
          <w:rFonts w:ascii="Times" w:eastAsiaTheme="minorEastAsia" w:hAnsi="Times"/>
          <w:iCs/>
        </w:rPr>
      </w:pPr>
    </w:p>
    <w:p w14:paraId="4E5DB287" w14:textId="7B96C4F3" w:rsidR="00B7499A" w:rsidRPr="00F069FB" w:rsidRDefault="00B7499A" w:rsidP="00B7499A">
      <w:pPr>
        <w:spacing w:line="360" w:lineRule="auto"/>
        <w:ind w:left="1418"/>
        <w:jc w:val="both"/>
        <w:rPr>
          <w:rFonts w:ascii="Times" w:eastAsiaTheme="minorEastAsia" w:hAnsi="Times"/>
          <w:iCs/>
        </w:rPr>
      </w:pPr>
    </w:p>
    <w:p w14:paraId="620EA24D" w14:textId="77777777" w:rsidR="00B7499A" w:rsidRPr="00F069FB" w:rsidRDefault="00B7499A" w:rsidP="00B7499A">
      <w:pPr>
        <w:spacing w:line="360" w:lineRule="auto"/>
        <w:ind w:left="1418"/>
        <w:jc w:val="both"/>
        <w:rPr>
          <w:rFonts w:ascii="Times" w:eastAsiaTheme="minorEastAsia" w:hAnsi="Times"/>
          <w:iCs/>
        </w:rPr>
      </w:pPr>
    </w:p>
    <w:p w14:paraId="4831CC71" w14:textId="5F2B10B9" w:rsidR="005D73FC" w:rsidRPr="00F069FB" w:rsidRDefault="005D73FC" w:rsidP="00B7499A">
      <w:pPr>
        <w:spacing w:line="360" w:lineRule="auto"/>
        <w:ind w:left="1418"/>
        <w:jc w:val="both"/>
        <w:rPr>
          <w:rFonts w:ascii="Times" w:hAnsi="Times"/>
          <w:lang w:val="en-US"/>
        </w:rPr>
      </w:pPr>
      <w:r w:rsidRPr="00F069FB">
        <w:rPr>
          <w:rFonts w:ascii="Times" w:hAnsi="Times"/>
        </w:rPr>
        <w:lastRenderedPageBreak/>
        <w:t xml:space="preserve">Sebelum menghitung </w:t>
      </w:r>
      <w:r w:rsidRPr="00F069FB">
        <w:rPr>
          <w:rFonts w:ascii="Times" w:hAnsi="Times"/>
          <w:i/>
        </w:rPr>
        <w:t>axial ratio</w:t>
      </w:r>
      <w:r w:rsidRPr="00F069FB">
        <w:rPr>
          <w:rFonts w:ascii="Times" w:hAnsi="Times"/>
        </w:rPr>
        <w:t>, terlebih dahulu mengkonversi daya terima (</w:t>
      </w:r>
      <w:r w:rsidRPr="00F069FB">
        <w:rPr>
          <w:rFonts w:ascii="Times" w:hAnsi="Times"/>
          <w:i/>
        </w:rPr>
        <w:t>dBm</w:t>
      </w:r>
      <w:r w:rsidRPr="00F069FB">
        <w:rPr>
          <w:rFonts w:ascii="Times" w:hAnsi="Times"/>
        </w:rPr>
        <w:t>) antena uji ke bentuk kuat medan terima (</w:t>
      </w:r>
      <w:r w:rsidRPr="00F069FB">
        <w:rPr>
          <w:rFonts w:ascii="Times" w:hAnsi="Times"/>
          <w:i/>
        </w:rPr>
        <w:t>dBµV/m</w:t>
      </w:r>
      <w:r w:rsidRPr="00F069FB">
        <w:rPr>
          <w:rFonts w:ascii="Times" w:hAnsi="Times"/>
        </w:rPr>
        <w:t xml:space="preserve">) dengan menggunakan Persamaan </w:t>
      </w:r>
      <w:r w:rsidR="00B7499A" w:rsidRPr="00F069FB">
        <w:rPr>
          <w:rFonts w:ascii="Times" w:hAnsi="Times"/>
          <w:lang w:val="en-US"/>
        </w:rPr>
        <w:t xml:space="preserve">berikut. </w:t>
      </w:r>
      <w:r w:rsidRPr="00F069FB">
        <w:rPr>
          <w:rFonts w:ascii="Times" w:hAnsi="Times"/>
        </w:rPr>
        <w:t>(Puspita, 2020).</w:t>
      </w:r>
    </w:p>
    <w:p w14:paraId="397CEEEE" w14:textId="6972F8FD" w:rsidR="005D73FC" w:rsidRPr="00F069FB" w:rsidRDefault="005D73FC" w:rsidP="00B7499A">
      <w:pPr>
        <w:spacing w:line="360" w:lineRule="auto"/>
        <w:ind w:left="2880" w:firstLine="720"/>
        <w:jc w:val="both"/>
        <w:rPr>
          <w:rFonts w:ascii="Times" w:hAnsi="Times"/>
        </w:rPr>
      </w:pPr>
      <m:oMath>
        <m:r>
          <w:rPr>
            <w:rFonts w:ascii="Cambria Math" w:hAnsi="Cambria Math"/>
          </w:rPr>
          <m:t>dBμ</m:t>
        </m:r>
        <m:f>
          <m:fPr>
            <m:ctrlPr>
              <w:rPr>
                <w:rFonts w:ascii="Cambria Math" w:hAnsi="Cambria Math"/>
                <w:i/>
              </w:rPr>
            </m:ctrlPr>
          </m:fPr>
          <m:num>
            <m:r>
              <w:rPr>
                <w:rFonts w:ascii="Cambria Math" w:hAnsi="Cambria Math"/>
              </w:rPr>
              <m:t>V</m:t>
            </m:r>
          </m:num>
          <m:den>
            <m:r>
              <w:rPr>
                <w:rFonts w:ascii="Cambria Math" w:hAnsi="Cambria Math"/>
              </w:rPr>
              <m:t>m</m:t>
            </m:r>
          </m:den>
        </m:f>
        <m:r>
          <w:rPr>
            <w:rFonts w:ascii="Cambria Math" w:hAnsi="Cambria Math"/>
          </w:rPr>
          <m:t>=dBm+107+K</m:t>
        </m:r>
      </m:oMath>
      <w:r w:rsidRPr="00F069FB">
        <w:rPr>
          <w:rFonts w:ascii="Times" w:eastAsiaTheme="minorEastAsia" w:hAnsi="Times"/>
        </w:rPr>
        <w:tab/>
      </w:r>
      <w:r w:rsidRPr="00F069FB">
        <w:rPr>
          <w:rFonts w:ascii="Times" w:eastAsiaTheme="minorEastAsia" w:hAnsi="Times"/>
        </w:rPr>
        <w:tab/>
      </w:r>
      <w:r w:rsidRPr="00F069FB">
        <w:rPr>
          <w:rFonts w:ascii="Times" w:eastAsiaTheme="minorEastAsia" w:hAnsi="Times"/>
        </w:rPr>
        <w:tab/>
      </w:r>
    </w:p>
    <w:p w14:paraId="08E6FF2D" w14:textId="723AB528" w:rsidR="005D73FC" w:rsidRPr="00F069FB" w:rsidRDefault="005D73FC" w:rsidP="00B7499A">
      <w:pPr>
        <w:spacing w:line="360" w:lineRule="auto"/>
        <w:ind w:left="2880" w:firstLine="720"/>
        <w:jc w:val="both"/>
        <w:rPr>
          <w:rFonts w:ascii="Times" w:eastAsiaTheme="minorEastAsia" w:hAnsi="Times"/>
        </w:rPr>
      </w:pPr>
      <m:oMath>
        <m:r>
          <w:rPr>
            <w:rFonts w:ascii="Cambria Math" w:hAnsi="Cambria Math"/>
          </w:rPr>
          <m:t>K=20</m:t>
        </m:r>
        <m:func>
          <m:funcPr>
            <m:ctrlPr>
              <w:rPr>
                <w:rFonts w:ascii="Cambria Math" w:hAnsi="Cambria Math"/>
                <w:i/>
              </w:rPr>
            </m:ctrlPr>
          </m:funcPr>
          <m:fName>
            <m:r>
              <w:rPr>
                <w:rFonts w:ascii="Cambria Math" w:hAnsi="Cambria Math"/>
              </w:rPr>
              <m:t>log</m:t>
            </m:r>
          </m:fName>
          <m:e>
            <m:d>
              <m:dPr>
                <m:ctrlPr>
                  <w:rPr>
                    <w:rFonts w:ascii="Cambria Math" w:hAnsi="Cambria Math"/>
                    <w:i/>
                  </w:rPr>
                </m:ctrlPr>
              </m:dPr>
              <m:e>
                <m:r>
                  <w:rPr>
                    <w:rFonts w:ascii="Cambria Math" w:hAnsi="Cambria Math"/>
                  </w:rPr>
                  <m:t>f</m:t>
                </m:r>
              </m:e>
            </m:d>
            <m:r>
              <w:rPr>
                <w:rFonts w:ascii="Cambria Math" w:hAnsi="Cambria Math"/>
                <w:i/>
              </w:rPr>
              <w:sym w:font="Symbol" w:char="F02D"/>
            </m:r>
            <m:r>
              <w:rPr>
                <w:rFonts w:ascii="Cambria Math" w:hAnsi="Cambria Math"/>
              </w:rPr>
              <m:t xml:space="preserve"> G </m:t>
            </m:r>
            <m:r>
              <w:rPr>
                <w:rFonts w:ascii="Cambria Math" w:hAnsi="Cambria Math"/>
                <w:i/>
              </w:rPr>
              <w:sym w:font="Symbol" w:char="F02D"/>
            </m:r>
            <m:r>
              <w:rPr>
                <w:rFonts w:ascii="Cambria Math" w:hAnsi="Cambria Math"/>
              </w:rPr>
              <m:t xml:space="preserve"> 29,8</m:t>
            </m:r>
          </m:e>
        </m:func>
      </m:oMath>
      <w:r w:rsidRPr="00F069FB">
        <w:rPr>
          <w:rFonts w:ascii="Times" w:eastAsiaTheme="minorEastAsia" w:hAnsi="Times"/>
        </w:rPr>
        <w:tab/>
      </w:r>
      <w:r w:rsidRPr="00F069FB">
        <w:rPr>
          <w:rFonts w:ascii="Times" w:eastAsiaTheme="minorEastAsia" w:hAnsi="Times"/>
        </w:rPr>
        <w:tab/>
      </w:r>
      <w:r w:rsidRPr="00F069FB">
        <w:rPr>
          <w:rFonts w:ascii="Times" w:eastAsiaTheme="minorEastAsia" w:hAnsi="Times"/>
        </w:rPr>
        <w:tab/>
      </w:r>
    </w:p>
    <w:p w14:paraId="20D8053E" w14:textId="77777777" w:rsidR="005D73FC" w:rsidRPr="00F069FB" w:rsidRDefault="005D73FC" w:rsidP="00B7499A">
      <w:pPr>
        <w:spacing w:after="120" w:line="360" w:lineRule="auto"/>
        <w:ind w:left="1418"/>
        <w:jc w:val="both"/>
        <w:rPr>
          <w:rFonts w:ascii="Times" w:hAnsi="Times"/>
        </w:rPr>
      </w:pPr>
      <w:r w:rsidRPr="00F069FB">
        <w:rPr>
          <w:rFonts w:ascii="Times" w:hAnsi="Times"/>
        </w:rPr>
        <w:t xml:space="preserve">Keterangan: </w:t>
      </w:r>
    </w:p>
    <w:p w14:paraId="1A4DCF3A" w14:textId="77777777" w:rsidR="005D73FC" w:rsidRPr="00F069FB" w:rsidRDefault="005D73FC" w:rsidP="00B7499A">
      <w:pPr>
        <w:spacing w:after="120" w:line="360" w:lineRule="auto"/>
        <w:ind w:left="1418"/>
        <w:jc w:val="both"/>
        <w:rPr>
          <w:rFonts w:ascii="Times" w:hAnsi="Times"/>
        </w:rPr>
      </w:pPr>
      <w:r w:rsidRPr="00F069FB">
        <w:rPr>
          <w:rFonts w:ascii="Cambria Math" w:hAnsi="Cambria Math" w:cs="Cambria Math"/>
        </w:rPr>
        <w:t>𝐾</w:t>
      </w:r>
      <w:r w:rsidRPr="00F069FB">
        <w:rPr>
          <w:rFonts w:ascii="Times" w:hAnsi="Times"/>
        </w:rPr>
        <w:tab/>
        <w:t xml:space="preserve">= Faktor korelasi antena </w:t>
      </w:r>
    </w:p>
    <w:p w14:paraId="3613A449" w14:textId="77777777" w:rsidR="005D73FC" w:rsidRPr="00F069FB" w:rsidRDefault="005D73FC" w:rsidP="00B7499A">
      <w:pPr>
        <w:spacing w:after="120" w:line="360" w:lineRule="auto"/>
        <w:ind w:left="1418"/>
        <w:jc w:val="both"/>
        <w:rPr>
          <w:rFonts w:ascii="Times" w:hAnsi="Times"/>
        </w:rPr>
      </w:pPr>
      <w:r w:rsidRPr="00F069FB">
        <w:rPr>
          <w:rFonts w:ascii="Cambria Math" w:hAnsi="Cambria Math" w:cs="Cambria Math"/>
        </w:rPr>
        <w:t>𝑓</w:t>
      </w:r>
      <w:r w:rsidRPr="00F069FB">
        <w:rPr>
          <w:rFonts w:ascii="Times" w:hAnsi="Times"/>
        </w:rPr>
        <w:t xml:space="preserve"> </w:t>
      </w:r>
      <w:r w:rsidRPr="00F069FB">
        <w:rPr>
          <w:rFonts w:ascii="Times" w:hAnsi="Times"/>
        </w:rPr>
        <w:tab/>
        <w:t xml:space="preserve">= Frekuensi (MHz) </w:t>
      </w:r>
    </w:p>
    <w:p w14:paraId="363AB369" w14:textId="18AC37EC" w:rsidR="001A5BEB" w:rsidRPr="00F069FB" w:rsidRDefault="005D73FC" w:rsidP="00B7499A">
      <w:pPr>
        <w:spacing w:after="120" w:line="360" w:lineRule="auto"/>
        <w:ind w:left="1418"/>
        <w:jc w:val="both"/>
        <w:rPr>
          <w:rFonts w:ascii="Times" w:hAnsi="Times"/>
        </w:rPr>
      </w:pPr>
      <w:r w:rsidRPr="00F069FB">
        <w:rPr>
          <w:rFonts w:ascii="Cambria Math" w:hAnsi="Cambria Math" w:cs="Cambria Math"/>
        </w:rPr>
        <w:t>𝐺</w:t>
      </w:r>
      <w:r w:rsidRPr="00F069FB">
        <w:rPr>
          <w:rFonts w:ascii="Times" w:hAnsi="Times"/>
        </w:rPr>
        <w:tab/>
        <w:t xml:space="preserve">= </w:t>
      </w:r>
      <w:r w:rsidRPr="00F069FB">
        <w:rPr>
          <w:rFonts w:ascii="Times" w:hAnsi="Times"/>
          <w:i/>
        </w:rPr>
        <w:t>Gain</w:t>
      </w:r>
      <w:r w:rsidRPr="00F069FB">
        <w:rPr>
          <w:rFonts w:ascii="Times" w:hAnsi="Times"/>
        </w:rPr>
        <w:t xml:space="preserve"> Antena</w:t>
      </w:r>
    </w:p>
    <w:p w14:paraId="6B990F85" w14:textId="5144C368" w:rsidR="00F110F5" w:rsidRPr="00F069FB" w:rsidRDefault="00F110F5" w:rsidP="00D14B07">
      <w:pPr>
        <w:pStyle w:val="DaftarParagraf"/>
        <w:numPr>
          <w:ilvl w:val="0"/>
          <w:numId w:val="13"/>
        </w:numPr>
        <w:spacing w:line="360" w:lineRule="auto"/>
        <w:rPr>
          <w:rFonts w:ascii="Times" w:hAnsi="Times"/>
          <w:lang w:val="en-US"/>
        </w:rPr>
      </w:pPr>
      <w:r w:rsidRPr="00F069FB">
        <w:rPr>
          <w:rFonts w:ascii="Times" w:hAnsi="Times"/>
          <w:lang w:val="en-US"/>
        </w:rPr>
        <w:t>Return Loss</w:t>
      </w:r>
    </w:p>
    <w:p w14:paraId="3CEC27E9" w14:textId="17D25A7E" w:rsidR="00F613BE" w:rsidRPr="00F069FB" w:rsidRDefault="00F613BE" w:rsidP="00F613BE">
      <w:pPr>
        <w:spacing w:line="360" w:lineRule="auto"/>
        <w:ind w:left="1418"/>
        <w:jc w:val="both"/>
        <w:rPr>
          <w:rFonts w:ascii="Times" w:hAnsi="Times" w:cs="Times New Roman"/>
        </w:rPr>
      </w:pPr>
      <w:r w:rsidRPr="00F069FB">
        <w:rPr>
          <w:rFonts w:ascii="Times" w:hAnsi="Times"/>
        </w:rPr>
        <w:t xml:space="preserve">Nilai </w:t>
      </w:r>
      <w:r w:rsidRPr="00F069FB">
        <w:rPr>
          <w:rFonts w:ascii="Times" w:hAnsi="Times"/>
          <w:i/>
        </w:rPr>
        <w:t>return loss</w:t>
      </w:r>
      <w:r w:rsidRPr="00F069FB">
        <w:rPr>
          <w:rFonts w:ascii="Times" w:hAnsi="Times"/>
        </w:rPr>
        <w:t xml:space="preserve"> juga menjadi salah satu acuan untuk melihat apakah antena sudah dapat bekerja secara optimal pada frekuensi yang diharapkan. </w:t>
      </w:r>
      <w:r w:rsidRPr="00F069FB">
        <w:rPr>
          <w:rFonts w:ascii="Times" w:hAnsi="Times" w:cs="Times New Roman"/>
          <w:i/>
        </w:rPr>
        <w:t>Return loss</w:t>
      </w:r>
      <w:r w:rsidRPr="00F069FB">
        <w:rPr>
          <w:rFonts w:ascii="Times" w:hAnsi="Times" w:cs="Times New Roman"/>
        </w:rPr>
        <w:t xml:space="preserve"> adalah perbandingan antara amplitudo dari gelombang yang direfleksikan terhadap amplitudo gelombang yang dikirimkan. </w:t>
      </w:r>
      <w:r w:rsidRPr="00F069FB">
        <w:rPr>
          <w:rFonts w:ascii="Times" w:hAnsi="Times" w:cs="Times New Roman"/>
          <w:shd w:val="clear" w:color="auto" w:fill="FFFFFF"/>
        </w:rPr>
        <w:t xml:space="preserve">Antena yang baik memiliki nilai </w:t>
      </w:r>
      <w:r w:rsidRPr="00F069FB">
        <w:rPr>
          <w:rFonts w:ascii="Times" w:hAnsi="Times" w:cs="Times New Roman"/>
          <w:i/>
          <w:shd w:val="clear" w:color="auto" w:fill="FFFFFF"/>
        </w:rPr>
        <w:t>return loss</w:t>
      </w:r>
      <w:r w:rsidRPr="00F069FB">
        <w:rPr>
          <w:rFonts w:ascii="Times" w:hAnsi="Times" w:cs="Times New Roman"/>
          <w:shd w:val="clear" w:color="auto" w:fill="FFFFFF"/>
        </w:rPr>
        <w:t xml:space="preserve"> sebesar ≤ -9,54 dB </w:t>
      </w:r>
      <w:r w:rsidRPr="00F069FB">
        <w:rPr>
          <w:rFonts w:ascii="Times" w:hAnsi="Times" w:cs="Times New Roman"/>
        </w:rPr>
        <w:t>(</w:t>
      </w:r>
      <w:r w:rsidRPr="00F069FB">
        <w:rPr>
          <w:rFonts w:ascii="Times" w:hAnsi="Times"/>
        </w:rPr>
        <w:t>Surjati, 2010</w:t>
      </w:r>
      <w:r w:rsidRPr="00F069FB">
        <w:rPr>
          <w:rFonts w:ascii="Times" w:hAnsi="Times" w:cs="Times New Roman"/>
        </w:rPr>
        <w:t xml:space="preserve">). </w:t>
      </w:r>
      <w:r w:rsidRPr="00F069FB">
        <w:rPr>
          <w:rFonts w:ascii="Times" w:hAnsi="Times" w:cs="Times New Roman"/>
          <w:shd w:val="clear" w:color="auto" w:fill="FFFFFF"/>
        </w:rPr>
        <w:t xml:space="preserve">Dengan nilai tersebut dapat didefinisikan </w:t>
      </w:r>
      <w:r w:rsidRPr="00F069FB">
        <w:rPr>
          <w:rFonts w:ascii="Times" w:hAnsi="Times"/>
        </w:rPr>
        <w:t>bahwa nilai gelombang yang direfleksikan tidak terlalu besar jika dibandingkan dengan gelombang yang dikirimkan, atau dengan kata lain saluran transmisi sudah</w:t>
      </w:r>
      <w:r w:rsidRPr="00F069FB">
        <w:rPr>
          <w:rFonts w:ascii="Times" w:hAnsi="Times"/>
          <w:i/>
        </w:rPr>
        <w:t xml:space="preserve"> matching</w:t>
      </w:r>
      <w:r w:rsidRPr="00F069FB">
        <w:rPr>
          <w:rFonts w:ascii="Times" w:hAnsi="Times" w:cs="Times New Roman"/>
        </w:rPr>
        <w:t xml:space="preserve">. </w:t>
      </w:r>
      <w:r w:rsidRPr="00F069FB">
        <w:rPr>
          <w:rFonts w:ascii="Times" w:hAnsi="Times"/>
        </w:rPr>
        <w:t xml:space="preserve">Besarnya nilai </w:t>
      </w:r>
      <w:r w:rsidRPr="00F069FB">
        <w:rPr>
          <w:rFonts w:ascii="Times" w:hAnsi="Times"/>
          <w:i/>
        </w:rPr>
        <w:t>return loss</w:t>
      </w:r>
      <w:r w:rsidRPr="00F069FB">
        <w:rPr>
          <w:rFonts w:ascii="Times" w:hAnsi="Times"/>
        </w:rPr>
        <w:t xml:space="preserve"> dapat dihitung dengan satuan dB </w:t>
      </w:r>
      <w:r w:rsidRPr="00F069FB">
        <w:rPr>
          <w:rFonts w:ascii="Times" w:hAnsi="Times"/>
          <w:lang w:val="en-US"/>
        </w:rPr>
        <w:t>sebagai berikut.</w:t>
      </w:r>
      <w:r w:rsidRPr="00F069FB">
        <w:rPr>
          <w:rFonts w:ascii="Times" w:hAnsi="Times"/>
        </w:rPr>
        <w:t xml:space="preserve"> </w:t>
      </w:r>
      <w:r w:rsidRPr="00F069FB">
        <w:rPr>
          <w:rFonts w:ascii="Times" w:hAnsi="Times" w:cs="Times New Roman"/>
        </w:rPr>
        <w:t>(Surjati, 2010).</w:t>
      </w:r>
    </w:p>
    <w:p w14:paraId="7BE655B5" w14:textId="77777777" w:rsidR="00F613BE" w:rsidRPr="00F069FB" w:rsidRDefault="00F613BE" w:rsidP="00F613BE">
      <w:pPr>
        <w:spacing w:line="360" w:lineRule="auto"/>
        <w:ind w:left="1418"/>
        <w:jc w:val="both"/>
        <w:rPr>
          <w:rFonts w:ascii="Times" w:hAnsi="Times"/>
        </w:rPr>
      </w:pPr>
    </w:p>
    <w:p w14:paraId="2C129319" w14:textId="73C3AC66" w:rsidR="00F613BE" w:rsidRPr="00F069FB" w:rsidRDefault="00F613BE" w:rsidP="00F613BE">
      <w:pPr>
        <w:spacing w:after="120" w:line="360" w:lineRule="auto"/>
        <w:ind w:left="2880" w:firstLine="720"/>
        <w:jc w:val="both"/>
        <w:rPr>
          <w:rFonts w:ascii="Times" w:hAnsi="Times" w:cs="Times New Roman"/>
        </w:rPr>
      </w:pPr>
      <w:r w:rsidRPr="00F069FB">
        <w:rPr>
          <w:rFonts w:ascii="Times" w:hAnsi="Times" w:cs="Times New Roman"/>
          <w:i/>
        </w:rPr>
        <w:t>Return Loss</w:t>
      </w:r>
      <w:r w:rsidRPr="00F069FB">
        <w:rPr>
          <w:rFonts w:ascii="Times" w:hAnsi="Times" w:cs="Times New Roman"/>
        </w:rPr>
        <w:t xml:space="preserve"> = 20 </w:t>
      </w:r>
      <w:r w:rsidRPr="00F069FB">
        <w:rPr>
          <w:rFonts w:ascii="Cambria Math" w:hAnsi="Cambria Math" w:cs="Cambria Math"/>
        </w:rPr>
        <w:t>𝑙𝑜𝑔</w:t>
      </w:r>
      <w:r w:rsidRPr="00F069FB">
        <w:rPr>
          <w:rFonts w:ascii="Times" w:hAnsi="Times" w:cs="Times New Roman"/>
          <w:vertAlign w:val="subscript"/>
        </w:rPr>
        <w:t>10</w:t>
      </w:r>
      <w:r w:rsidRPr="00F069FB">
        <w:rPr>
          <w:rFonts w:ascii="Times" w:hAnsi="Times" w:cs="Times New Roman"/>
          <w:sz w:val="26"/>
          <w:szCs w:val="26"/>
        </w:rPr>
        <w:t xml:space="preserve"> |</w:t>
      </w:r>
      <w:r w:rsidRPr="00F069FB">
        <w:rPr>
          <w:rFonts w:ascii="Times" w:hAnsi="Times" w:cs="Times New Roman"/>
          <w:i/>
          <w:sz w:val="26"/>
          <w:szCs w:val="26"/>
        </w:rPr>
        <w:t xml:space="preserve">Γ </w:t>
      </w:r>
      <w:r w:rsidRPr="00F069FB">
        <w:rPr>
          <w:rFonts w:ascii="Times" w:hAnsi="Times" w:cs="Times New Roman"/>
          <w:sz w:val="26"/>
          <w:szCs w:val="26"/>
        </w:rPr>
        <w:t>|</w:t>
      </w:r>
      <w:r w:rsidRPr="00F069FB">
        <w:rPr>
          <w:rFonts w:ascii="Times" w:hAnsi="Times" w:cs="Times New Roman"/>
        </w:rPr>
        <w:t xml:space="preserve">  </w:t>
      </w:r>
    </w:p>
    <w:p w14:paraId="589C472B" w14:textId="49025A02" w:rsidR="00F613BE" w:rsidRPr="00F069FB" w:rsidRDefault="00F613BE" w:rsidP="00F613BE">
      <w:pPr>
        <w:spacing w:after="120" w:line="360" w:lineRule="auto"/>
        <w:ind w:left="1418"/>
        <w:jc w:val="both"/>
        <w:rPr>
          <w:rFonts w:ascii="Times" w:hAnsi="Times"/>
        </w:rPr>
      </w:pPr>
      <w:r w:rsidRPr="00F069FB">
        <w:rPr>
          <w:rFonts w:ascii="Times" w:hAnsi="Times" w:cs="Times New Roman"/>
        </w:rPr>
        <w:t>Dengan koefisien refleksi tegangan (</w:t>
      </w:r>
      <w:r w:rsidRPr="00F069FB">
        <w:rPr>
          <w:rFonts w:ascii="Times" w:hAnsi="Times" w:cs="Times New Roman"/>
          <w:i/>
        </w:rPr>
        <w:t>Γ</w:t>
      </w:r>
      <w:r w:rsidRPr="00F069FB">
        <w:rPr>
          <w:rFonts w:ascii="Times" w:hAnsi="Times" w:cs="Times New Roman"/>
        </w:rPr>
        <w:t>) yang merupakan perbandingan antara gelombang yang dipantulkan dengan gelombang yang dikirimkan. Koefisien refleksi tegangan dapat dihitung</w:t>
      </w:r>
      <w:r w:rsidRPr="00F069FB">
        <w:rPr>
          <w:rFonts w:ascii="Times" w:hAnsi="Times" w:cs="Times New Roman"/>
          <w:lang w:val="en-US"/>
        </w:rPr>
        <w:t xml:space="preserve"> sebagai berikut, </w:t>
      </w:r>
      <w:r w:rsidRPr="00F069FB">
        <w:rPr>
          <w:rFonts w:ascii="Times" w:hAnsi="Times" w:cs="Times New Roman"/>
        </w:rPr>
        <w:t>(Surjati, 2010).</w:t>
      </w:r>
    </w:p>
    <w:p w14:paraId="7E631C9A" w14:textId="53D14AA6" w:rsidR="00F613BE" w:rsidRPr="00F069FB" w:rsidRDefault="00F613BE" w:rsidP="00F613BE">
      <w:pPr>
        <w:tabs>
          <w:tab w:val="left" w:pos="2268"/>
          <w:tab w:val="left" w:pos="2410"/>
        </w:tabs>
        <w:ind w:left="1418"/>
        <w:jc w:val="both"/>
        <w:rPr>
          <w:rFonts w:ascii="Times" w:hAnsi="Times" w:cs="Times New Roman"/>
        </w:rPr>
      </w:pPr>
      <w:r w:rsidRPr="00F069FB">
        <w:rPr>
          <w:rFonts w:ascii="Times" w:hAnsi="Times" w:cs="Times New Roman"/>
        </w:rPr>
        <w:tab/>
      </w:r>
      <w:r w:rsidRPr="00F069FB">
        <w:rPr>
          <w:rFonts w:ascii="Times" w:hAnsi="Times" w:cs="Times New Roman"/>
        </w:rPr>
        <w:tab/>
      </w:r>
      <w:r w:rsidRPr="00F069FB">
        <w:rPr>
          <w:rFonts w:ascii="Times" w:hAnsi="Times" w:cs="Times New Roman"/>
        </w:rPr>
        <w:tab/>
      </w:r>
      <w:r w:rsidRPr="00F069FB">
        <w:rPr>
          <w:rFonts w:ascii="Times" w:hAnsi="Times" w:cs="Times New Roman"/>
        </w:rPr>
        <w:tab/>
      </w:r>
      <w:r w:rsidRPr="00F069FB">
        <w:rPr>
          <w:rFonts w:ascii="Times" w:hAnsi="Times" w:cs="Times New Roman"/>
          <w:i/>
          <w:sz w:val="28"/>
        </w:rPr>
        <w:t xml:space="preserve"> Γ = </w:t>
      </w:r>
      <m:oMath>
        <m:f>
          <m:fPr>
            <m:ctrlPr>
              <w:rPr>
                <w:rFonts w:ascii="Cambria Math" w:hAnsi="Cambria Math" w:cs="Times New Roman"/>
                <w:i/>
                <w:sz w:val="30"/>
                <w:szCs w:val="30"/>
              </w:rPr>
            </m:ctrlPr>
          </m:fPr>
          <m:num>
            <m:sSup>
              <m:sSupPr>
                <m:ctrlPr>
                  <w:rPr>
                    <w:rFonts w:ascii="Cambria Math" w:hAnsi="Cambria Math" w:cs="Times New Roman"/>
                    <w:i/>
                    <w:sz w:val="30"/>
                    <w:szCs w:val="30"/>
                  </w:rPr>
                </m:ctrlPr>
              </m:sSupPr>
              <m:e>
                <m:sSub>
                  <m:sSubPr>
                    <m:ctrlPr>
                      <w:rPr>
                        <w:rFonts w:ascii="Cambria Math" w:hAnsi="Cambria Math" w:cs="Times New Roman"/>
                        <w:i/>
                        <w:sz w:val="30"/>
                        <w:szCs w:val="30"/>
                      </w:rPr>
                    </m:ctrlPr>
                  </m:sSubPr>
                  <m:e>
                    <m:r>
                      <w:rPr>
                        <w:rFonts w:ascii="Cambria Math" w:hAnsi="Cambria Math" w:cs="Times New Roman"/>
                        <w:sz w:val="30"/>
                        <w:szCs w:val="30"/>
                      </w:rPr>
                      <m:t>V</m:t>
                    </m:r>
                  </m:e>
                  <m:sub>
                    <m:r>
                      <w:rPr>
                        <w:rFonts w:ascii="Cambria Math" w:hAnsi="Cambria Math" w:cs="Times New Roman"/>
                        <w:sz w:val="30"/>
                        <w:szCs w:val="30"/>
                      </w:rPr>
                      <m:t>0</m:t>
                    </m:r>
                  </m:sub>
                </m:sSub>
              </m:e>
              <m:sup>
                <m:r>
                  <w:rPr>
                    <w:rFonts w:ascii="Cambria Math" w:hAnsi="Cambria Math" w:cs="Times New Roman"/>
                    <w:sz w:val="30"/>
                    <w:szCs w:val="30"/>
                  </w:rPr>
                  <m:t>-</m:t>
                </m:r>
              </m:sup>
            </m:sSup>
          </m:num>
          <m:den>
            <m:sSup>
              <m:sSupPr>
                <m:ctrlPr>
                  <w:rPr>
                    <w:rFonts w:ascii="Cambria Math" w:hAnsi="Cambria Math" w:cs="Times New Roman"/>
                    <w:i/>
                    <w:sz w:val="30"/>
                    <w:szCs w:val="30"/>
                  </w:rPr>
                </m:ctrlPr>
              </m:sSupPr>
              <m:e>
                <m:sSub>
                  <m:sSubPr>
                    <m:ctrlPr>
                      <w:rPr>
                        <w:rFonts w:ascii="Cambria Math" w:hAnsi="Cambria Math" w:cs="Times New Roman"/>
                        <w:i/>
                        <w:sz w:val="30"/>
                        <w:szCs w:val="30"/>
                      </w:rPr>
                    </m:ctrlPr>
                  </m:sSubPr>
                  <m:e>
                    <m:r>
                      <w:rPr>
                        <w:rFonts w:ascii="Cambria Math" w:hAnsi="Cambria Math" w:cs="Times New Roman"/>
                        <w:sz w:val="30"/>
                        <w:szCs w:val="30"/>
                      </w:rPr>
                      <m:t>V</m:t>
                    </m:r>
                  </m:e>
                  <m:sub>
                    <m:r>
                      <w:rPr>
                        <w:rFonts w:ascii="Cambria Math" w:hAnsi="Cambria Math" w:cs="Times New Roman"/>
                        <w:sz w:val="30"/>
                        <w:szCs w:val="30"/>
                      </w:rPr>
                      <m:t>0</m:t>
                    </m:r>
                  </m:sub>
                </m:sSub>
              </m:e>
              <m:sup>
                <m:r>
                  <w:rPr>
                    <w:rFonts w:ascii="Cambria Math" w:hAnsi="Cambria Math" w:cs="Times New Roman"/>
                    <w:sz w:val="30"/>
                    <w:szCs w:val="30"/>
                  </w:rPr>
                  <m:t>+</m:t>
                </m:r>
              </m:sup>
            </m:sSup>
          </m:den>
        </m:f>
      </m:oMath>
      <w:r w:rsidRPr="00F069FB">
        <w:rPr>
          <w:rFonts w:ascii="Times" w:hAnsi="Times" w:cs="Times New Roman"/>
          <w:i/>
          <w:sz w:val="30"/>
          <w:szCs w:val="30"/>
        </w:rPr>
        <w:t xml:space="preserve"> =  </w:t>
      </w:r>
      <m:oMath>
        <m:f>
          <m:fPr>
            <m:ctrlPr>
              <w:rPr>
                <w:rFonts w:ascii="Cambria Math" w:hAnsi="Cambria Math" w:cs="Times New Roman"/>
                <w:i/>
                <w:sz w:val="30"/>
                <w:szCs w:val="30"/>
              </w:rPr>
            </m:ctrlPr>
          </m:fPr>
          <m:num>
            <m:sSub>
              <m:sSubPr>
                <m:ctrlPr>
                  <w:rPr>
                    <w:rFonts w:ascii="Cambria Math" w:hAnsi="Cambria Math" w:cs="Times New Roman"/>
                    <w:i/>
                    <w:sz w:val="30"/>
                    <w:szCs w:val="30"/>
                  </w:rPr>
                </m:ctrlPr>
              </m:sSubPr>
              <m:e>
                <m:r>
                  <w:rPr>
                    <w:rFonts w:ascii="Cambria Math" w:hAnsi="Cambria Math" w:cs="Times New Roman"/>
                    <w:sz w:val="30"/>
                    <w:szCs w:val="30"/>
                  </w:rPr>
                  <m:t>Z</m:t>
                </m:r>
              </m:e>
              <m:sub>
                <m:r>
                  <w:rPr>
                    <w:rFonts w:ascii="Cambria Math" w:hAnsi="Cambria Math" w:cs="Times New Roman"/>
                    <w:sz w:val="30"/>
                    <w:szCs w:val="30"/>
                  </w:rPr>
                  <m:t>L</m:t>
                </m:r>
              </m:sub>
            </m:sSub>
            <m:r>
              <w:rPr>
                <w:rFonts w:ascii="Cambria Math" w:hAnsi="Cambria Math" w:cs="Times New Roman"/>
                <w:sz w:val="30"/>
                <w:szCs w:val="30"/>
              </w:rPr>
              <m:t xml:space="preserve"> - </m:t>
            </m:r>
            <m:sSub>
              <m:sSubPr>
                <m:ctrlPr>
                  <w:rPr>
                    <w:rFonts w:ascii="Cambria Math" w:hAnsi="Cambria Math" w:cs="Times New Roman"/>
                    <w:i/>
                    <w:sz w:val="30"/>
                    <w:szCs w:val="30"/>
                  </w:rPr>
                </m:ctrlPr>
              </m:sSubPr>
              <m:e>
                <m:r>
                  <w:rPr>
                    <w:rFonts w:ascii="Cambria Math" w:hAnsi="Cambria Math" w:cs="Times New Roman"/>
                    <w:sz w:val="30"/>
                    <w:szCs w:val="30"/>
                  </w:rPr>
                  <m:t>Z</m:t>
                </m:r>
              </m:e>
              <m:sub>
                <m:r>
                  <w:rPr>
                    <w:rFonts w:ascii="Cambria Math" w:hAnsi="Cambria Math" w:cs="Times New Roman"/>
                    <w:sz w:val="30"/>
                    <w:szCs w:val="30"/>
                  </w:rPr>
                  <m:t>0</m:t>
                </m:r>
              </m:sub>
            </m:sSub>
            <m:r>
              <w:rPr>
                <w:rFonts w:ascii="Cambria Math" w:hAnsi="Cambria Math" w:cs="Times New Roman"/>
                <w:sz w:val="30"/>
                <w:szCs w:val="30"/>
              </w:rPr>
              <m:t xml:space="preserve"> </m:t>
            </m:r>
          </m:num>
          <m:den>
            <m:r>
              <w:rPr>
                <w:rFonts w:ascii="Cambria Math" w:hAnsi="Cambria Math" w:cs="Times New Roman"/>
                <w:sz w:val="30"/>
                <w:szCs w:val="30"/>
              </w:rPr>
              <m:t xml:space="preserve"> </m:t>
            </m:r>
            <m:sSub>
              <m:sSubPr>
                <m:ctrlPr>
                  <w:rPr>
                    <w:rFonts w:ascii="Cambria Math" w:hAnsi="Cambria Math" w:cs="Times New Roman"/>
                    <w:i/>
                    <w:sz w:val="30"/>
                    <w:szCs w:val="30"/>
                  </w:rPr>
                </m:ctrlPr>
              </m:sSubPr>
              <m:e>
                <m:r>
                  <w:rPr>
                    <w:rFonts w:ascii="Cambria Math" w:hAnsi="Cambria Math" w:cs="Times New Roman"/>
                    <w:sz w:val="30"/>
                    <w:szCs w:val="30"/>
                  </w:rPr>
                  <m:t>Z</m:t>
                </m:r>
              </m:e>
              <m:sub>
                <m:r>
                  <w:rPr>
                    <w:rFonts w:ascii="Cambria Math" w:hAnsi="Cambria Math" w:cs="Times New Roman"/>
                    <w:sz w:val="30"/>
                    <w:szCs w:val="30"/>
                  </w:rPr>
                  <m:t>L</m:t>
                </m:r>
              </m:sub>
            </m:sSub>
            <m:r>
              <w:rPr>
                <w:rFonts w:ascii="Cambria Math" w:hAnsi="Cambria Math" w:cs="Times New Roman"/>
                <w:sz w:val="30"/>
                <w:szCs w:val="30"/>
              </w:rPr>
              <m:t xml:space="preserve">+ </m:t>
            </m:r>
            <m:sSub>
              <m:sSubPr>
                <m:ctrlPr>
                  <w:rPr>
                    <w:rFonts w:ascii="Cambria Math" w:hAnsi="Cambria Math" w:cs="Times New Roman"/>
                    <w:i/>
                    <w:sz w:val="30"/>
                    <w:szCs w:val="30"/>
                  </w:rPr>
                </m:ctrlPr>
              </m:sSubPr>
              <m:e>
                <m:r>
                  <w:rPr>
                    <w:rFonts w:ascii="Cambria Math" w:hAnsi="Cambria Math" w:cs="Times New Roman"/>
                    <w:sz w:val="30"/>
                    <w:szCs w:val="30"/>
                  </w:rPr>
                  <m:t>Z</m:t>
                </m:r>
              </m:e>
              <m:sub>
                <m:r>
                  <w:rPr>
                    <w:rFonts w:ascii="Cambria Math" w:hAnsi="Cambria Math" w:cs="Times New Roman"/>
                    <w:sz w:val="30"/>
                    <w:szCs w:val="30"/>
                  </w:rPr>
                  <m:t>0</m:t>
                </m:r>
              </m:sub>
            </m:sSub>
          </m:den>
        </m:f>
      </m:oMath>
      <w:r w:rsidRPr="00F069FB">
        <w:rPr>
          <w:rFonts w:ascii="Times" w:hAnsi="Times" w:cs="Times New Roman"/>
          <w:i/>
          <w:sz w:val="28"/>
        </w:rPr>
        <w:t xml:space="preserve">   </w:t>
      </w:r>
      <w:r w:rsidRPr="00F069FB">
        <w:rPr>
          <w:rFonts w:ascii="Times" w:hAnsi="Times" w:cs="Times New Roman"/>
          <w:i/>
        </w:rPr>
        <w:tab/>
      </w:r>
    </w:p>
    <w:p w14:paraId="3B4D33EF" w14:textId="77777777" w:rsidR="00F613BE" w:rsidRPr="00F069FB" w:rsidRDefault="00F613BE" w:rsidP="00F613BE">
      <w:pPr>
        <w:tabs>
          <w:tab w:val="left" w:pos="2268"/>
          <w:tab w:val="left" w:pos="2410"/>
        </w:tabs>
        <w:spacing w:line="360" w:lineRule="auto"/>
        <w:ind w:left="1418"/>
        <w:jc w:val="both"/>
        <w:rPr>
          <w:rFonts w:ascii="Times" w:hAnsi="Times" w:cs="Times New Roman"/>
        </w:rPr>
      </w:pPr>
      <w:r w:rsidRPr="00F069FB">
        <w:rPr>
          <w:rFonts w:ascii="Times" w:hAnsi="Times" w:cs="Times New Roman"/>
        </w:rPr>
        <w:t xml:space="preserve">Keterangan: </w:t>
      </w:r>
    </w:p>
    <w:p w14:paraId="1BCE388F" w14:textId="77777777" w:rsidR="00F613BE" w:rsidRPr="00F069FB" w:rsidRDefault="00F613BE" w:rsidP="00F613BE">
      <w:pPr>
        <w:pStyle w:val="DaftarParagraf"/>
        <w:spacing w:line="360" w:lineRule="auto"/>
        <w:ind w:left="1418"/>
        <w:jc w:val="both"/>
        <w:rPr>
          <w:rFonts w:ascii="Times" w:hAnsi="Times" w:cs="Times New Roman"/>
        </w:rPr>
      </w:pPr>
      <w:r w:rsidRPr="00F069FB">
        <w:rPr>
          <w:rFonts w:ascii="Times" w:hAnsi="Times" w:cs="Times New Roman"/>
          <w:i/>
        </w:rPr>
        <w:t>Γ</w:t>
      </w:r>
      <w:r w:rsidRPr="00F069FB">
        <w:rPr>
          <w:rFonts w:ascii="Times" w:hAnsi="Times" w:cs="Times New Roman"/>
        </w:rPr>
        <w:tab/>
        <w:t>= Koefisien refleksi tegangan</w:t>
      </w:r>
    </w:p>
    <w:p w14:paraId="515C8C88" w14:textId="56DDD88F" w:rsidR="00F613BE" w:rsidRPr="00F069FB" w:rsidRDefault="00F613BE" w:rsidP="00F613BE">
      <w:pPr>
        <w:pStyle w:val="DaftarParagraf"/>
        <w:spacing w:line="360" w:lineRule="auto"/>
        <w:ind w:left="1418"/>
        <w:jc w:val="both"/>
        <w:rPr>
          <w:rFonts w:ascii="Times" w:hAnsi="Times" w:cs="Times New Roman"/>
        </w:rPr>
      </w:pPr>
      <w:r w:rsidRPr="00F069FB">
        <w:rPr>
          <w:rFonts w:ascii="Times" w:hAnsi="Times" w:cs="Times New Roman"/>
          <w:i/>
        </w:rPr>
        <w:t>V</w:t>
      </w:r>
      <w:r w:rsidRPr="00F069FB">
        <w:rPr>
          <w:rFonts w:ascii="Times" w:hAnsi="Times" w:cs="Times New Roman"/>
          <w:i/>
          <w:vertAlign w:val="subscript"/>
        </w:rPr>
        <w:t xml:space="preserve">0 </w:t>
      </w:r>
      <w:r w:rsidRPr="00F069FB">
        <w:rPr>
          <w:rFonts w:ascii="Times" w:hAnsi="Times" w:cs="Times New Roman"/>
          <w:i/>
          <w:vertAlign w:val="superscript"/>
        </w:rPr>
        <w:t xml:space="preserve">- </w:t>
      </w:r>
      <w:r w:rsidRPr="00F069FB">
        <w:rPr>
          <w:rFonts w:ascii="Times" w:hAnsi="Times" w:cs="Times New Roman"/>
          <w:i/>
          <w:vertAlign w:val="superscript"/>
        </w:rPr>
        <w:tab/>
      </w:r>
      <w:r w:rsidRPr="00F069FB">
        <w:rPr>
          <w:rFonts w:ascii="Times" w:hAnsi="Times" w:cs="Times New Roman"/>
        </w:rPr>
        <w:t>=</w:t>
      </w:r>
      <w:r w:rsidR="00FD06B1" w:rsidRPr="00F069FB">
        <w:rPr>
          <w:rFonts w:ascii="Times" w:hAnsi="Times" w:cs="Times New Roman"/>
          <w:lang w:val="en-US"/>
        </w:rPr>
        <w:t xml:space="preserve"> </w:t>
      </w:r>
      <w:r w:rsidRPr="00F069FB">
        <w:rPr>
          <w:rFonts w:ascii="Times" w:hAnsi="Times" w:cs="Times New Roman"/>
        </w:rPr>
        <w:t>Tegangan yang dipantulkan (Volt)</w:t>
      </w:r>
    </w:p>
    <w:p w14:paraId="66881B4A" w14:textId="77777777" w:rsidR="00F613BE" w:rsidRPr="00F069FB" w:rsidRDefault="00F613BE" w:rsidP="00F613BE">
      <w:pPr>
        <w:pStyle w:val="DaftarParagraf"/>
        <w:spacing w:line="360" w:lineRule="auto"/>
        <w:ind w:left="1418"/>
        <w:jc w:val="both"/>
        <w:rPr>
          <w:rFonts w:ascii="Times" w:hAnsi="Times" w:cs="Times New Roman"/>
        </w:rPr>
      </w:pPr>
      <w:r w:rsidRPr="00F069FB">
        <w:rPr>
          <w:rFonts w:ascii="Times" w:hAnsi="Times" w:cs="Times New Roman"/>
          <w:i/>
        </w:rPr>
        <w:lastRenderedPageBreak/>
        <w:t>V</w:t>
      </w:r>
      <w:r w:rsidRPr="00F069FB">
        <w:rPr>
          <w:rFonts w:ascii="Times" w:hAnsi="Times" w:cs="Times New Roman"/>
          <w:i/>
          <w:vertAlign w:val="subscript"/>
        </w:rPr>
        <w:t>0</w:t>
      </w:r>
      <w:r w:rsidRPr="00F069FB">
        <w:rPr>
          <w:rFonts w:ascii="Times" w:hAnsi="Times" w:cs="Times New Roman"/>
          <w:i/>
          <w:vertAlign w:val="superscript"/>
        </w:rPr>
        <w:t>+</w:t>
      </w:r>
      <w:r w:rsidRPr="00F069FB">
        <w:rPr>
          <w:rFonts w:ascii="Times" w:hAnsi="Times" w:cs="Times New Roman"/>
          <w:i/>
          <w:vertAlign w:val="superscript"/>
        </w:rPr>
        <w:tab/>
      </w:r>
      <w:r w:rsidRPr="00F069FB">
        <w:rPr>
          <w:rFonts w:ascii="Times" w:hAnsi="Times" w:cs="Times New Roman"/>
        </w:rPr>
        <w:t>= Tegangan yang dikirimkan (Volt)</w:t>
      </w:r>
    </w:p>
    <w:p w14:paraId="0E8BD694" w14:textId="77777777" w:rsidR="00F613BE" w:rsidRPr="00F069FB" w:rsidRDefault="00F613BE" w:rsidP="00F613BE">
      <w:pPr>
        <w:pStyle w:val="DaftarParagraf"/>
        <w:spacing w:line="360" w:lineRule="auto"/>
        <w:ind w:left="1418"/>
        <w:jc w:val="both"/>
        <w:rPr>
          <w:rFonts w:ascii="Times" w:hAnsi="Times" w:cs="Times New Roman"/>
        </w:rPr>
      </w:pPr>
      <w:r w:rsidRPr="00F069FB">
        <w:rPr>
          <w:rFonts w:ascii="Times" w:hAnsi="Times" w:cs="Times New Roman"/>
          <w:i/>
        </w:rPr>
        <w:t>Z</w:t>
      </w:r>
      <w:r w:rsidRPr="00F069FB">
        <w:rPr>
          <w:rFonts w:ascii="Times" w:hAnsi="Times" w:cs="Times New Roman"/>
          <w:i/>
          <w:vertAlign w:val="subscript"/>
        </w:rPr>
        <w:t>L</w:t>
      </w:r>
      <w:r w:rsidRPr="00F069FB">
        <w:rPr>
          <w:rFonts w:ascii="Times" w:hAnsi="Times" w:cs="Times New Roman"/>
          <w:i/>
          <w:vertAlign w:val="subscript"/>
        </w:rPr>
        <w:tab/>
      </w:r>
      <w:r w:rsidRPr="00F069FB">
        <w:rPr>
          <w:rFonts w:ascii="Times" w:hAnsi="Times" w:cs="Times New Roman"/>
        </w:rPr>
        <w:t xml:space="preserve">= Impedansi beban atau </w:t>
      </w:r>
      <w:r w:rsidRPr="00F069FB">
        <w:rPr>
          <w:rFonts w:ascii="Times" w:hAnsi="Times" w:cs="Times New Roman"/>
          <w:i/>
        </w:rPr>
        <w:t>load</w:t>
      </w:r>
      <w:r w:rsidRPr="00F069FB">
        <w:rPr>
          <w:rFonts w:ascii="Times" w:hAnsi="Times" w:cs="Times New Roman"/>
        </w:rPr>
        <w:t xml:space="preserve"> (Ω)</w:t>
      </w:r>
    </w:p>
    <w:p w14:paraId="25B3A670" w14:textId="77777777" w:rsidR="00F613BE" w:rsidRPr="00F069FB" w:rsidRDefault="00F613BE" w:rsidP="00F613BE">
      <w:pPr>
        <w:pStyle w:val="DaftarParagraf"/>
        <w:spacing w:line="360" w:lineRule="auto"/>
        <w:ind w:left="1418"/>
        <w:jc w:val="both"/>
        <w:rPr>
          <w:rFonts w:ascii="Times" w:hAnsi="Times" w:cs="Times New Roman"/>
        </w:rPr>
      </w:pPr>
      <w:r w:rsidRPr="00F069FB">
        <w:rPr>
          <w:rFonts w:ascii="Times" w:hAnsi="Times" w:cs="Times New Roman"/>
          <w:i/>
        </w:rPr>
        <w:t>Z</w:t>
      </w:r>
      <w:r w:rsidRPr="00F069FB">
        <w:rPr>
          <w:rFonts w:ascii="Times" w:hAnsi="Times" w:cs="Times New Roman"/>
          <w:i/>
          <w:vertAlign w:val="subscript"/>
        </w:rPr>
        <w:t>0</w:t>
      </w:r>
      <w:r w:rsidRPr="00F069FB">
        <w:rPr>
          <w:rFonts w:ascii="Times" w:hAnsi="Times" w:cs="Times New Roman"/>
        </w:rPr>
        <w:t xml:space="preserve">  </w:t>
      </w:r>
      <w:r w:rsidRPr="00F069FB">
        <w:rPr>
          <w:rFonts w:ascii="Times" w:hAnsi="Times" w:cs="Times New Roman"/>
        </w:rPr>
        <w:tab/>
        <w:t xml:space="preserve">= Impedansi saluran </w:t>
      </w:r>
      <w:r w:rsidRPr="00F069FB">
        <w:rPr>
          <w:rFonts w:ascii="Times" w:hAnsi="Times" w:cs="Times New Roman"/>
          <w:i/>
        </w:rPr>
        <w:t>loss less</w:t>
      </w:r>
      <w:r w:rsidRPr="00F069FB">
        <w:rPr>
          <w:rFonts w:ascii="Times" w:hAnsi="Times" w:cs="Times New Roman"/>
        </w:rPr>
        <w:t xml:space="preserve">  (Ω)</w:t>
      </w:r>
    </w:p>
    <w:p w14:paraId="56093AA1" w14:textId="77777777" w:rsidR="00B7499A" w:rsidRPr="00F069FB" w:rsidRDefault="00B7499A" w:rsidP="00B7499A">
      <w:pPr>
        <w:pStyle w:val="DaftarParagraf"/>
        <w:spacing w:line="360" w:lineRule="auto"/>
        <w:ind w:left="1440"/>
        <w:rPr>
          <w:rFonts w:ascii="Times" w:hAnsi="Times"/>
          <w:lang w:val="en-US"/>
        </w:rPr>
      </w:pPr>
    </w:p>
    <w:p w14:paraId="6108D539" w14:textId="1F29A25D" w:rsidR="00F110F5" w:rsidRPr="00F069FB" w:rsidRDefault="00C17231" w:rsidP="00D14B07">
      <w:pPr>
        <w:pStyle w:val="DaftarParagraf"/>
        <w:numPr>
          <w:ilvl w:val="0"/>
          <w:numId w:val="13"/>
        </w:numPr>
        <w:spacing w:line="360" w:lineRule="auto"/>
        <w:rPr>
          <w:rFonts w:ascii="Times" w:hAnsi="Times"/>
          <w:lang w:val="en-US"/>
        </w:rPr>
      </w:pPr>
      <w:r w:rsidRPr="00F069FB">
        <w:rPr>
          <w:rFonts w:ascii="Times" w:hAnsi="Times"/>
          <w:lang w:val="en-US"/>
        </w:rPr>
        <w:t>Bandwidth</w:t>
      </w:r>
    </w:p>
    <w:p w14:paraId="38820059" w14:textId="35931270" w:rsidR="004D318E" w:rsidRPr="00F069FB" w:rsidRDefault="004D318E" w:rsidP="004D318E">
      <w:pPr>
        <w:pStyle w:val="DaftarParagraf"/>
        <w:spacing w:line="360" w:lineRule="auto"/>
        <w:ind w:left="1418"/>
        <w:jc w:val="both"/>
        <w:rPr>
          <w:rFonts w:ascii="Times" w:hAnsi="Times"/>
        </w:rPr>
      </w:pPr>
      <w:r w:rsidRPr="00F069FB">
        <w:rPr>
          <w:rFonts w:ascii="Times" w:hAnsi="Times"/>
          <w:i/>
        </w:rPr>
        <w:t>Bandwidth</w:t>
      </w:r>
      <w:r w:rsidRPr="00F069FB">
        <w:rPr>
          <w:rFonts w:ascii="Times" w:hAnsi="Times"/>
        </w:rPr>
        <w:t xml:space="preserve"> antena didefinisikan sebagai rentang frekuensi dimana kinerja antena yang berhubungan dengan beberapa karakteristik, sesuai dengan standar yang ditentukan (Balanis, 2005). </w:t>
      </w:r>
      <w:r w:rsidRPr="00F069FB">
        <w:rPr>
          <w:rFonts w:ascii="Times" w:hAnsi="Times" w:cs="Times New Roman"/>
          <w:i/>
        </w:rPr>
        <w:t>Bandwidth</w:t>
      </w:r>
      <w:r w:rsidRPr="00F069FB">
        <w:rPr>
          <w:rFonts w:ascii="Times" w:hAnsi="Times" w:cs="Times New Roman"/>
        </w:rPr>
        <w:t xml:space="preserve"> juga dapat dianggap sebagai rentang frekuensi di kedua sisi frekuensi tengah, di mana karakteristik antena seperti impedansi input, pola radiasi, </w:t>
      </w:r>
      <w:r w:rsidRPr="00F069FB">
        <w:rPr>
          <w:rFonts w:ascii="Times" w:hAnsi="Times" w:cs="Times New Roman"/>
          <w:i/>
        </w:rPr>
        <w:t>beamwidth</w:t>
      </w:r>
      <w:r w:rsidRPr="00F069FB">
        <w:rPr>
          <w:rFonts w:ascii="Times" w:hAnsi="Times" w:cs="Times New Roman"/>
        </w:rPr>
        <w:t xml:space="preserve">, polarisasi, level lobus samping, </w:t>
      </w:r>
      <w:r w:rsidRPr="00F069FB">
        <w:rPr>
          <w:rFonts w:ascii="Times" w:hAnsi="Times" w:cs="Times New Roman"/>
          <w:i/>
        </w:rPr>
        <w:t>gain</w:t>
      </w:r>
      <w:r w:rsidRPr="00F069FB">
        <w:rPr>
          <w:rFonts w:ascii="Times" w:hAnsi="Times" w:cs="Times New Roman"/>
        </w:rPr>
        <w:t xml:space="preserve">, arah pancaran, serta efisiensi radiasi berada dalam nilai yang dapat diterima dari frekuensi tengah. </w:t>
      </w:r>
      <w:r w:rsidRPr="00F069FB">
        <w:rPr>
          <w:rFonts w:ascii="Times" w:hAnsi="Times"/>
          <w:i/>
        </w:rPr>
        <w:t>Bandwidth</w:t>
      </w:r>
      <w:r w:rsidRPr="00F069FB">
        <w:rPr>
          <w:rFonts w:ascii="Times" w:hAnsi="Times"/>
        </w:rPr>
        <w:t xml:space="preserve"> dapat ditentukan apabila frekuensi bawah dan frekuensi atas antena sudah diketahui. Frekuensi bawah merupakan nilai frekuensi awal dari frekuensi kerja antena, sedangkan frekuensi atas merupakan nilai frekuensi akhir dari frekuensi kerja antena. </w:t>
      </w:r>
      <w:r w:rsidRPr="00F069FB">
        <w:rPr>
          <w:rFonts w:ascii="Times" w:hAnsi="Times" w:cs="Times New Roman"/>
          <w:i/>
        </w:rPr>
        <w:t>Bandwidth</w:t>
      </w:r>
      <w:r w:rsidRPr="00F069FB">
        <w:rPr>
          <w:rFonts w:ascii="Times" w:hAnsi="Times" w:cs="Times New Roman"/>
        </w:rPr>
        <w:t xml:space="preserve"> dapat dihitung menggunakan </w:t>
      </w:r>
      <w:r w:rsidRPr="00F069FB">
        <w:rPr>
          <w:rFonts w:ascii="Times" w:hAnsi="Times" w:cs="Times New Roman"/>
          <w:lang w:val="en-US"/>
        </w:rPr>
        <w:t>persamaan berikut ini</w:t>
      </w:r>
      <w:r w:rsidRPr="00F069FB">
        <w:rPr>
          <w:rFonts w:ascii="Times" w:hAnsi="Times" w:cs="Times New Roman"/>
        </w:rPr>
        <w:t xml:space="preserve"> </w:t>
      </w:r>
      <w:r w:rsidRPr="00F069FB">
        <w:rPr>
          <w:rFonts w:ascii="Times" w:hAnsi="Times"/>
        </w:rPr>
        <w:t>(Surjati, 2010).</w:t>
      </w:r>
    </w:p>
    <w:p w14:paraId="6E54388F" w14:textId="1190E4FE" w:rsidR="004D318E" w:rsidRPr="00F069FB" w:rsidRDefault="004D318E" w:rsidP="004D318E">
      <w:pPr>
        <w:pStyle w:val="DaftarParagraf"/>
        <w:spacing w:before="100" w:beforeAutospacing="1"/>
        <w:ind w:left="1418" w:firstLine="822"/>
        <w:contextualSpacing w:val="0"/>
        <w:jc w:val="both"/>
        <w:rPr>
          <w:rFonts w:ascii="Times" w:eastAsiaTheme="minorEastAsia" w:hAnsi="Times" w:cs="Times New Roman"/>
        </w:rPr>
      </w:pPr>
      <m:oMathPara>
        <m:oMath>
          <m:r>
            <w:rPr>
              <w:rFonts w:ascii="Cambria Math" w:eastAsiaTheme="minorEastAsia" w:hAnsi="Cambria Math" w:cs="Times New Roman"/>
              <w:sz w:val="26"/>
              <w:szCs w:val="26"/>
            </w:rPr>
            <m:t>BW=</m:t>
          </m:r>
          <m:f>
            <m:fPr>
              <m:ctrlPr>
                <w:rPr>
                  <w:rFonts w:ascii="Cambria Math" w:eastAsiaTheme="minorEastAsia" w:hAnsi="Cambria Math" w:cs="Times New Roman"/>
                  <w:i/>
                  <w:sz w:val="26"/>
                  <w:szCs w:val="26"/>
                  <w:lang w:val="en-ID"/>
                </w:rPr>
              </m:ctrlPr>
            </m:fPr>
            <m:num>
              <m:sSub>
                <m:sSubPr>
                  <m:ctrlPr>
                    <w:rPr>
                      <w:rFonts w:ascii="Cambria Math" w:eastAsiaTheme="minorEastAsia" w:hAnsi="Cambria Math" w:cs="Times New Roman"/>
                      <w:i/>
                      <w:sz w:val="26"/>
                      <w:szCs w:val="26"/>
                      <w:lang w:val="en-ID"/>
                    </w:rPr>
                  </m:ctrlPr>
                </m:sSubPr>
                <m:e>
                  <m:r>
                    <w:rPr>
                      <w:rFonts w:ascii="Cambria Math" w:eastAsiaTheme="minorEastAsia" w:hAnsi="Cambria Math" w:cs="Times New Roman"/>
                      <w:sz w:val="26"/>
                      <w:szCs w:val="26"/>
                    </w:rPr>
                    <m:t>f</m:t>
                  </m:r>
                </m:e>
                <m:sub>
                  <m:r>
                    <w:rPr>
                      <w:rFonts w:ascii="Cambria Math" w:eastAsiaTheme="minorEastAsia" w:hAnsi="Cambria Math" w:cs="Times New Roman"/>
                      <w:sz w:val="26"/>
                      <w:szCs w:val="26"/>
                    </w:rPr>
                    <m:t>2</m:t>
                  </m:r>
                </m:sub>
              </m:sSub>
              <m:r>
                <w:rPr>
                  <w:rFonts w:ascii="Cambria Math" w:eastAsiaTheme="minorEastAsia" w:hAnsi="Cambria Math" w:cs="Times New Roman"/>
                  <w:sz w:val="26"/>
                  <w:szCs w:val="26"/>
                </w:rPr>
                <m:t>-</m:t>
              </m:r>
              <m:sSub>
                <m:sSubPr>
                  <m:ctrlPr>
                    <w:rPr>
                      <w:rFonts w:ascii="Cambria Math" w:eastAsiaTheme="minorEastAsia" w:hAnsi="Cambria Math" w:cs="Times New Roman"/>
                      <w:i/>
                      <w:sz w:val="26"/>
                      <w:szCs w:val="26"/>
                      <w:lang w:val="en-ID"/>
                    </w:rPr>
                  </m:ctrlPr>
                </m:sSubPr>
                <m:e>
                  <m:r>
                    <w:rPr>
                      <w:rFonts w:ascii="Cambria Math" w:eastAsiaTheme="minorEastAsia" w:hAnsi="Cambria Math" w:cs="Times New Roman"/>
                      <w:sz w:val="26"/>
                      <w:szCs w:val="26"/>
                    </w:rPr>
                    <m:t>f</m:t>
                  </m:r>
                </m:e>
                <m:sub>
                  <m:r>
                    <w:rPr>
                      <w:rFonts w:ascii="Cambria Math" w:eastAsiaTheme="minorEastAsia" w:hAnsi="Cambria Math" w:cs="Times New Roman"/>
                      <w:sz w:val="26"/>
                      <w:szCs w:val="26"/>
                    </w:rPr>
                    <m:t>1</m:t>
                  </m:r>
                </m:sub>
              </m:sSub>
            </m:num>
            <m:den>
              <m:sSub>
                <m:sSubPr>
                  <m:ctrlPr>
                    <w:rPr>
                      <w:rFonts w:ascii="Cambria Math" w:eastAsiaTheme="minorEastAsia" w:hAnsi="Cambria Math" w:cs="Times New Roman"/>
                      <w:i/>
                      <w:sz w:val="26"/>
                      <w:szCs w:val="26"/>
                      <w:lang w:val="en-ID"/>
                    </w:rPr>
                  </m:ctrlPr>
                </m:sSubPr>
                <m:e>
                  <m:r>
                    <w:rPr>
                      <w:rFonts w:ascii="Cambria Math" w:eastAsiaTheme="minorEastAsia" w:hAnsi="Cambria Math" w:cs="Times New Roman"/>
                      <w:sz w:val="26"/>
                      <w:szCs w:val="26"/>
                    </w:rPr>
                    <m:t>f</m:t>
                  </m:r>
                </m:e>
                <m:sub>
                  <m:r>
                    <w:rPr>
                      <w:rFonts w:ascii="Cambria Math" w:eastAsiaTheme="minorEastAsia" w:hAnsi="Cambria Math" w:cs="Times New Roman"/>
                      <w:sz w:val="26"/>
                      <w:szCs w:val="26"/>
                    </w:rPr>
                    <m:t>c</m:t>
                  </m:r>
                </m:sub>
              </m:sSub>
            </m:den>
          </m:f>
          <m:r>
            <w:rPr>
              <w:rFonts w:ascii="Cambria Math" w:eastAsiaTheme="minorEastAsia" w:hAnsi="Cambria Math" w:cs="Times New Roman"/>
              <w:sz w:val="26"/>
              <w:szCs w:val="26"/>
            </w:rPr>
            <m:t>×100%</m:t>
          </m:r>
        </m:oMath>
      </m:oMathPara>
    </w:p>
    <w:p w14:paraId="300ACB2C" w14:textId="77777777" w:rsidR="004D318E" w:rsidRPr="00F069FB" w:rsidRDefault="004D318E" w:rsidP="004D318E">
      <w:pPr>
        <w:spacing w:line="360" w:lineRule="auto"/>
        <w:ind w:left="1418"/>
        <w:jc w:val="both"/>
        <w:rPr>
          <w:rFonts w:ascii="Times" w:hAnsi="Times" w:cs="Times New Roman"/>
          <w:shd w:val="clear" w:color="auto" w:fill="FFFFFF"/>
        </w:rPr>
      </w:pPr>
      <w:r w:rsidRPr="00F069FB">
        <w:rPr>
          <w:rFonts w:ascii="Times" w:hAnsi="Times" w:cs="Times New Roman"/>
          <w:shd w:val="clear" w:color="auto" w:fill="FFFFFF"/>
        </w:rPr>
        <w:t>Keterangan:</w:t>
      </w:r>
    </w:p>
    <w:p w14:paraId="29212F54" w14:textId="77777777" w:rsidR="004D318E" w:rsidRPr="00F069FB" w:rsidRDefault="004D318E" w:rsidP="004D318E">
      <w:pPr>
        <w:spacing w:line="360" w:lineRule="auto"/>
        <w:ind w:left="1418"/>
        <w:jc w:val="both"/>
        <w:rPr>
          <w:rFonts w:ascii="Times" w:hAnsi="Times" w:cs="Times New Roman"/>
          <w:shd w:val="clear" w:color="auto" w:fill="FFFFFF"/>
        </w:rPr>
      </w:pPr>
      <w:r w:rsidRPr="00F069FB">
        <w:rPr>
          <w:rFonts w:ascii="Times" w:hAnsi="Times" w:cs="Times New Roman"/>
          <w:i/>
          <w:shd w:val="clear" w:color="auto" w:fill="FFFFFF"/>
        </w:rPr>
        <w:t>f</w:t>
      </w:r>
      <w:r w:rsidRPr="00F069FB">
        <w:rPr>
          <w:rFonts w:ascii="Times" w:hAnsi="Times" w:cs="Times New Roman"/>
          <w:i/>
          <w:shd w:val="clear" w:color="auto" w:fill="FFFFFF"/>
          <w:vertAlign w:val="subscript"/>
        </w:rPr>
        <w:t>1</w:t>
      </w:r>
      <w:r w:rsidRPr="00F069FB">
        <w:rPr>
          <w:rFonts w:ascii="Times" w:hAnsi="Times" w:cs="Times New Roman"/>
          <w:shd w:val="clear" w:color="auto" w:fill="FFFFFF"/>
        </w:rPr>
        <w:tab/>
        <w:t>= Frekuensi terendah atau frekuensi bawah (Hz)</w:t>
      </w:r>
    </w:p>
    <w:p w14:paraId="792162E8" w14:textId="77777777" w:rsidR="004D318E" w:rsidRPr="00F069FB" w:rsidRDefault="004D318E" w:rsidP="004D318E">
      <w:pPr>
        <w:spacing w:line="360" w:lineRule="auto"/>
        <w:ind w:left="1418"/>
        <w:jc w:val="both"/>
        <w:rPr>
          <w:rFonts w:ascii="Times" w:hAnsi="Times" w:cs="Times New Roman"/>
          <w:shd w:val="clear" w:color="auto" w:fill="FFFFFF"/>
        </w:rPr>
      </w:pPr>
      <w:r w:rsidRPr="00F069FB">
        <w:rPr>
          <w:rFonts w:ascii="Times" w:hAnsi="Times" w:cs="Times New Roman"/>
          <w:i/>
          <w:shd w:val="clear" w:color="auto" w:fill="FFFFFF"/>
        </w:rPr>
        <w:t>f</w:t>
      </w:r>
      <w:r w:rsidRPr="00F069FB">
        <w:rPr>
          <w:rFonts w:ascii="Times" w:hAnsi="Times" w:cs="Times New Roman"/>
          <w:i/>
          <w:shd w:val="clear" w:color="auto" w:fill="FFFFFF"/>
          <w:vertAlign w:val="subscript"/>
        </w:rPr>
        <w:t>2</w:t>
      </w:r>
      <w:r w:rsidRPr="00F069FB">
        <w:rPr>
          <w:rFonts w:ascii="Times" w:hAnsi="Times" w:cs="Times New Roman"/>
          <w:i/>
          <w:shd w:val="clear" w:color="auto" w:fill="FFFFFF"/>
        </w:rPr>
        <w:t xml:space="preserve"> </w:t>
      </w:r>
      <w:r w:rsidRPr="00F069FB">
        <w:rPr>
          <w:rFonts w:ascii="Times" w:hAnsi="Times" w:cs="Times New Roman"/>
          <w:i/>
          <w:shd w:val="clear" w:color="auto" w:fill="FFFFFF"/>
        </w:rPr>
        <w:tab/>
      </w:r>
      <w:r w:rsidRPr="00F069FB">
        <w:rPr>
          <w:rFonts w:ascii="Times" w:hAnsi="Times" w:cs="Times New Roman"/>
          <w:shd w:val="clear" w:color="auto" w:fill="FFFFFF"/>
        </w:rPr>
        <w:t>= Frekuensi tertinggi atau frekuensi atas (Hz)</w:t>
      </w:r>
    </w:p>
    <w:p w14:paraId="10DC63BB" w14:textId="7EAD9D97" w:rsidR="004D318E" w:rsidRPr="00F069FB" w:rsidRDefault="004D318E" w:rsidP="004D318E">
      <w:pPr>
        <w:spacing w:line="360" w:lineRule="auto"/>
        <w:ind w:left="1418"/>
        <w:jc w:val="both"/>
        <w:rPr>
          <w:rFonts w:ascii="Times" w:hAnsi="Times" w:cs="Times New Roman"/>
          <w:shd w:val="clear" w:color="auto" w:fill="FFFFFF"/>
        </w:rPr>
      </w:pPr>
      <w:r w:rsidRPr="00F069FB">
        <w:rPr>
          <w:rFonts w:ascii="Times" w:hAnsi="Times" w:cs="Times New Roman"/>
          <w:i/>
          <w:shd w:val="clear" w:color="auto" w:fill="FFFFFF"/>
        </w:rPr>
        <w:t>fc</w:t>
      </w:r>
      <w:r w:rsidRPr="00F069FB">
        <w:rPr>
          <w:rFonts w:ascii="Times" w:hAnsi="Times" w:cs="Times New Roman"/>
          <w:shd w:val="clear" w:color="auto" w:fill="FFFFFF"/>
        </w:rPr>
        <w:tab/>
        <w:t xml:space="preserve">= Frekuensi tengah </w:t>
      </w:r>
      <w:r w:rsidRPr="00F069FB">
        <w:rPr>
          <w:rFonts w:ascii="Times" w:hAnsi="Times" w:cs="Times New Roman"/>
          <w:shd w:val="clear" w:color="auto" w:fill="FFFFFF"/>
        </w:rPr>
        <w:tab/>
        <w:t>(Hz)</w:t>
      </w:r>
    </w:p>
    <w:p w14:paraId="6583A855" w14:textId="77777777" w:rsidR="004D318E" w:rsidRPr="00F069FB" w:rsidRDefault="004D318E" w:rsidP="004D318E">
      <w:pPr>
        <w:spacing w:line="360" w:lineRule="auto"/>
        <w:ind w:left="1418"/>
        <w:jc w:val="both"/>
        <w:rPr>
          <w:rFonts w:ascii="Times" w:hAnsi="Times" w:cs="Times New Roman"/>
          <w:shd w:val="clear" w:color="auto" w:fill="FFFFFF"/>
        </w:rPr>
      </w:pPr>
    </w:p>
    <w:p w14:paraId="1B469E62" w14:textId="405C2415" w:rsidR="00F613BE" w:rsidRPr="00F069FB" w:rsidRDefault="004D318E" w:rsidP="004D318E">
      <w:pPr>
        <w:spacing w:line="360" w:lineRule="auto"/>
        <w:ind w:left="1418"/>
        <w:jc w:val="both"/>
        <w:rPr>
          <w:rFonts w:ascii="Times" w:hAnsi="Times"/>
        </w:rPr>
      </w:pPr>
      <w:r w:rsidRPr="00F069FB">
        <w:rPr>
          <w:rFonts w:ascii="Times" w:hAnsi="Times"/>
        </w:rPr>
        <w:t xml:space="preserve">Pada antena mikrostrip terdapat </w:t>
      </w:r>
      <w:r w:rsidRPr="00F069FB">
        <w:rPr>
          <w:rFonts w:ascii="Times" w:hAnsi="Times"/>
          <w:i/>
        </w:rPr>
        <w:t>impedance</w:t>
      </w:r>
      <w:r w:rsidRPr="00F069FB">
        <w:rPr>
          <w:rFonts w:ascii="Times" w:hAnsi="Times"/>
        </w:rPr>
        <w:t xml:space="preserve"> </w:t>
      </w:r>
      <w:r w:rsidRPr="00F069FB">
        <w:rPr>
          <w:rFonts w:ascii="Times" w:hAnsi="Times"/>
          <w:i/>
        </w:rPr>
        <w:t>bandwidth</w:t>
      </w:r>
      <w:r w:rsidRPr="00F069FB">
        <w:rPr>
          <w:rFonts w:ascii="Times" w:hAnsi="Times"/>
        </w:rPr>
        <w:t xml:space="preserve">. </w:t>
      </w:r>
      <w:r w:rsidRPr="00F069FB">
        <w:rPr>
          <w:rFonts w:ascii="Times" w:hAnsi="Times"/>
          <w:i/>
        </w:rPr>
        <w:t>Impedance</w:t>
      </w:r>
      <w:r w:rsidRPr="00F069FB">
        <w:rPr>
          <w:rFonts w:ascii="Times" w:hAnsi="Times"/>
        </w:rPr>
        <w:t xml:space="preserve"> </w:t>
      </w:r>
      <w:r w:rsidRPr="00F069FB">
        <w:rPr>
          <w:rFonts w:ascii="Times" w:hAnsi="Times"/>
          <w:i/>
        </w:rPr>
        <w:t>bandwidth</w:t>
      </w:r>
      <w:r w:rsidRPr="00F069FB">
        <w:rPr>
          <w:rFonts w:ascii="Times" w:hAnsi="Times"/>
        </w:rPr>
        <w:t xml:space="preserve"> adalah rentang frekuensi dimana </w:t>
      </w:r>
      <w:r w:rsidRPr="00F069FB">
        <w:rPr>
          <w:rFonts w:ascii="Times" w:hAnsi="Times"/>
          <w:i/>
        </w:rPr>
        <w:t xml:space="preserve">patch </w:t>
      </w:r>
      <w:r w:rsidRPr="00F069FB">
        <w:rPr>
          <w:rFonts w:ascii="Times" w:hAnsi="Times"/>
        </w:rPr>
        <w:t xml:space="preserve">antena berada pada keadaan </w:t>
      </w:r>
      <w:r w:rsidRPr="00F069FB">
        <w:rPr>
          <w:rFonts w:ascii="Times" w:hAnsi="Times"/>
          <w:i/>
        </w:rPr>
        <w:t>matching</w:t>
      </w:r>
      <w:r w:rsidRPr="00F069FB">
        <w:rPr>
          <w:rFonts w:ascii="Times" w:hAnsi="Times"/>
        </w:rPr>
        <w:t xml:space="preserve"> dengan saluran pencatu (Surjati, 2010). Hal ini terjadi karena impedansi dari elemen antena bervariasi nilainya tergantung dari nilai frekuensi. Nilai </w:t>
      </w:r>
      <w:r w:rsidRPr="00F069FB">
        <w:rPr>
          <w:rFonts w:ascii="Times" w:hAnsi="Times"/>
          <w:i/>
        </w:rPr>
        <w:t>matching</w:t>
      </w:r>
      <w:r w:rsidRPr="00F069FB">
        <w:rPr>
          <w:rFonts w:ascii="Times" w:hAnsi="Times"/>
        </w:rPr>
        <w:t xml:space="preserve"> dapat dilihat dari </w:t>
      </w:r>
      <w:r w:rsidRPr="00F069FB">
        <w:rPr>
          <w:rFonts w:ascii="Times" w:hAnsi="Times"/>
          <w:i/>
        </w:rPr>
        <w:t>return loss</w:t>
      </w:r>
      <w:r w:rsidRPr="00F069FB">
        <w:rPr>
          <w:rFonts w:ascii="Times" w:hAnsi="Times"/>
        </w:rPr>
        <w:t xml:space="preserve"> dan VSWR. Nilai </w:t>
      </w:r>
      <w:r w:rsidRPr="00F069FB">
        <w:rPr>
          <w:rFonts w:ascii="Times" w:hAnsi="Times"/>
          <w:i/>
        </w:rPr>
        <w:t>return loss</w:t>
      </w:r>
      <w:r w:rsidRPr="00F069FB">
        <w:rPr>
          <w:rFonts w:ascii="Times" w:hAnsi="Times"/>
        </w:rPr>
        <w:t xml:space="preserve"> kurang dari -9,54 dB dan nilai VSWR &lt; 2.</w:t>
      </w:r>
    </w:p>
    <w:p w14:paraId="1D1D2D46" w14:textId="7C8349E4" w:rsidR="00C17231" w:rsidRPr="00F069FB" w:rsidRDefault="00C17231" w:rsidP="00D14B07">
      <w:pPr>
        <w:pStyle w:val="DaftarParagraf"/>
        <w:numPr>
          <w:ilvl w:val="0"/>
          <w:numId w:val="13"/>
        </w:numPr>
        <w:spacing w:line="360" w:lineRule="auto"/>
        <w:rPr>
          <w:rFonts w:ascii="Times" w:hAnsi="Times"/>
          <w:lang w:val="en-US"/>
        </w:rPr>
      </w:pPr>
      <w:r w:rsidRPr="00F069FB">
        <w:rPr>
          <w:rFonts w:ascii="Times" w:hAnsi="Times"/>
          <w:lang w:val="en-US"/>
        </w:rPr>
        <w:lastRenderedPageBreak/>
        <w:t>Pola Radiasi</w:t>
      </w:r>
    </w:p>
    <w:p w14:paraId="2A6C4026" w14:textId="77777777" w:rsidR="005E49F2" w:rsidRPr="00F069FB" w:rsidRDefault="005E49F2" w:rsidP="005E49F2">
      <w:pPr>
        <w:spacing w:line="360" w:lineRule="auto"/>
        <w:ind w:left="1418"/>
        <w:jc w:val="both"/>
        <w:rPr>
          <w:rFonts w:ascii="Times" w:hAnsi="Times"/>
        </w:rPr>
      </w:pPr>
      <w:r w:rsidRPr="00F069FB">
        <w:rPr>
          <w:rFonts w:ascii="Times" w:hAnsi="Times"/>
        </w:rPr>
        <w:t xml:space="preserve">Pola radiasi antena atau pola antena didefinisikan sebagai fungsi matematis atau representasi grafis dari sifat radiasi antena sebagai fungsi koordinat ruang (Balanis,2005). Pola radiasi ditentukan di daerah medan jauh dan direpresentasikan sebagai fungsi dari koordinat arah (θ, φ). Terdapat 3 pola radiasi pada antena yaitu pola isotropis, </w:t>
      </w:r>
      <w:r w:rsidRPr="00F069FB">
        <w:rPr>
          <w:rFonts w:ascii="Times" w:hAnsi="Times"/>
          <w:i/>
        </w:rPr>
        <w:t>directional</w:t>
      </w:r>
      <w:r w:rsidRPr="00F069FB">
        <w:rPr>
          <w:rFonts w:ascii="Times" w:hAnsi="Times"/>
        </w:rPr>
        <w:t xml:space="preserve"> dan </w:t>
      </w:r>
      <w:r w:rsidRPr="00F069FB">
        <w:rPr>
          <w:rFonts w:ascii="Times" w:hAnsi="Times"/>
          <w:i/>
        </w:rPr>
        <w:t>omnidirectional.</w:t>
      </w:r>
    </w:p>
    <w:p w14:paraId="15E5B40B" w14:textId="77777777" w:rsidR="005E49F2" w:rsidRPr="00F069FB" w:rsidRDefault="005E49F2" w:rsidP="005E49F2">
      <w:pPr>
        <w:pStyle w:val="DaftarParagraf"/>
        <w:spacing w:line="360" w:lineRule="auto"/>
        <w:ind w:left="1418"/>
        <w:jc w:val="both"/>
        <w:rPr>
          <w:rFonts w:ascii="Times" w:hAnsi="Times"/>
          <w:noProof/>
        </w:rPr>
      </w:pPr>
      <w:r w:rsidRPr="00F069FB">
        <w:rPr>
          <w:rFonts w:ascii="Times" w:hAnsi="Times"/>
          <w:noProof/>
        </w:rPr>
        <mc:AlternateContent>
          <mc:Choice Requires="wpg">
            <w:drawing>
              <wp:anchor distT="0" distB="0" distL="114300" distR="114300" simplePos="0" relativeHeight="251671552" behindDoc="0" locked="0" layoutInCell="1" allowOverlap="1" wp14:anchorId="18FAEB95" wp14:editId="423DC87A">
                <wp:simplePos x="0" y="0"/>
                <wp:positionH relativeFrom="column">
                  <wp:posOffset>1213568</wp:posOffset>
                </wp:positionH>
                <wp:positionV relativeFrom="paragraph">
                  <wp:posOffset>1514806</wp:posOffset>
                </wp:positionV>
                <wp:extent cx="4223909" cy="275130"/>
                <wp:effectExtent l="0" t="0" r="0" b="0"/>
                <wp:wrapNone/>
                <wp:docPr id="15" name="Group 15"/>
                <wp:cNvGraphicFramePr/>
                <a:graphic xmlns:a="http://schemas.openxmlformats.org/drawingml/2006/main">
                  <a:graphicData uri="http://schemas.microsoft.com/office/word/2010/wordprocessingGroup">
                    <wpg:wgp>
                      <wpg:cNvGrpSpPr/>
                      <wpg:grpSpPr>
                        <a:xfrm>
                          <a:off x="0" y="0"/>
                          <a:ext cx="4223909" cy="275130"/>
                          <a:chOff x="0" y="0"/>
                          <a:chExt cx="4267200" cy="275130"/>
                        </a:xfrm>
                      </wpg:grpSpPr>
                      <wps:wsp>
                        <wps:cNvPr id="5" name="Text Box 5"/>
                        <wps:cNvSpPr txBox="1"/>
                        <wps:spPr>
                          <a:xfrm>
                            <a:off x="0" y="0"/>
                            <a:ext cx="800100" cy="275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08AC02A" w14:textId="77777777" w:rsidR="005E49F2" w:rsidRDefault="005E49F2" w:rsidP="005E49F2">
                              <w:r>
                                <w:t>Isotrop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1495425" y="9525"/>
                            <a:ext cx="1276350"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F4DBA0" w14:textId="77777777" w:rsidR="005E49F2" w:rsidRPr="00132D29" w:rsidRDefault="005E49F2" w:rsidP="005E49F2">
                              <w:pPr>
                                <w:rPr>
                                  <w:i/>
                                </w:rPr>
                              </w:pPr>
                              <w:r w:rsidRPr="00132D29">
                                <w:rPr>
                                  <w:i/>
                                </w:rPr>
                                <w:t>Omnidirectio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3219450" y="0"/>
                            <a:ext cx="1047750"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30B9489" w14:textId="77777777" w:rsidR="005E49F2" w:rsidRPr="00132D29" w:rsidRDefault="005E49F2" w:rsidP="005E49F2">
                              <w:pPr>
                                <w:rPr>
                                  <w:i/>
                                </w:rPr>
                              </w:pPr>
                              <w:r>
                                <w:rPr>
                                  <w:i/>
                                </w:rPr>
                                <w:t>Direction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FAEB95" id="Group 15" o:spid="_x0000_s1026" style="position:absolute;left:0;text-align:left;margin-left:95.55pt;margin-top:119.3pt;width:332.6pt;height:21.65pt;z-index:251671552;mso-width-relative:margin;mso-height-relative:margin" coordsize="42672,275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BJ/4TQMAAC4OAAAOAAAAZHJzL2Uyb0RvYy54bWzsV11P2zAUfZ+0/2D5feSjaUsrUtTBQJMQ&#13;&#10;oMHEs+s4TbTE9my3Sffrd+180LVDAjb2MPUldex77XvPvefUOTmtywKtmdK54DEOjnyMGKciyfky&#13;&#10;xl/vLz4cY6QN4QkpBGcx3jCNT2fv351UcspCkYkiYQrBJlxPKxnjzBg59TxNM1YSfSQk47CYClUS&#13;&#10;A69q6SWKVLB7WXih74+8SqhEKkGZ1jB73izimds/TRk1N2mqmUFFjCE2457KPRf26c1OyHSpiMxy&#13;&#10;2oZBXhFFSXIOh/ZbnRND0Erle1uVOVVCi9QcUVF6Ik1zylwOkE3g72RzqcRKulyW02ope5gA2h2c&#13;&#10;Xr0tvV5fKnknbxUgUcklYOHebC51qkr7C1Gi2kG26SFjtUEUJqMwHEz8CUYU1sLxMBi0mNIMgN9z&#13;&#10;o9mn3nE0hgLuOnrdsd4vwVQS2kM/IqD/DIG7jEjmgNVTQOBWoTyJ8RAjTkpo0nub3UdRo6HtD3s2&#13;&#10;GFmMkKlhGvq8m9cw+Vyojn2o8NMJk6lU2lwyUSI7iLGC5nU9RdZX2kAggE1nYs/k4iIvCtfABUdV&#13;&#10;jEeDoe8c+hXwKLi1ZY4K7TY2oSZwNzKbglmbgn9hKQDhSm0nHAnZWaHQmgB9CKWMG5e62xesrVUK&#13;&#10;QbzEsbV/jOolzk0e3cmCm965zLlQLvudsJNvXchpYw9AbuVth6Ze1G2hFyLZQJ2VaJRCS3qRQzWu&#13;&#10;iDa3RIE0QAFB7swNPNJCAOqiHWGUCfXjd/PWHvoVVjGqQGpirL+viGIYFZ85dPIkiCKrTe4lGgIt&#13;&#10;MFLbK4vtFb4qzwSUIwBhldQNrb0pumGqRPkAqji3p8IS4RTOjrHphmemEUBQVcrmc2cEaiSJueJ3&#13;&#10;ktqtbXVsr93XD0TJtiEN0OJadNwh052+bGytJxfzlRFp7prWAtyg2gIPPG5I9eaEHu0RetQR94WE&#13;&#10;DqLJMApBIEDlJkMYONp1IhiEY8e9RgSj8Qh42PC1k9COtwdql08JyttR24l7L9kHhv9HDB/vMXz8&#13;&#10;SoYPwmASAW8tw9srTE9vPxqP7ZK74xzoDQrfk/XZ94Xew90Z/uY/t6N32JX9QO9/Q293P4ePEnct&#13;&#10;bT+g7FfP9rv7w3/8zJv9BAAA//8DAFBLAwQUAAYACAAAACEAc/YHeOQAAAAQAQAADwAAAGRycy9k&#13;&#10;b3ducmV2LnhtbExPy2rDMBC8F/oPYgO9NbJiYhzHcgjp4xQKTQolN8Xa2CaWZCzFdv6+21N7WZjd&#13;&#10;2Xnkm8m0bMDeN85KEPMIGNrS6cZWEr6Ob88pMB+U1ap1FiXc0cOmeHzIVabdaD9xOISKkYj1mZJQ&#13;&#10;h9BlnPuyRqP83HVo6XZxvVGBYF9x3auRxE3LF1GUcKMaSw616nBXY3k93IyE91GN21i8DvvrZXc/&#13;&#10;HZcf33uBUj7Nppc1je0aWMAp/H3AbwfKDwUFO7ub1Z61hFdCEFXCIk4TYMRIl0kM7EybVKyAFzn/&#13;&#10;X6T4AQAA//8DAFBLAQItABQABgAIAAAAIQC2gziS/gAAAOEBAAATAAAAAAAAAAAAAAAAAAAAAABb&#13;&#10;Q29udGVudF9UeXBlc10ueG1sUEsBAi0AFAAGAAgAAAAhADj9If/WAAAAlAEAAAsAAAAAAAAAAAAA&#13;&#10;AAAALwEAAF9yZWxzLy5yZWxzUEsBAi0AFAAGAAgAAAAhACgEn/hNAwAALg4AAA4AAAAAAAAAAAAA&#13;&#10;AAAALgIAAGRycy9lMm9Eb2MueG1sUEsBAi0AFAAGAAgAAAAhAHP2B3jkAAAAEAEAAA8AAAAAAAAA&#13;&#10;AAAAAAAApwUAAGRycy9kb3ducmV2LnhtbFBLBQYAAAAABAAEAPMAAAC4BgAAAAA=&#13;&#10;">
                <v:shapetype id="_x0000_t202" coordsize="21600,21600" o:spt="202" path="m,l,21600r21600,l21600,xe">
                  <v:stroke joinstyle="miter"/>
                  <v:path gradientshapeok="t" o:connecttype="rect"/>
                </v:shapetype>
                <v:shape id="Text Box 5" o:spid="_x0000_s1027" type="#_x0000_t202" style="position:absolute;width:8001;height:27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4MXyQAAAN8AAAAPAAAAZHJzL2Rvd25yZXYueG1sRI9Ba8JA&#13;&#10;FITvQv/D8oTezEbBIomrhJRgKfagzaW31+wzCc2+jdmtxv76bqHgZWAY5htmvR1NJy40uNaygnkU&#13;&#10;gyCurG65VlC+F7MVCOeRNXaWScGNHGw3D5M1Jtpe+UCXo69FgLBLUEHjfZ9I6aqGDLrI9sQhO9nB&#13;&#10;oA92qKUe8BrgppOLOH6SBlsOCw32lDdUfR2/jYLXvHjDw+fCrH66fLc/Zf25/Fgq9Tgdn9MgWQrC&#13;&#10;0+jvjX/Ei1awhL8/4QvIzS8AAAD//wMAUEsBAi0AFAAGAAgAAAAhANvh9svuAAAAhQEAABMAAAAA&#13;&#10;AAAAAAAAAAAAAAAAAFtDb250ZW50X1R5cGVzXS54bWxQSwECLQAUAAYACAAAACEAWvQsW78AAAAV&#13;&#10;AQAACwAAAAAAAAAAAAAAAAAfAQAAX3JlbHMvLnJlbHNQSwECLQAUAAYACAAAACEAIP+DF8kAAADf&#13;&#10;AAAADwAAAAAAAAAAAAAAAAAHAgAAZHJzL2Rvd25yZXYueG1sUEsFBgAAAAADAAMAtwAAAP0CAAAA&#13;&#10;AA==&#13;&#10;" filled="f" stroked="f" strokeweight=".5pt">
                  <v:textbox>
                    <w:txbxContent>
                      <w:p w14:paraId="208AC02A" w14:textId="77777777" w:rsidR="005E49F2" w:rsidRDefault="005E49F2" w:rsidP="005E49F2">
                        <w:proofErr w:type="spellStart"/>
                        <w:r>
                          <w:t>Isotropis</w:t>
                        </w:r>
                        <w:proofErr w:type="spellEnd"/>
                      </w:p>
                    </w:txbxContent>
                  </v:textbox>
                </v:shape>
                <v:shape id="Text Box 6" o:spid="_x0000_s1028" type="#_x0000_t202" style="position:absolute;left:14954;top:95;width:12763;height:2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LR1gyQAAAN8AAAAPAAAAZHJzL2Rvd25yZXYueG1sRI9Pa8JA&#13;&#10;FMTvgt9heUJvZqPQIImrSEQqpT345+LtNftMQrNv0+xq0n76bqHgZWAY5jfMcj2YRtypc7VlBbMo&#13;&#10;BkFcWF1zqeB82k0XIJxH1thYJgXf5GC9Go+WmGrb84HuR1+KAGGXooLK+zaV0hUVGXSRbYlDdrWd&#13;&#10;QR9sV0rdYR/gppHzOE6kwZrDQoUt5RUVn8ebUfCa797x8DE3i58mf3m7btqv8+VZqafJsM2CbDIQ&#13;&#10;ngb/aPwj9lpBAn9/wheQq18AAAD//wMAUEsBAi0AFAAGAAgAAAAhANvh9svuAAAAhQEAABMAAAAA&#13;&#10;AAAAAAAAAAAAAAAAAFtDb250ZW50X1R5cGVzXS54bWxQSwECLQAUAAYACAAAACEAWvQsW78AAAAV&#13;&#10;AQAACwAAAAAAAAAAAAAAAAAfAQAAX3JlbHMvLnJlbHNQSwECLQAUAAYACAAAACEA0C0dYMkAAADf&#13;&#10;AAAADwAAAAAAAAAAAAAAAAAHAgAAZHJzL2Rvd25yZXYueG1sUEsFBgAAAAADAAMAtwAAAP0CAAAA&#13;&#10;AA==&#13;&#10;" filled="f" stroked="f" strokeweight=".5pt">
                  <v:textbox>
                    <w:txbxContent>
                      <w:p w14:paraId="02F4DBA0" w14:textId="77777777" w:rsidR="005E49F2" w:rsidRPr="00132D29" w:rsidRDefault="005E49F2" w:rsidP="005E49F2">
                        <w:pPr>
                          <w:rPr>
                            <w:i/>
                          </w:rPr>
                        </w:pPr>
                        <w:proofErr w:type="spellStart"/>
                        <w:r w:rsidRPr="00132D29">
                          <w:rPr>
                            <w:i/>
                          </w:rPr>
                          <w:t>Omnidirectional</w:t>
                        </w:r>
                        <w:proofErr w:type="spellEnd"/>
                      </w:p>
                    </w:txbxContent>
                  </v:textbox>
                </v:shape>
                <v:shape id="Text Box 7" o:spid="_x0000_s1029" type="#_x0000_t202" style="position:absolute;left:32194;width:10478;height:24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j7yAAAAN8AAAAPAAAAZHJzL2Rvd25yZXYueG1sRI9Li8JA&#13;&#10;EITvwv6HoRe86UTBB9FRJIsosh58XPbWm2mTYKYnmxk17q93BMFLQVHUV9R03phSXKl2hWUFvW4E&#13;&#10;gji1uuBMwfGw7IxBOI+ssbRMCu7kYD77aE0x1vbGO7rufSYChF2MCnLvq1hKl+Zk0HVtRRyyk60N&#13;&#10;+mDrTOoabwFuStmPoqE0WHBYyLGiJKf0vL8YBZtkucXdb9+M/8tk9X1aVH/Hn4FS7c/maxJkMQHh&#13;&#10;qfHvxgux1gpG8PwTvoCcPQAAAP//AwBQSwECLQAUAAYACAAAACEA2+H2y+4AAACFAQAAEwAAAAAA&#13;&#10;AAAAAAAAAAAAAAAAW0NvbnRlbnRfVHlwZXNdLnhtbFBLAQItABQABgAIAAAAIQBa9CxbvwAAABUB&#13;&#10;AAALAAAAAAAAAAAAAAAAAB8BAABfcmVscy8ucmVsc1BLAQItABQABgAIAAAAIQC/Ybj7yAAAAN8A&#13;&#10;AAAPAAAAAAAAAAAAAAAAAAcCAABkcnMvZG93bnJldi54bWxQSwUGAAAAAAMAAwC3AAAA/AIAAAAA&#13;&#10;" filled="f" stroked="f" strokeweight=".5pt">
                  <v:textbox>
                    <w:txbxContent>
                      <w:p w14:paraId="630B9489" w14:textId="77777777" w:rsidR="005E49F2" w:rsidRPr="00132D29" w:rsidRDefault="005E49F2" w:rsidP="005E49F2">
                        <w:pPr>
                          <w:rPr>
                            <w:i/>
                          </w:rPr>
                        </w:pPr>
                        <w:proofErr w:type="spellStart"/>
                        <w:r>
                          <w:rPr>
                            <w:i/>
                          </w:rPr>
                          <w:t>Directional</w:t>
                        </w:r>
                        <w:proofErr w:type="spellEnd"/>
                      </w:p>
                    </w:txbxContent>
                  </v:textbox>
                </v:shape>
              </v:group>
            </w:pict>
          </mc:Fallback>
        </mc:AlternateContent>
      </w:r>
      <w:r w:rsidRPr="00F069FB">
        <w:rPr>
          <w:rFonts w:ascii="Times" w:hAnsi="Times" w:cs="Times New Roman"/>
          <w:noProof/>
        </w:rPr>
        <w:drawing>
          <wp:inline distT="0" distB="0" distL="0" distR="0" wp14:anchorId="5AC2617B" wp14:editId="6E228DE9">
            <wp:extent cx="4386456" cy="1520456"/>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3025" t="8994" r="4189" b="11111"/>
                    <a:stretch/>
                  </pic:blipFill>
                  <pic:spPr bwMode="auto">
                    <a:xfrm>
                      <a:off x="0" y="0"/>
                      <a:ext cx="4407456" cy="1527735"/>
                    </a:xfrm>
                    <a:prstGeom prst="rect">
                      <a:avLst/>
                    </a:prstGeom>
                    <a:ln>
                      <a:noFill/>
                    </a:ln>
                    <a:extLst>
                      <a:ext uri="{53640926-AAD7-44D8-BBD7-CCE9431645EC}">
                        <a14:shadowObscured xmlns:a14="http://schemas.microsoft.com/office/drawing/2010/main"/>
                      </a:ext>
                    </a:extLst>
                  </pic:spPr>
                </pic:pic>
              </a:graphicData>
            </a:graphic>
          </wp:inline>
        </w:drawing>
      </w:r>
    </w:p>
    <w:p w14:paraId="2838D35A" w14:textId="77777777" w:rsidR="005E49F2" w:rsidRPr="00F069FB" w:rsidRDefault="005E49F2" w:rsidP="005E49F2">
      <w:pPr>
        <w:pStyle w:val="DaftarParagraf"/>
        <w:spacing w:line="360" w:lineRule="auto"/>
        <w:ind w:left="1418"/>
        <w:jc w:val="both"/>
        <w:rPr>
          <w:rFonts w:ascii="Times" w:hAnsi="Times" w:cs="Times New Roman"/>
        </w:rPr>
      </w:pPr>
    </w:p>
    <w:p w14:paraId="0D15F22D" w14:textId="77777777" w:rsidR="005E49F2" w:rsidRPr="00F069FB" w:rsidRDefault="005E49F2" w:rsidP="005E49F2">
      <w:pPr>
        <w:spacing w:line="360" w:lineRule="auto"/>
        <w:ind w:left="1418"/>
        <w:jc w:val="both"/>
        <w:rPr>
          <w:rFonts w:ascii="Times" w:hAnsi="Times" w:cs="Times New Roman"/>
        </w:rPr>
      </w:pPr>
      <w:r w:rsidRPr="00F069FB">
        <w:rPr>
          <w:rFonts w:ascii="Times" w:hAnsi="Times"/>
        </w:rPr>
        <w:t xml:space="preserve">Antena dengan pola radiasi isotropis merupakan antena yang memancarkan daya ke segala arah dengan intensitas yang sama besar. Bentuk pola radiasi pada antena isotropis dalam tiga dimensi seperti bola. Pola radiasi antena </w:t>
      </w:r>
      <w:r w:rsidRPr="00F069FB">
        <w:rPr>
          <w:rFonts w:ascii="Times" w:hAnsi="Times"/>
          <w:i/>
        </w:rPr>
        <w:t>directional</w:t>
      </w:r>
      <w:r w:rsidRPr="00F069FB">
        <w:rPr>
          <w:rFonts w:ascii="Times" w:hAnsi="Times"/>
        </w:rPr>
        <w:t xml:space="preserve"> merupakan pola radiasi yang arah pancarnya diarahkan pada satu arah saja. </w:t>
      </w:r>
      <w:r w:rsidRPr="00F069FB">
        <w:rPr>
          <w:rFonts w:ascii="Times" w:hAnsi="Times" w:cs="Times New Roman"/>
        </w:rPr>
        <w:t xml:space="preserve">Antena </w:t>
      </w:r>
      <w:r w:rsidRPr="00F069FB">
        <w:rPr>
          <w:rFonts w:ascii="Times" w:hAnsi="Times" w:cs="Times New Roman"/>
          <w:i/>
        </w:rPr>
        <w:t>directional</w:t>
      </w:r>
      <w:r w:rsidRPr="00F069FB">
        <w:rPr>
          <w:rFonts w:ascii="Times" w:hAnsi="Times" w:cs="Times New Roman"/>
        </w:rPr>
        <w:t xml:space="preserve"> mempunyai sifat pancaran dan penerimaan gelombang elektromagnetik yang lebih efektif di arah tertentu (Subagio, 2010). </w:t>
      </w:r>
    </w:p>
    <w:p w14:paraId="1DF8553B" w14:textId="5B81D91A" w:rsidR="005E49F2" w:rsidRPr="00F069FB" w:rsidRDefault="005E49F2" w:rsidP="005E49F2">
      <w:pPr>
        <w:spacing w:line="360" w:lineRule="auto"/>
        <w:ind w:left="1418"/>
        <w:jc w:val="both"/>
        <w:rPr>
          <w:rFonts w:ascii="Times" w:hAnsi="Times"/>
        </w:rPr>
      </w:pPr>
      <w:r w:rsidRPr="00F069FB">
        <w:rPr>
          <w:rFonts w:ascii="Times" w:hAnsi="Times" w:cs="Times New Roman"/>
        </w:rPr>
        <w:t xml:space="preserve">Antena </w:t>
      </w:r>
      <w:r w:rsidRPr="00F069FB">
        <w:rPr>
          <w:rFonts w:ascii="Times" w:hAnsi="Times" w:cs="Times New Roman"/>
          <w:i/>
        </w:rPr>
        <w:t>directional</w:t>
      </w:r>
      <w:r w:rsidRPr="00F069FB">
        <w:rPr>
          <w:rFonts w:ascii="Times" w:hAnsi="Times" w:cs="Times New Roman"/>
        </w:rPr>
        <w:t xml:space="preserve"> memiliki sudut pemancaran kecil dengan pola radiasi yang terarah atau terfokus serta dapat menjangkau jarak yang relatif jauh. Pola radiasi </w:t>
      </w:r>
      <w:r w:rsidRPr="00F069FB">
        <w:rPr>
          <w:rFonts w:ascii="Times" w:hAnsi="Times" w:cs="Times New Roman"/>
          <w:i/>
        </w:rPr>
        <w:t>omnidirectional</w:t>
      </w:r>
      <w:r w:rsidRPr="00F069FB">
        <w:rPr>
          <w:rFonts w:ascii="Times" w:hAnsi="Times" w:cs="Times New Roman"/>
        </w:rPr>
        <w:t xml:space="preserve"> didefinisikan sebagai pola yang mempunyai pola tidak berarah pada bidang </w:t>
      </w:r>
      <w:r w:rsidRPr="00F069FB">
        <w:rPr>
          <w:rFonts w:ascii="Times" w:hAnsi="Times" w:cs="Times New Roman"/>
          <w:i/>
        </w:rPr>
        <w:t>azimuth</w:t>
      </w:r>
      <w:r w:rsidRPr="00F069FB">
        <w:rPr>
          <w:rFonts w:ascii="Times" w:hAnsi="Times" w:cs="Times New Roman"/>
        </w:rPr>
        <w:t xml:space="preserve"> dan dalam pola berarah bidang </w:t>
      </w:r>
      <w:r w:rsidRPr="00F069FB">
        <w:rPr>
          <w:rFonts w:ascii="Times" w:hAnsi="Times" w:cs="Times New Roman"/>
          <w:i/>
        </w:rPr>
        <w:t>elevasi</w:t>
      </w:r>
      <w:r w:rsidRPr="00F069FB">
        <w:rPr>
          <w:rFonts w:ascii="Times" w:hAnsi="Times" w:cs="Times New Roman"/>
        </w:rPr>
        <w:t xml:space="preserve"> (Subagio, 2010).  Pola radiasi </w:t>
      </w:r>
      <w:r w:rsidRPr="00F069FB">
        <w:rPr>
          <w:rFonts w:ascii="Times" w:hAnsi="Times" w:cs="Times New Roman"/>
          <w:i/>
        </w:rPr>
        <w:t>omnidirectional</w:t>
      </w:r>
      <w:r w:rsidRPr="00F069FB">
        <w:rPr>
          <w:rFonts w:ascii="Times" w:hAnsi="Times" w:cs="Times New Roman"/>
        </w:rPr>
        <w:t xml:space="preserve"> </w:t>
      </w:r>
      <w:r w:rsidRPr="00F069FB">
        <w:rPr>
          <w:rFonts w:ascii="Times" w:hAnsi="Times"/>
        </w:rPr>
        <w:t>memancar sama besar ke beberapa bidang saja</w:t>
      </w:r>
      <w:r w:rsidRPr="00F069FB">
        <w:rPr>
          <w:rFonts w:ascii="Times" w:hAnsi="Times" w:cs="Times New Roman"/>
        </w:rPr>
        <w:t xml:space="preserve"> dan digambarkan seperti bentuk kue donat berbentuk dengan pusat berhimpit. Pola radiasi </w:t>
      </w:r>
      <w:r w:rsidRPr="00F069FB">
        <w:rPr>
          <w:rFonts w:ascii="Times" w:hAnsi="Times" w:cs="Times New Roman"/>
          <w:i/>
        </w:rPr>
        <w:t>omnidirectional</w:t>
      </w:r>
      <w:r w:rsidRPr="00F069FB">
        <w:rPr>
          <w:rFonts w:ascii="Times" w:hAnsi="Times" w:cs="Times New Roman"/>
        </w:rPr>
        <w:t xml:space="preserve"> mempunyai sifat umum radiasi atau pancaran sinyal 360</w:t>
      </w:r>
      <w:r w:rsidRPr="00F069FB">
        <w:rPr>
          <w:rFonts w:ascii="Times" w:hAnsi="Times" w:cs="Times New Roman"/>
          <w:vertAlign w:val="superscript"/>
        </w:rPr>
        <w:t>0</w:t>
      </w:r>
      <w:r w:rsidRPr="00F069FB">
        <w:rPr>
          <w:rFonts w:ascii="Times" w:hAnsi="Times" w:cs="Times New Roman"/>
        </w:rPr>
        <w:t xml:space="preserve"> yang tegak lurus ke atas. </w:t>
      </w:r>
      <w:r w:rsidRPr="00F069FB">
        <w:rPr>
          <w:rFonts w:ascii="Times" w:hAnsi="Times"/>
          <w:noProof/>
        </w:rPr>
        <w:t xml:space="preserve"> </w:t>
      </w:r>
      <w:r w:rsidRPr="00F069FB">
        <w:rPr>
          <w:rFonts w:ascii="Times" w:hAnsi="Times"/>
        </w:rPr>
        <w:t xml:space="preserve">Pada pola radiasi antena juga terdapat daerah – daerah radiasi yang disebut lobe. Lobe radiasi dibatasi oleh daerah – daerah instensitas radiasi </w:t>
      </w:r>
      <w:r w:rsidRPr="00F069FB">
        <w:rPr>
          <w:rFonts w:ascii="Times" w:hAnsi="Times"/>
        </w:rPr>
        <w:lastRenderedPageBreak/>
        <w:t>yang relatif kuat. Terdapat 4 lobe pada pola radiasi yaitu lobe besar (</w:t>
      </w:r>
      <w:r w:rsidRPr="00F069FB">
        <w:rPr>
          <w:rFonts w:ascii="Times" w:hAnsi="Times"/>
          <w:i/>
        </w:rPr>
        <w:t>major lobe</w:t>
      </w:r>
      <w:r w:rsidRPr="00F069FB">
        <w:rPr>
          <w:rFonts w:ascii="Times" w:hAnsi="Times"/>
        </w:rPr>
        <w:t>), lobe</w:t>
      </w:r>
      <w:r w:rsidRPr="00F069FB">
        <w:rPr>
          <w:rFonts w:ascii="Times" w:hAnsi="Times"/>
          <w:i/>
        </w:rPr>
        <w:t xml:space="preserve"> </w:t>
      </w:r>
      <w:r w:rsidRPr="00F069FB">
        <w:rPr>
          <w:rFonts w:ascii="Times" w:hAnsi="Times"/>
        </w:rPr>
        <w:t>kecil (</w:t>
      </w:r>
      <w:r w:rsidRPr="00F069FB">
        <w:rPr>
          <w:rFonts w:ascii="Times" w:hAnsi="Times"/>
          <w:i/>
        </w:rPr>
        <w:t>minor lobe</w:t>
      </w:r>
      <w:r w:rsidRPr="00F069FB">
        <w:rPr>
          <w:rFonts w:ascii="Times" w:hAnsi="Times"/>
        </w:rPr>
        <w:t>), lobe sisi (</w:t>
      </w:r>
      <w:r w:rsidRPr="00F069FB">
        <w:rPr>
          <w:rFonts w:ascii="Times" w:hAnsi="Times"/>
          <w:i/>
        </w:rPr>
        <w:t>side</w:t>
      </w:r>
      <w:r w:rsidRPr="00F069FB">
        <w:rPr>
          <w:rFonts w:ascii="Times" w:hAnsi="Times"/>
        </w:rPr>
        <w:t xml:space="preserve"> </w:t>
      </w:r>
      <w:r w:rsidRPr="00F069FB">
        <w:rPr>
          <w:rFonts w:ascii="Times" w:hAnsi="Times"/>
          <w:i/>
        </w:rPr>
        <w:t>lobe</w:t>
      </w:r>
      <w:r w:rsidRPr="00F069FB">
        <w:rPr>
          <w:rFonts w:ascii="Times" w:hAnsi="Times"/>
        </w:rPr>
        <w:t>), dan lobe belakang (</w:t>
      </w:r>
      <w:r w:rsidRPr="00F069FB">
        <w:rPr>
          <w:rFonts w:ascii="Times" w:hAnsi="Times"/>
          <w:i/>
        </w:rPr>
        <w:t>back lobe</w:t>
      </w:r>
      <w:r w:rsidRPr="00F069FB">
        <w:rPr>
          <w:rFonts w:ascii="Times" w:hAnsi="Times"/>
        </w:rPr>
        <w:t xml:space="preserve">) (Balanis, 2005). </w:t>
      </w:r>
      <w:r w:rsidRPr="00F069FB">
        <w:rPr>
          <w:rFonts w:ascii="Times" w:hAnsi="Times"/>
          <w:i/>
        </w:rPr>
        <w:t>Major</w:t>
      </w:r>
      <w:r w:rsidRPr="00F069FB">
        <w:rPr>
          <w:rFonts w:ascii="Times" w:hAnsi="Times"/>
        </w:rPr>
        <w:t xml:space="preserve"> </w:t>
      </w:r>
      <w:r w:rsidRPr="00F069FB">
        <w:rPr>
          <w:rFonts w:ascii="Times" w:hAnsi="Times"/>
          <w:i/>
        </w:rPr>
        <w:t>lobe</w:t>
      </w:r>
      <w:r w:rsidRPr="00F069FB">
        <w:rPr>
          <w:rFonts w:ascii="Times" w:hAnsi="Times"/>
        </w:rPr>
        <w:t xml:space="preserve"> (</w:t>
      </w:r>
      <w:r w:rsidRPr="00F069FB">
        <w:rPr>
          <w:rFonts w:ascii="Times" w:hAnsi="Times"/>
          <w:i/>
        </w:rPr>
        <w:t>main beam)</w:t>
      </w:r>
      <w:r w:rsidRPr="00F069FB">
        <w:rPr>
          <w:rFonts w:ascii="Times" w:hAnsi="Times"/>
        </w:rPr>
        <w:t xml:space="preserve"> yaitu arah pola radiasi yang dikehendaki atau </w:t>
      </w:r>
      <w:r w:rsidRPr="00F069FB">
        <w:rPr>
          <w:rFonts w:ascii="Times" w:hAnsi="Times"/>
          <w:i/>
        </w:rPr>
        <w:t>radiation lobe</w:t>
      </w:r>
      <w:r w:rsidRPr="00F069FB">
        <w:rPr>
          <w:rFonts w:ascii="Times" w:hAnsi="Times"/>
        </w:rPr>
        <w:t xml:space="preserve"> yang berisi arah radiasi maksimum dan </w:t>
      </w:r>
      <w:r w:rsidRPr="00F069FB">
        <w:rPr>
          <w:rFonts w:ascii="Times" w:hAnsi="Times"/>
          <w:i/>
        </w:rPr>
        <w:t>major lobe</w:t>
      </w:r>
      <w:r w:rsidRPr="00F069FB">
        <w:rPr>
          <w:rFonts w:ascii="Times" w:hAnsi="Times"/>
        </w:rPr>
        <w:t xml:space="preserve"> menunjuk ke arah θ = 0. </w:t>
      </w:r>
      <w:r w:rsidRPr="00F069FB">
        <w:rPr>
          <w:rFonts w:ascii="Times" w:hAnsi="Times"/>
          <w:i/>
        </w:rPr>
        <w:t>Minor lobe</w:t>
      </w:r>
      <w:r w:rsidRPr="00F069FB">
        <w:rPr>
          <w:rFonts w:ascii="Times" w:hAnsi="Times"/>
        </w:rPr>
        <w:t xml:space="preserve"> yaitu arah radiasi yang tidak dikehendaki. </w:t>
      </w:r>
      <w:r w:rsidRPr="00F069FB">
        <w:rPr>
          <w:rFonts w:ascii="Times" w:hAnsi="Times"/>
          <w:i/>
        </w:rPr>
        <w:t>Side lobe</w:t>
      </w:r>
      <w:r w:rsidRPr="00F069FB">
        <w:rPr>
          <w:rFonts w:ascii="Times" w:hAnsi="Times"/>
        </w:rPr>
        <w:t xml:space="preserve"> adalah lobe samping yang meradiasi ke segala arah selain ke lobe</w:t>
      </w:r>
      <w:r w:rsidRPr="00F069FB">
        <w:rPr>
          <w:rFonts w:ascii="Times" w:hAnsi="Times"/>
          <w:i/>
        </w:rPr>
        <w:t xml:space="preserve"> </w:t>
      </w:r>
      <w:r w:rsidRPr="00F069FB">
        <w:rPr>
          <w:rFonts w:ascii="Times" w:hAnsi="Times"/>
        </w:rPr>
        <w:t xml:space="preserve">yang diinginkan. </w:t>
      </w:r>
      <w:r w:rsidRPr="00F069FB">
        <w:rPr>
          <w:rFonts w:ascii="Times" w:hAnsi="Times"/>
          <w:i/>
        </w:rPr>
        <w:t>Side lobe</w:t>
      </w:r>
      <w:r w:rsidRPr="00F069FB">
        <w:rPr>
          <w:rFonts w:ascii="Times" w:hAnsi="Times"/>
        </w:rPr>
        <w:t xml:space="preserve"> biasanya berdekatan dengan </w:t>
      </w:r>
      <w:r w:rsidRPr="00F069FB">
        <w:rPr>
          <w:rFonts w:ascii="Times" w:hAnsi="Times"/>
          <w:i/>
        </w:rPr>
        <w:t xml:space="preserve">major </w:t>
      </w:r>
      <w:r w:rsidRPr="00F069FB">
        <w:rPr>
          <w:rFonts w:ascii="Times" w:hAnsi="Times"/>
        </w:rPr>
        <w:t xml:space="preserve">atau </w:t>
      </w:r>
      <w:r w:rsidRPr="00F069FB">
        <w:rPr>
          <w:rFonts w:ascii="Times" w:hAnsi="Times"/>
          <w:i/>
        </w:rPr>
        <w:t>main lobe</w:t>
      </w:r>
      <w:r w:rsidRPr="00F069FB">
        <w:rPr>
          <w:rFonts w:ascii="Times" w:hAnsi="Times"/>
        </w:rPr>
        <w:t xml:space="preserve">.  </w:t>
      </w:r>
      <w:r w:rsidRPr="00F069FB">
        <w:rPr>
          <w:rFonts w:ascii="Times" w:hAnsi="Times"/>
          <w:i/>
        </w:rPr>
        <w:t>Back Lobe</w:t>
      </w:r>
      <w:r w:rsidRPr="00F069FB">
        <w:rPr>
          <w:rFonts w:ascii="Times" w:hAnsi="Times"/>
        </w:rPr>
        <w:t xml:space="preserve"> adalah lobe radiasi yang porosnya membentuk sudut sekitar 180</w:t>
      </w:r>
      <w:r w:rsidRPr="00F069FB">
        <w:rPr>
          <w:rFonts w:ascii="Times" w:hAnsi="Times"/>
          <w:vertAlign w:val="superscript"/>
        </w:rPr>
        <w:t xml:space="preserve">0 </w:t>
      </w:r>
      <w:r w:rsidRPr="00F069FB">
        <w:rPr>
          <w:rFonts w:ascii="Times" w:hAnsi="Times"/>
        </w:rPr>
        <w:t xml:space="preserve">sehubungan dengan beam antena. </w:t>
      </w:r>
      <w:r w:rsidRPr="00F069FB">
        <w:rPr>
          <w:rFonts w:ascii="Times" w:hAnsi="Times"/>
          <w:i/>
        </w:rPr>
        <w:t>Back Lobe</w:t>
      </w:r>
      <w:r w:rsidRPr="00F069FB">
        <w:rPr>
          <w:rFonts w:ascii="Times" w:hAnsi="Times"/>
        </w:rPr>
        <w:t xml:space="preserve"> biasanya mengacu pada </w:t>
      </w:r>
      <w:r w:rsidRPr="00F069FB">
        <w:rPr>
          <w:rFonts w:ascii="Times" w:hAnsi="Times"/>
          <w:i/>
        </w:rPr>
        <w:t>minor lobe</w:t>
      </w:r>
      <w:r w:rsidRPr="00F069FB">
        <w:rPr>
          <w:rFonts w:ascii="Times" w:hAnsi="Times"/>
        </w:rPr>
        <w:t xml:space="preserve"> yang menempati </w:t>
      </w:r>
      <w:r w:rsidRPr="00F069FB">
        <w:rPr>
          <w:rFonts w:ascii="Times" w:hAnsi="Times"/>
          <w:noProof/>
        </w:rPr>
        <w:drawing>
          <wp:anchor distT="0" distB="0" distL="114300" distR="114300" simplePos="0" relativeHeight="251672576" behindDoc="0" locked="0" layoutInCell="1" allowOverlap="1" wp14:anchorId="3EAB28DE" wp14:editId="3AC13EF7">
            <wp:simplePos x="0" y="0"/>
            <wp:positionH relativeFrom="column">
              <wp:posOffset>1432063</wp:posOffset>
            </wp:positionH>
            <wp:positionV relativeFrom="paragraph">
              <wp:posOffset>3303353</wp:posOffset>
            </wp:positionV>
            <wp:extent cx="3257550" cy="3202990"/>
            <wp:effectExtent l="0" t="0" r="0" b="0"/>
            <wp:wrapTopAndBottom/>
            <wp:docPr id="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extLst>
                        <a:ext uri="{28A0092B-C50C-407E-A947-70E740481C1C}">
                          <a14:useLocalDpi xmlns:a14="http://schemas.microsoft.com/office/drawing/2010/main" val="0"/>
                        </a:ext>
                      </a:extLst>
                    </a:blip>
                    <a:srcRect l="4310" t="3048" b="953"/>
                    <a:stretch/>
                  </pic:blipFill>
                  <pic:spPr bwMode="auto">
                    <a:xfrm>
                      <a:off x="0" y="0"/>
                      <a:ext cx="3257550" cy="32029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069FB">
        <w:rPr>
          <w:rFonts w:ascii="Times" w:hAnsi="Times"/>
        </w:rPr>
        <w:t xml:space="preserve">posisi dalam arah yang berlawanan dengan </w:t>
      </w:r>
      <w:r w:rsidRPr="00F069FB">
        <w:rPr>
          <w:rFonts w:ascii="Times" w:hAnsi="Times"/>
          <w:i/>
        </w:rPr>
        <w:t>major</w:t>
      </w:r>
      <w:r w:rsidRPr="00F069FB">
        <w:rPr>
          <w:rFonts w:ascii="Times" w:hAnsi="Times"/>
        </w:rPr>
        <w:t xml:space="preserve"> </w:t>
      </w:r>
      <w:r w:rsidRPr="00F069FB">
        <w:rPr>
          <w:rFonts w:ascii="Times" w:hAnsi="Times"/>
          <w:i/>
        </w:rPr>
        <w:t>lobe.</w:t>
      </w:r>
    </w:p>
    <w:p w14:paraId="5AEA8AB4" w14:textId="18BB10D7" w:rsidR="005E49F2" w:rsidRPr="00F069FB" w:rsidRDefault="005E49F2" w:rsidP="005E49F2">
      <w:pPr>
        <w:pStyle w:val="DaftarParagraf"/>
        <w:spacing w:line="360" w:lineRule="auto"/>
        <w:ind w:left="1418"/>
        <w:jc w:val="both"/>
        <w:rPr>
          <w:rFonts w:ascii="Times" w:hAnsi="Times"/>
        </w:rPr>
      </w:pPr>
    </w:p>
    <w:p w14:paraId="53B6B0B4" w14:textId="7B95A42A" w:rsidR="002040B7" w:rsidRPr="00F069FB" w:rsidRDefault="005E49F2" w:rsidP="005E49F2">
      <w:pPr>
        <w:spacing w:line="360" w:lineRule="auto"/>
        <w:ind w:left="1418"/>
        <w:jc w:val="both"/>
        <w:rPr>
          <w:rFonts w:ascii="Times" w:hAnsi="Times"/>
        </w:rPr>
      </w:pPr>
      <w:r w:rsidRPr="00F069FB">
        <w:rPr>
          <w:rFonts w:ascii="Times" w:hAnsi="Times"/>
        </w:rPr>
        <w:t xml:space="preserve">Pola radiasi antena menunjukkan bentuk intensitas radiasi yang ditimbulkan oleh suatu antena. Pada Gambar 2.5, juga dapat diketahui bahwa terdapat beberapa daerah lain yaitu </w:t>
      </w:r>
      <w:r w:rsidRPr="00F069FB">
        <w:rPr>
          <w:rFonts w:ascii="Times" w:hAnsi="Times"/>
          <w:i/>
        </w:rPr>
        <w:t>Half Power Beamwidth</w:t>
      </w:r>
      <w:r w:rsidRPr="00F069FB">
        <w:rPr>
          <w:rFonts w:ascii="Times" w:hAnsi="Times"/>
        </w:rPr>
        <w:t xml:space="preserve"> (HPBW) dan F</w:t>
      </w:r>
      <w:r w:rsidRPr="00F069FB">
        <w:rPr>
          <w:rFonts w:ascii="Times" w:hAnsi="Times"/>
          <w:i/>
        </w:rPr>
        <w:t>irst Null Beamwidth</w:t>
      </w:r>
      <w:r w:rsidRPr="00F069FB">
        <w:rPr>
          <w:rFonts w:ascii="Times" w:hAnsi="Times"/>
        </w:rPr>
        <w:t xml:space="preserve"> (FNBW). </w:t>
      </w:r>
      <w:r w:rsidRPr="00F069FB">
        <w:rPr>
          <w:rFonts w:ascii="Times" w:hAnsi="Times"/>
          <w:i/>
        </w:rPr>
        <w:t>Beamwidth</w:t>
      </w:r>
      <w:r w:rsidRPr="00F069FB">
        <w:rPr>
          <w:rFonts w:ascii="Times" w:hAnsi="Times"/>
        </w:rPr>
        <w:t xml:space="preserve"> sendiri merupakan besarnya sudut berkas pancaran gelombang frekuensi radio utama yang dihitung pada titik 3 dB menurun dari puncak lobe utama. </w:t>
      </w:r>
      <w:r w:rsidRPr="00F069FB">
        <w:rPr>
          <w:rFonts w:ascii="Times" w:hAnsi="Times"/>
          <w:i/>
        </w:rPr>
        <w:t>Beamwidth</w:t>
      </w:r>
      <w:r w:rsidRPr="00F069FB">
        <w:rPr>
          <w:rFonts w:ascii="Times" w:hAnsi="Times"/>
        </w:rPr>
        <w:t xml:space="preserve"> juga didefinisikan </w:t>
      </w:r>
      <w:r w:rsidRPr="00F069FB">
        <w:rPr>
          <w:rFonts w:ascii="Times" w:hAnsi="Times"/>
        </w:rPr>
        <w:lastRenderedPageBreak/>
        <w:t xml:space="preserve">sebagai pemisahan sudut antara dua titik identik di sisi berlawanan dari pola maksimum (Balanis, 2005). </w:t>
      </w:r>
      <w:r w:rsidRPr="00F069FB">
        <w:rPr>
          <w:rFonts w:ascii="Times" w:hAnsi="Times"/>
          <w:i/>
        </w:rPr>
        <w:t>Half Power Beamwidth</w:t>
      </w:r>
      <w:r w:rsidRPr="00F069FB">
        <w:rPr>
          <w:rFonts w:ascii="Times" w:hAnsi="Times"/>
        </w:rPr>
        <w:t xml:space="preserve"> (HPBW) merupakan daerah sudut yang dibatasi oleh ½ daya atau -3 dB atau 0.707 dari medan maksimum pada </w:t>
      </w:r>
      <w:r w:rsidRPr="00F069FB">
        <w:rPr>
          <w:rFonts w:ascii="Times" w:hAnsi="Times"/>
          <w:iCs/>
        </w:rPr>
        <w:t>lobe</w:t>
      </w:r>
      <w:r w:rsidRPr="00F069FB">
        <w:rPr>
          <w:rFonts w:ascii="Times" w:hAnsi="Times"/>
          <w:i/>
        </w:rPr>
        <w:t xml:space="preserve"> </w:t>
      </w:r>
      <w:r w:rsidRPr="00F069FB">
        <w:rPr>
          <w:rFonts w:ascii="Times" w:hAnsi="Times"/>
        </w:rPr>
        <w:t xml:space="preserve">utama, sedangkan </w:t>
      </w:r>
      <w:r w:rsidRPr="00F069FB">
        <w:rPr>
          <w:rFonts w:ascii="Times" w:hAnsi="Times"/>
          <w:i/>
        </w:rPr>
        <w:t>First Null Beamwidth</w:t>
      </w:r>
      <w:r w:rsidRPr="00F069FB">
        <w:rPr>
          <w:rFonts w:ascii="Times" w:hAnsi="Times"/>
        </w:rPr>
        <w:t xml:space="preserve"> (FNBW) merupakan rentang sudut antara nilai daya nol pertama yang bersebelahan dengan lobe utama dan bernilai 2 HPBW (Balanis, 2005).</w:t>
      </w:r>
    </w:p>
    <w:p w14:paraId="36C7DBB7" w14:textId="77777777" w:rsidR="00302412" w:rsidRPr="00F069FB" w:rsidRDefault="00302412" w:rsidP="005E49F2">
      <w:pPr>
        <w:spacing w:line="360" w:lineRule="auto"/>
        <w:ind w:left="1418"/>
        <w:jc w:val="both"/>
        <w:rPr>
          <w:rFonts w:ascii="Times" w:hAnsi="Times"/>
        </w:rPr>
      </w:pPr>
    </w:p>
    <w:p w14:paraId="14116743" w14:textId="1F72A1D9" w:rsidR="00C17231" w:rsidRPr="00F069FB" w:rsidRDefault="00C17231" w:rsidP="00C17231">
      <w:pPr>
        <w:pStyle w:val="DaftarParagraf"/>
        <w:numPr>
          <w:ilvl w:val="0"/>
          <w:numId w:val="13"/>
        </w:numPr>
        <w:spacing w:line="360" w:lineRule="auto"/>
        <w:rPr>
          <w:rFonts w:ascii="Times" w:hAnsi="Times"/>
          <w:lang w:val="en-US"/>
        </w:rPr>
      </w:pPr>
      <w:r w:rsidRPr="00F069FB">
        <w:rPr>
          <w:rFonts w:ascii="Times" w:hAnsi="Times"/>
          <w:lang w:val="en-US"/>
        </w:rPr>
        <w:t>Polarisasi</w:t>
      </w:r>
    </w:p>
    <w:p w14:paraId="66FB557B" w14:textId="7055FD4E" w:rsidR="0082263A" w:rsidRPr="00F069FB" w:rsidRDefault="00302412" w:rsidP="0082263A">
      <w:pPr>
        <w:spacing w:line="360" w:lineRule="auto"/>
        <w:ind w:left="1418"/>
        <w:jc w:val="both"/>
        <w:rPr>
          <w:rFonts w:ascii="Times" w:hAnsi="Times" w:cs="Times New Roman"/>
          <w:i/>
        </w:rPr>
      </w:pPr>
      <w:r w:rsidRPr="00F069FB">
        <w:rPr>
          <w:rFonts w:ascii="Times" w:hAnsi="Times" w:cs="Times New Roman"/>
          <w:noProof/>
        </w:rPr>
        <mc:AlternateContent>
          <mc:Choice Requires="wpg">
            <w:drawing>
              <wp:anchor distT="0" distB="0" distL="114300" distR="114300" simplePos="0" relativeHeight="251674624" behindDoc="0" locked="0" layoutInCell="1" allowOverlap="1" wp14:anchorId="76609FE1" wp14:editId="313873EC">
                <wp:simplePos x="0" y="0"/>
                <wp:positionH relativeFrom="column">
                  <wp:posOffset>1220884</wp:posOffset>
                </wp:positionH>
                <wp:positionV relativeFrom="paragraph">
                  <wp:posOffset>4792980</wp:posOffset>
                </wp:positionV>
                <wp:extent cx="3458817" cy="327025"/>
                <wp:effectExtent l="0" t="0" r="0" b="3175"/>
                <wp:wrapNone/>
                <wp:docPr id="20" name="Group 20"/>
                <wp:cNvGraphicFramePr/>
                <a:graphic xmlns:a="http://schemas.openxmlformats.org/drawingml/2006/main">
                  <a:graphicData uri="http://schemas.microsoft.com/office/word/2010/wordprocessingGroup">
                    <wpg:wgp>
                      <wpg:cNvGrpSpPr/>
                      <wpg:grpSpPr>
                        <a:xfrm>
                          <a:off x="0" y="0"/>
                          <a:ext cx="3458817" cy="327025"/>
                          <a:chOff x="0" y="0"/>
                          <a:chExt cx="3467100" cy="327025"/>
                        </a:xfrm>
                      </wpg:grpSpPr>
                      <wps:wsp>
                        <wps:cNvPr id="26" name="Text Box 26"/>
                        <wps:cNvSpPr txBox="1"/>
                        <wps:spPr>
                          <a:xfrm>
                            <a:off x="0" y="19050"/>
                            <a:ext cx="857250"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F90D7E5" w14:textId="77777777" w:rsidR="0082263A" w:rsidRDefault="0082263A" w:rsidP="0082263A">
                              <w:r>
                                <w:t>Lini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1314450" y="0"/>
                            <a:ext cx="828675" cy="2984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E6AB708" w14:textId="77777777" w:rsidR="0082263A" w:rsidRDefault="0082263A" w:rsidP="0082263A">
                              <w:r>
                                <w:t>Melingk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2790825" y="28575"/>
                            <a:ext cx="676275" cy="2984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8E94F1" w14:textId="77777777" w:rsidR="0082263A" w:rsidRDefault="0082263A" w:rsidP="0082263A">
                              <w:r>
                                <w:t>Eli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76609FE1" id="Group 20" o:spid="_x0000_s1030" style="position:absolute;left:0;text-align:left;margin-left:96.15pt;margin-top:377.4pt;width:272.35pt;height:25.75pt;z-index:251674624;mso-width-relative:margin" coordsize="34671,32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tOlGYwMAAGYOAAAOAAAAZHJzL2Uyb0RvYy54bWzsV0tv2zAMvg/YfxB0X504DztBnSLr1mJA&#13;&#10;0RZrh54VWU6MyZImKbGzXz9KtvPqBixdt8OQiy1TFEV+JD/J5xdVwdGKaZNLkeDuWQcjJqhMczFP&#13;&#10;8JfHq3cxRsYSkRIuBUvwmhl8MXn75rxUYxbKheQp0wiMCDMuVYIX1qpxEBi6YAUxZ1IxAZOZ1AWx&#13;&#10;8KnnQapJCdYLHoSdzjAopU6VlpQZA9IP9SSeePtZxqi9yzLDLOIJBt+sf2r/nLlnMDkn47kmapHT&#13;&#10;xg3yAi8KkgvYdGPqA7EELXX+zFSRUy2NzOwZlUUgsyynzMcA0XQ7B9Fca7lUPpb5uJyrDUwA7QFO&#13;&#10;LzZLb1fXWj2oew1IlGoOWPgvF0uV6cK9wUtUecjWG8hYZREFYa8/iONuhBGFuV4YdcJBjSldAPDP&#13;&#10;ltHFx83CYdTtQEr2FwbttsGeM6WC8jBbBMyfIfCwIIp5YM0YELjXKE8THA4xEqSAKn104b2XFQKR&#13;&#10;x8WrOZSQrUAOld7KDQh/CVZ31Bk0NdYCFg+iEGQ+7LAfDev5TdhkrLSx10wWyA0SrKGEfWWR1Y2x&#13;&#10;4AyotipuXyGvcs59GXOBygQPe2BybwZWcOEkzDdEY8ZBWjvvR3bNmdPh4jPLAA6fcCfwrcguuUYr&#13;&#10;Ak1EKGXC+vC9XdB2Whk4cczCRn/r1TGL6zjanaWwm8VFLqT20R+4nX5tXc5qfQByJ243tNWs8nXQ&#13;&#10;a3M7k+kaUq5lTRtG0ascknJDjL0nGngC8gjcZ+/gkXEJ4MtmhNFC6u8/kzt9KF6YxagE3kmw+bYk&#13;&#10;mmHEPwko61G333dE5T/6UCzwoXdnZrszYllcSshKF1hWUT90+pa3w0zL4gkocup2hSkiKOydYNsO&#13;&#10;L23NhkCxlE2nXgmoSRF7Ix4UdaZdklzJPVZPRKumLi0U9K1sG4mMD8qz1nUrhZwurcxyX7sO5xrV&#13;&#10;Bn9oasc7/6K7gaQOuztqMw0kcEx3d3uQJdfFzwkxDuNhNGj6exQ7rbppWzZtm/c3+9tInqeuxR2W&#13;&#10;B0XNN324p3XiAfwqPNBvq+PEA/8TD8CN9JAH4jbTR/JAGI06Mdx4HA+EcLI3d5/2rB9Gw/A1ueB0&#13;&#10;1r/6We8ztj2VTmf93z7r/b0efmb8Rbb58XJ/S7vf/m6w/T2c/AAAAP//AwBQSwMEFAAGAAgAAAAh&#13;&#10;ACv1iyLmAAAAEAEAAA8AAABkcnMvZG93bnJldi54bWxMj09vgkAQxe9N+h0206S3uiBVFFmMsX9O&#13;&#10;pkm1SeNthBGI7C5hV8Bv3+mpvUzyMm/evF+6HnUjeupcbY2CcBKAIJPbojalgq/D29MChPNoCmys&#13;&#10;IQU3crDO7u9STAo7mE/q974UHGJcggoq79tESpdXpNFNbEuGd2fbafQsu1IWHQ4crhs5DYK51Fgb&#13;&#10;/lBhS9uK8sv+qhW8DzhsovC1313O29vxMPv43oWk1OPD+LLisVmB8DT6vwv4ZeD+kHGxk72awomG&#13;&#10;9XIasVVBPHtmEHbEUcyIJwWLYB6BzFL5HyT7AQAA//8DAFBLAQItABQABgAIAAAAIQC2gziS/gAA&#13;&#10;AOEBAAATAAAAAAAAAAAAAAAAAAAAAABbQ29udGVudF9UeXBlc10ueG1sUEsBAi0AFAAGAAgAAAAh&#13;&#10;ADj9If/WAAAAlAEAAAsAAAAAAAAAAAAAAAAALwEAAF9yZWxzLy5yZWxzUEsBAi0AFAAGAAgAAAAh&#13;&#10;AJ+06UZjAwAAZg4AAA4AAAAAAAAAAAAAAAAALgIAAGRycy9lMm9Eb2MueG1sUEsBAi0AFAAGAAgA&#13;&#10;AAAhACv1iyLmAAAAEAEAAA8AAAAAAAAAAAAAAAAAvQUAAGRycy9kb3ducmV2LnhtbFBLBQYAAAAA&#13;&#10;BAAEAPMAAADQBgAAAAA=&#13;&#10;">
                <v:shape id="Text Box 26" o:spid="_x0000_s1031" type="#_x0000_t202" style="position:absolute;top:190;width:8572;height:24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mAwryQAAAOAAAAAPAAAAZHJzL2Rvd25yZXYueG1sRI9Ba8JA&#13;&#10;FITvhf6H5Qm91Y2BikTXEFLEUuwhqZfentlnEsy+jdmtpv76bqHgZWAY5htmlY6mExcaXGtZwWwa&#13;&#10;gSCurG65VrD/3DwvQDiPrLGzTAp+yEG6fnxYYaLtlQu6lL4WAcIuQQWN930ipasaMuimticO2dEO&#13;&#10;Bn2wQy31gNcAN52Mo2guDbYcFhrsKW+oOpXfRsF7vvnA4hCbxa3Lt7tj1p/3Xy9KPU3G12WQbAnC&#13;&#10;0+jvjX/Em1YQz+HvUDgDcv0LAAD//wMAUEsBAi0AFAAGAAgAAAAhANvh9svuAAAAhQEAABMAAAAA&#13;&#10;AAAAAAAAAAAAAAAAAFtDb250ZW50X1R5cGVzXS54bWxQSwECLQAUAAYACAAAACEAWvQsW78AAAAV&#13;&#10;AQAACwAAAAAAAAAAAAAAAAAfAQAAX3JlbHMvLnJlbHNQSwECLQAUAAYACAAAACEAPJgMK8kAAADg&#13;&#10;AAAADwAAAAAAAAAAAAAAAAAHAgAAZHJzL2Rvd25yZXYueG1sUEsFBgAAAAADAAMAtwAAAP0CAAAA&#13;&#10;AA==&#13;&#10;" filled="f" stroked="f" strokeweight=".5pt">
                  <v:textbox>
                    <w:txbxContent>
                      <w:p w14:paraId="5F90D7E5" w14:textId="77777777" w:rsidR="0082263A" w:rsidRDefault="0082263A" w:rsidP="0082263A">
                        <w:r>
                          <w:t>Linier</w:t>
                        </w:r>
                      </w:p>
                    </w:txbxContent>
                  </v:textbox>
                </v:shape>
                <v:shape id="Text Box 27" o:spid="_x0000_s1032" type="#_x0000_t202" style="position:absolute;left:13144;width:8287;height:29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rGMCygAAAOAAAAAPAAAAZHJzL2Rvd25yZXYueG1sRI9ba8JA&#13;&#10;FITfC/0Pyyn0peimiheiq5S2tuKbxgu+HbLHJDR7NmS3Sfrv3YLgy8AwzDfMfNmZUjRUu8Kygtd+&#13;&#10;BII4tbrgTME+WfWmIJxH1lhaJgV/5GC5eHyYY6xty1tqdj4TAcIuRgW591UspUtzMuj6tiIO2cXW&#13;&#10;Bn2wdSZ1jW2Am1IOomgsDRYcFnKs6D2n9Gf3axScX7LTxnVfh3Y4Glaf300yOepEqeen7mMW5G0G&#13;&#10;wlPn740bYq0VDCbwfyicAbm4AgAA//8DAFBLAQItABQABgAIAAAAIQDb4fbL7gAAAIUBAAATAAAA&#13;&#10;AAAAAAAAAAAAAAAAAABbQ29udGVudF9UeXBlc10ueG1sUEsBAi0AFAAGAAgAAAAhAFr0LFu/AAAA&#13;&#10;FQEAAAsAAAAAAAAAAAAAAAAAHwEAAF9yZWxzLy5yZWxzUEsBAi0AFAAGAAgAAAAhAPCsYwLKAAAA&#13;&#10;4AAAAA8AAAAAAAAAAAAAAAAABwIAAGRycy9kb3ducmV2LnhtbFBLBQYAAAAAAwADALcAAAD+AgAA&#13;&#10;AAA=&#13;&#10;" fillcolor="white [3201]" stroked="f" strokeweight=".5pt">
                  <v:textbox>
                    <w:txbxContent>
                      <w:p w14:paraId="5E6AB708" w14:textId="77777777" w:rsidR="0082263A" w:rsidRDefault="0082263A" w:rsidP="0082263A">
                        <w:r>
                          <w:t>Melingkar</w:t>
                        </w:r>
                      </w:p>
                    </w:txbxContent>
                  </v:textbox>
                </v:shape>
                <v:shape id="Text Box 28" o:spid="_x0000_s1033" type="#_x0000_t202" style="position:absolute;left:27908;top:285;width:6763;height:29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Sz3CyQAAAOAAAAAPAAAAZHJzL2Rvd25yZXYueG1sRI/BasJA&#13;&#10;EIbvgu+wjNCbbgy0SHQViUiltAetl96m2TEJzc6m2VVTn945FLwM/Az/N/MtVr1r1IW6UHs2MJ0k&#13;&#10;oIgLb2suDRw/t+MZqBCRLTaeycAfBVgth4MFZtZfeU+XQyyVQDhkaKCKsc20DkVFDsPEt8SyO/nO&#13;&#10;YZTYldp2eBW4a3SaJC/aYc1yocKW8oqKn8PZGXjLtx+4/07d7Nbkr++ndft7/Ho25mnUb+Yy1nNQ&#13;&#10;kfr4aPwjdtZAKh+LkMiAXt4BAAD//wMAUEsBAi0AFAAGAAgAAAAhANvh9svuAAAAhQEAABMAAAAA&#13;&#10;AAAAAAAAAAAAAAAAAFtDb250ZW50X1R5cGVzXS54bWxQSwECLQAUAAYACAAAACEAWvQsW78AAAAV&#13;&#10;AQAACwAAAAAAAAAAAAAAAAAfAQAAX3JlbHMvLnJlbHNQSwECLQAUAAYACAAAACEAIks9wskAAADg&#13;&#10;AAAADwAAAAAAAAAAAAAAAAAHAgAAZHJzL2Rvd25yZXYueG1sUEsFBgAAAAADAAMAtwAAAP0CAAAA&#13;&#10;AA==&#13;&#10;" filled="f" stroked="f" strokeweight=".5pt">
                  <v:textbox>
                    <w:txbxContent>
                      <w:p w14:paraId="798E94F1" w14:textId="77777777" w:rsidR="0082263A" w:rsidRDefault="0082263A" w:rsidP="0082263A">
                        <w:r>
                          <w:t>Elips</w:t>
                        </w:r>
                      </w:p>
                    </w:txbxContent>
                  </v:textbox>
                </v:shape>
              </v:group>
            </w:pict>
          </mc:Fallback>
        </mc:AlternateContent>
      </w:r>
      <w:r w:rsidRPr="00F069FB">
        <w:rPr>
          <w:rFonts w:ascii="Times" w:hAnsi="Times"/>
          <w:noProof/>
        </w:rPr>
        <w:drawing>
          <wp:anchor distT="0" distB="0" distL="114300" distR="114300" simplePos="0" relativeHeight="251677696" behindDoc="0" locked="0" layoutInCell="1" allowOverlap="1" wp14:anchorId="615195B6" wp14:editId="0458F3E1">
            <wp:simplePos x="0" y="0"/>
            <wp:positionH relativeFrom="column">
              <wp:posOffset>3606800</wp:posOffset>
            </wp:positionH>
            <wp:positionV relativeFrom="paragraph">
              <wp:posOffset>3242310</wp:posOffset>
            </wp:positionV>
            <wp:extent cx="1157605" cy="1566545"/>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extLst>
                        <a:ext uri="{28A0092B-C50C-407E-A947-70E740481C1C}">
                          <a14:useLocalDpi xmlns:a14="http://schemas.microsoft.com/office/drawing/2010/main" val="0"/>
                        </a:ext>
                      </a:extLst>
                    </a:blip>
                    <a:srcRect l="6944" t="3227" r="12811" b="5108"/>
                    <a:stretch/>
                  </pic:blipFill>
                  <pic:spPr bwMode="auto">
                    <a:xfrm>
                      <a:off x="0" y="0"/>
                      <a:ext cx="1157605" cy="15665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069FB">
        <w:rPr>
          <w:rFonts w:ascii="Times" w:hAnsi="Times" w:cs="Times New Roman"/>
          <w:noProof/>
        </w:rPr>
        <w:drawing>
          <wp:anchor distT="0" distB="0" distL="114300" distR="114300" simplePos="0" relativeHeight="251676672" behindDoc="0" locked="0" layoutInCell="1" allowOverlap="1" wp14:anchorId="7BB33D88" wp14:editId="7D7C6999">
            <wp:simplePos x="0" y="0"/>
            <wp:positionH relativeFrom="column">
              <wp:posOffset>2286635</wp:posOffset>
            </wp:positionH>
            <wp:positionV relativeFrom="paragraph">
              <wp:posOffset>3241896</wp:posOffset>
            </wp:positionV>
            <wp:extent cx="1182370" cy="1576705"/>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extLst>
                        <a:ext uri="{28A0092B-C50C-407E-A947-70E740481C1C}">
                          <a14:useLocalDpi xmlns:a14="http://schemas.microsoft.com/office/drawing/2010/main" val="0"/>
                        </a:ext>
                      </a:extLst>
                    </a:blip>
                    <a:srcRect l="4725" t="8242" r="16499"/>
                    <a:stretch/>
                  </pic:blipFill>
                  <pic:spPr bwMode="auto">
                    <a:xfrm>
                      <a:off x="0" y="0"/>
                      <a:ext cx="1182370" cy="15767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069FB">
        <w:rPr>
          <w:rFonts w:ascii="Times" w:hAnsi="Times" w:cs="Times New Roman"/>
          <w:noProof/>
        </w:rPr>
        <w:drawing>
          <wp:anchor distT="0" distB="0" distL="114300" distR="114300" simplePos="0" relativeHeight="251675648" behindDoc="0" locked="0" layoutInCell="1" allowOverlap="1" wp14:anchorId="51AA6BD9" wp14:editId="18752B34">
            <wp:simplePos x="0" y="0"/>
            <wp:positionH relativeFrom="column">
              <wp:posOffset>904875</wp:posOffset>
            </wp:positionH>
            <wp:positionV relativeFrom="paragraph">
              <wp:posOffset>3261995</wp:posOffset>
            </wp:positionV>
            <wp:extent cx="1122680" cy="1546860"/>
            <wp:effectExtent l="0" t="0" r="0" b="254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extLst>
                        <a:ext uri="{28A0092B-C50C-407E-A947-70E740481C1C}">
                          <a14:useLocalDpi xmlns:a14="http://schemas.microsoft.com/office/drawing/2010/main" val="0"/>
                        </a:ext>
                      </a:extLst>
                    </a:blip>
                    <a:srcRect l="9196" t="6906" r="18628"/>
                    <a:stretch/>
                  </pic:blipFill>
                  <pic:spPr bwMode="auto">
                    <a:xfrm>
                      <a:off x="0" y="0"/>
                      <a:ext cx="1122680" cy="1546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2263A" w:rsidRPr="00F069FB">
        <w:rPr>
          <w:rFonts w:ascii="Times" w:hAnsi="Times" w:cs="Times New Roman"/>
        </w:rPr>
        <w:t xml:space="preserve">Polarisasi antena merupakan polarisasi dari gelombang yang ditransmisikan ke antena (Surjati, 2010). Polarisasi juga termasuk perambatan radiasi gelombang elektromagnetik yang dipancarkan oleh suatu antena dimana arah elemen antena terhadap permukaan bumi sebagai referensi lain. Jika arah tidak ditentukan maka polarisasi merupakan polarisasi pada arah </w:t>
      </w:r>
      <w:r w:rsidR="0082263A" w:rsidRPr="00F069FB">
        <w:rPr>
          <w:rFonts w:ascii="Times" w:hAnsi="Times" w:cs="Times New Roman"/>
          <w:i/>
        </w:rPr>
        <w:t>gain</w:t>
      </w:r>
      <w:r w:rsidR="0082263A" w:rsidRPr="00F069FB">
        <w:rPr>
          <w:rFonts w:ascii="Times" w:hAnsi="Times" w:cs="Times New Roman"/>
        </w:rPr>
        <w:t xml:space="preserve"> maksimum. Polarisasi dari gelombang yang teradiasi didefinisikan sebagai suatu keadaan gelombang elektromagnet yang menggambarkan arah dan magnitudo vektor medan elektrik yang bervariasi menurut waktu. Polarisasi diidentifikasikan sebagai gelombang yang diradiasikan dan diterima antena pada suatu arah tertentu. Pada antena terdapat 3 polarisasi yaitu polarisasi linier, </w:t>
      </w:r>
      <w:r w:rsidR="0082263A" w:rsidRPr="00F069FB">
        <w:rPr>
          <w:rFonts w:ascii="Times" w:hAnsi="Times" w:cs="Times New Roman"/>
          <w:i/>
        </w:rPr>
        <w:t>circular</w:t>
      </w:r>
      <w:r w:rsidR="0082263A" w:rsidRPr="00F069FB">
        <w:rPr>
          <w:rFonts w:ascii="Times" w:hAnsi="Times" w:cs="Times New Roman"/>
        </w:rPr>
        <w:t xml:space="preserve"> dan </w:t>
      </w:r>
      <w:r w:rsidR="0082263A" w:rsidRPr="00F069FB">
        <w:rPr>
          <w:rFonts w:ascii="Times" w:hAnsi="Times" w:cs="Times New Roman"/>
          <w:i/>
        </w:rPr>
        <w:t xml:space="preserve">ellipstical.    </w:t>
      </w:r>
    </w:p>
    <w:p w14:paraId="530B4000" w14:textId="4BE020C5" w:rsidR="00302412" w:rsidRPr="00F069FB" w:rsidRDefault="00302412" w:rsidP="00302412">
      <w:pPr>
        <w:spacing w:line="480" w:lineRule="auto"/>
        <w:ind w:left="1418"/>
        <w:jc w:val="both"/>
        <w:rPr>
          <w:rFonts w:ascii="Times" w:hAnsi="Times"/>
          <w:noProof/>
        </w:rPr>
      </w:pPr>
    </w:p>
    <w:p w14:paraId="1ABE2C49" w14:textId="2D603C26" w:rsidR="0082263A" w:rsidRPr="00F069FB" w:rsidRDefault="0082263A" w:rsidP="0082263A">
      <w:pPr>
        <w:tabs>
          <w:tab w:val="center" w:pos="3969"/>
          <w:tab w:val="left" w:pos="5505"/>
          <w:tab w:val="left" w:pos="7230"/>
        </w:tabs>
        <w:ind w:left="1418"/>
        <w:jc w:val="both"/>
        <w:rPr>
          <w:rFonts w:ascii="Times" w:hAnsi="Times" w:cs="Times New Roman"/>
        </w:rPr>
      </w:pPr>
      <w:r w:rsidRPr="00F069FB">
        <w:rPr>
          <w:rFonts w:ascii="Times" w:hAnsi="Times"/>
          <w:noProof/>
        </w:rPr>
        <w:tab/>
      </w:r>
    </w:p>
    <w:p w14:paraId="0CB5B820" w14:textId="462C3572" w:rsidR="0082263A" w:rsidRPr="00F069FB" w:rsidRDefault="00302412" w:rsidP="0082263A">
      <w:pPr>
        <w:spacing w:line="360" w:lineRule="auto"/>
        <w:ind w:left="1418"/>
        <w:jc w:val="both"/>
        <w:rPr>
          <w:rFonts w:ascii="Times" w:hAnsi="Times" w:cs="Times New Roman"/>
        </w:rPr>
      </w:pPr>
      <w:r w:rsidRPr="00F069FB">
        <w:rPr>
          <w:rFonts w:ascii="Times" w:hAnsi="Times" w:cs="Times New Roman"/>
          <w:lang w:val="en-US"/>
        </w:rPr>
        <w:t>Gambar diatas menujukkan</w:t>
      </w:r>
      <w:r w:rsidR="0082263A" w:rsidRPr="00F069FB">
        <w:rPr>
          <w:rFonts w:ascii="Times" w:hAnsi="Times" w:cs="Times New Roman"/>
        </w:rPr>
        <w:t xml:space="preserve"> 3 polarisasi yang terdapat pada antena. Polarisasi linier merupakan polarisasi yang terjadi jika suatu gelombang yang berubah menurut waktu pada suatu titik di ruang </w:t>
      </w:r>
      <w:r w:rsidR="0082263A" w:rsidRPr="00F069FB">
        <w:rPr>
          <w:rFonts w:ascii="Times" w:hAnsi="Times" w:cs="Times New Roman"/>
        </w:rPr>
        <w:lastRenderedPageBreak/>
        <w:t xml:space="preserve">memiliki vektor medan elektrik (magnet) pada titik tersebut selalu berorientasi pada garis lurus yang sama pada setiap waktu (Surjati, 2010). </w:t>
      </w:r>
      <w:r w:rsidR="0082263A" w:rsidRPr="00F069FB">
        <w:rPr>
          <w:rFonts w:ascii="Times" w:hAnsi="Times"/>
        </w:rPr>
        <w:t>Polarisasi linier juga didefinisikan sebagai vektor medan listrik yang berada pada bidang yang sama dengan arah rambatan.</w:t>
      </w:r>
      <w:r w:rsidR="0082263A" w:rsidRPr="00F069FB">
        <w:rPr>
          <w:rFonts w:ascii="Times" w:hAnsi="Times" w:cs="Times New Roman"/>
        </w:rPr>
        <w:t xml:space="preserve"> Polarisasi dapat terjadi jika vektor elektrik maupun magnet hanya terdapat satu komponen, atau dua komponen yang saling tegak lurus secara linier pada perbedaan phasa waktu atau 180</w:t>
      </w:r>
      <w:r w:rsidR="0082263A" w:rsidRPr="00F069FB">
        <w:rPr>
          <w:rFonts w:ascii="Times" w:hAnsi="Times" w:cs="Times New Roman"/>
          <w:vertAlign w:val="superscript"/>
        </w:rPr>
        <w:t>0</w:t>
      </w:r>
      <w:r w:rsidR="0082263A" w:rsidRPr="00F069FB">
        <w:rPr>
          <w:rFonts w:ascii="Times" w:hAnsi="Times" w:cs="Times New Roman"/>
        </w:rPr>
        <w:t xml:space="preserve"> atau kelipatannya. </w:t>
      </w:r>
      <w:r w:rsidR="0082263A" w:rsidRPr="00F069FB">
        <w:rPr>
          <w:rFonts w:ascii="Times" w:hAnsi="Times"/>
        </w:rPr>
        <w:t xml:space="preserve">Polarisasi </w:t>
      </w:r>
      <w:r w:rsidR="0082263A" w:rsidRPr="00F069FB">
        <w:rPr>
          <w:rFonts w:ascii="Times" w:hAnsi="Times"/>
          <w:i/>
        </w:rPr>
        <w:t>cilcular</w:t>
      </w:r>
      <w:r w:rsidR="0082263A" w:rsidRPr="00F069FB">
        <w:rPr>
          <w:rFonts w:ascii="Times" w:hAnsi="Times"/>
        </w:rPr>
        <w:t xml:space="preserve"> atau melingkar terjadi jika suatu gelombang yang berubah menurut waktu pada suatu titik memiliki vektor medan elektrik (magnet) pada titik tersebut berada pada jalur lingkaran sebagai fungsi waktu </w:t>
      </w:r>
      <w:r w:rsidR="0082263A" w:rsidRPr="00F069FB">
        <w:rPr>
          <w:rFonts w:ascii="Times" w:hAnsi="Times" w:cs="Times New Roman"/>
        </w:rPr>
        <w:t>(Surjati, 2010)</w:t>
      </w:r>
      <w:r w:rsidR="0082263A" w:rsidRPr="00F069FB">
        <w:rPr>
          <w:rFonts w:ascii="Times" w:hAnsi="Times"/>
        </w:rPr>
        <w:t xml:space="preserve">. Antena yang berpolarisasi </w:t>
      </w:r>
      <w:r w:rsidR="0082263A" w:rsidRPr="00F069FB">
        <w:rPr>
          <w:rFonts w:ascii="Times" w:hAnsi="Times"/>
          <w:i/>
        </w:rPr>
        <w:t>circular</w:t>
      </w:r>
      <w:r w:rsidR="0082263A" w:rsidRPr="00F069FB">
        <w:rPr>
          <w:rFonts w:ascii="Times" w:hAnsi="Times"/>
        </w:rPr>
        <w:t>, medan elektromagnetiknya berputar secara konstan terhadap antena Polarisasi dapat terjadi dengan kondisi medan harus mempunyai 2 komponen yang saling tegak lurus linier dan kedua komponen tersebut harus mempunyai magnitudo yang sama serta harus memiliki perbedaan phasa waktu pada kelipatan ganjil 90</w:t>
      </w:r>
      <w:r w:rsidR="0082263A" w:rsidRPr="00F069FB">
        <w:rPr>
          <w:rFonts w:ascii="Times" w:hAnsi="Times"/>
          <w:vertAlign w:val="superscript"/>
        </w:rPr>
        <w:t>0</w:t>
      </w:r>
      <w:r w:rsidR="0082263A" w:rsidRPr="00F069FB">
        <w:rPr>
          <w:rFonts w:ascii="Times" w:hAnsi="Times"/>
        </w:rPr>
        <w:t>.</w:t>
      </w:r>
    </w:p>
    <w:p w14:paraId="326561AB" w14:textId="77777777" w:rsidR="0082263A" w:rsidRPr="00F069FB" w:rsidRDefault="0082263A" w:rsidP="0082263A">
      <w:pPr>
        <w:spacing w:line="360" w:lineRule="auto"/>
        <w:ind w:left="1418"/>
        <w:jc w:val="both"/>
        <w:rPr>
          <w:rFonts w:ascii="Times" w:hAnsi="Times" w:cs="Times New Roman"/>
        </w:rPr>
      </w:pPr>
      <w:r w:rsidRPr="00F069FB">
        <w:rPr>
          <w:rFonts w:ascii="Times" w:hAnsi="Times" w:cs="Times New Roman"/>
        </w:rPr>
        <w:t xml:space="preserve">Polarisasi </w:t>
      </w:r>
      <w:r w:rsidRPr="00F069FB">
        <w:rPr>
          <w:rFonts w:ascii="Times" w:hAnsi="Times" w:cs="Times New Roman"/>
          <w:i/>
        </w:rPr>
        <w:t>ellipstical</w:t>
      </w:r>
      <w:r w:rsidRPr="00F069FB">
        <w:rPr>
          <w:rFonts w:ascii="Times" w:hAnsi="Times" w:cs="Times New Roman"/>
        </w:rPr>
        <w:t xml:space="preserve"> atau elips terjadi ketika gelombang yang berubah menurut waktu memiliki vektor medan (elektrik atau magnet) berada pada jalur kedudukan elips pada ruang (Surjati, 2010). Polarisasi elips dapat terjadi pada kondisi medan yang mempunyai dua komponen linier ortogonal dan kedua komponen tersebut harus berada pada magnitudo yang sama atau saling berbeda. Jika suatu kondisi dari kedua komponen tersebut berada pada magnitudonya yang berbeda, perbedaan phasa waktu antara kedua komponen tersebut harus tidak bernilai 0</w:t>
      </w:r>
      <w:r w:rsidRPr="00F069FB">
        <w:rPr>
          <w:rFonts w:ascii="Times" w:hAnsi="Times" w:cs="Times New Roman"/>
          <w:vertAlign w:val="superscript"/>
        </w:rPr>
        <w:t>0</w:t>
      </w:r>
      <w:r w:rsidRPr="00F069FB">
        <w:rPr>
          <w:rFonts w:ascii="Times" w:hAnsi="Times" w:cs="Times New Roman"/>
        </w:rPr>
        <w:t xml:space="preserve"> atau kelipatan 180</w:t>
      </w:r>
      <w:r w:rsidRPr="00F069FB">
        <w:rPr>
          <w:rFonts w:ascii="Times" w:hAnsi="Times" w:cs="Times New Roman"/>
          <w:vertAlign w:val="superscript"/>
        </w:rPr>
        <w:t xml:space="preserve">0 </w:t>
      </w:r>
      <w:r w:rsidRPr="00F069FB">
        <w:rPr>
          <w:rFonts w:ascii="Times" w:hAnsi="Times" w:cs="Times New Roman"/>
        </w:rPr>
        <w:t>(karena akan menjadi linier). Jika kedua komponen berposisi pada magnitudo yang sama, perbedaan phasa kedua komponen tersebut harus tidak merupakan kelipatan ganjil 90</w:t>
      </w:r>
      <w:r w:rsidRPr="00F069FB">
        <w:rPr>
          <w:rFonts w:ascii="Times" w:hAnsi="Times" w:cs="Times New Roman"/>
          <w:vertAlign w:val="superscript"/>
        </w:rPr>
        <w:t>0</w:t>
      </w:r>
      <w:r w:rsidRPr="00F069FB">
        <w:rPr>
          <w:rFonts w:ascii="Times" w:hAnsi="Times" w:cs="Times New Roman"/>
        </w:rPr>
        <w:t xml:space="preserve"> (karena akan menjadi </w:t>
      </w:r>
      <w:r w:rsidRPr="00F069FB">
        <w:rPr>
          <w:rFonts w:ascii="Times" w:hAnsi="Times" w:cs="Times New Roman"/>
          <w:i/>
        </w:rPr>
        <w:t>circular</w:t>
      </w:r>
      <w:r w:rsidRPr="00F069FB">
        <w:rPr>
          <w:rFonts w:ascii="Times" w:hAnsi="Times" w:cs="Times New Roman"/>
        </w:rPr>
        <w:t>).</w:t>
      </w:r>
    </w:p>
    <w:p w14:paraId="0BB7CEC9" w14:textId="5DC3F49B" w:rsidR="005E49F2" w:rsidRPr="00F069FB" w:rsidRDefault="005E49F2" w:rsidP="005E49F2">
      <w:pPr>
        <w:pStyle w:val="DaftarParagraf"/>
        <w:spacing w:line="360" w:lineRule="auto"/>
        <w:ind w:left="1440"/>
        <w:rPr>
          <w:rFonts w:ascii="Times" w:hAnsi="Times"/>
          <w:lang w:val="en-US"/>
        </w:rPr>
      </w:pPr>
    </w:p>
    <w:p w14:paraId="418BD046" w14:textId="77777777" w:rsidR="00302412" w:rsidRPr="00F069FB" w:rsidRDefault="00302412" w:rsidP="005E49F2">
      <w:pPr>
        <w:pStyle w:val="DaftarParagraf"/>
        <w:spacing w:line="360" w:lineRule="auto"/>
        <w:ind w:left="1440"/>
        <w:rPr>
          <w:rFonts w:ascii="Times" w:hAnsi="Times"/>
          <w:lang w:val="en-US"/>
        </w:rPr>
      </w:pPr>
    </w:p>
    <w:p w14:paraId="465FB31F" w14:textId="41E7D7AF" w:rsidR="00AF27DA" w:rsidRPr="00F069FB" w:rsidRDefault="00AF27DA" w:rsidP="00E24E64">
      <w:pPr>
        <w:pStyle w:val="DaftarParagraf"/>
        <w:numPr>
          <w:ilvl w:val="0"/>
          <w:numId w:val="11"/>
        </w:numPr>
        <w:spacing w:line="360" w:lineRule="auto"/>
        <w:rPr>
          <w:rFonts w:ascii="Times" w:hAnsi="Times"/>
          <w:lang w:val="en-US"/>
        </w:rPr>
      </w:pPr>
      <w:r w:rsidRPr="00F069FB">
        <w:rPr>
          <w:rFonts w:ascii="Times" w:hAnsi="Times"/>
          <w:lang w:val="en-US"/>
        </w:rPr>
        <w:lastRenderedPageBreak/>
        <w:t>Fabrikasi Antena</w:t>
      </w:r>
      <w:r w:rsidR="00851447" w:rsidRPr="00F069FB">
        <w:rPr>
          <w:rFonts w:ascii="Times" w:hAnsi="Times"/>
          <w:lang w:val="en-US"/>
        </w:rPr>
        <w:t xml:space="preserve"> dan bahan substrat</w:t>
      </w:r>
    </w:p>
    <w:p w14:paraId="764A1B4E" w14:textId="61BD2F5B" w:rsidR="003751A4" w:rsidRPr="00F069FB" w:rsidRDefault="003751A4" w:rsidP="003751A4">
      <w:pPr>
        <w:pStyle w:val="DaftarParagraf"/>
        <w:spacing w:line="360" w:lineRule="auto"/>
        <w:ind w:left="1080"/>
        <w:rPr>
          <w:rFonts w:ascii="Times" w:hAnsi="Times"/>
          <w:i/>
          <w:iCs/>
          <w:lang w:val="en-US"/>
        </w:rPr>
      </w:pPr>
      <w:r w:rsidRPr="00F069FB">
        <w:rPr>
          <w:rFonts w:ascii="Times" w:hAnsi="Times"/>
          <w:i/>
          <w:iCs/>
          <w:lang w:val="en-US"/>
        </w:rPr>
        <w:t>Butuh referensi tambahan</w:t>
      </w:r>
    </w:p>
    <w:p w14:paraId="705E8A6F" w14:textId="31CEA1CF" w:rsidR="00AF27DA" w:rsidRPr="00F069FB" w:rsidRDefault="00AF27DA" w:rsidP="00E24E64">
      <w:pPr>
        <w:pStyle w:val="DaftarParagraf"/>
        <w:numPr>
          <w:ilvl w:val="0"/>
          <w:numId w:val="11"/>
        </w:numPr>
        <w:spacing w:line="360" w:lineRule="auto"/>
        <w:rPr>
          <w:rFonts w:ascii="Times" w:hAnsi="Times"/>
          <w:lang w:val="en-US"/>
        </w:rPr>
      </w:pPr>
      <w:r w:rsidRPr="00F069FB">
        <w:rPr>
          <w:rFonts w:ascii="Times" w:hAnsi="Times"/>
          <w:lang w:val="en-US"/>
        </w:rPr>
        <w:t>Pengu</w:t>
      </w:r>
      <w:r w:rsidR="00DC6E9F" w:rsidRPr="00F069FB">
        <w:rPr>
          <w:rFonts w:ascii="Times" w:hAnsi="Times"/>
          <w:lang w:val="en-US"/>
        </w:rPr>
        <w:t>jian</w:t>
      </w:r>
      <w:r w:rsidRPr="00F069FB">
        <w:rPr>
          <w:rFonts w:ascii="Times" w:hAnsi="Times"/>
          <w:lang w:val="en-US"/>
        </w:rPr>
        <w:t xml:space="preserve"> hasi</w:t>
      </w:r>
      <w:r w:rsidR="00DC6E9F" w:rsidRPr="00F069FB">
        <w:rPr>
          <w:rFonts w:ascii="Times" w:hAnsi="Times"/>
          <w:lang w:val="en-US"/>
        </w:rPr>
        <w:t xml:space="preserve">l </w:t>
      </w:r>
      <w:r w:rsidRPr="00F069FB">
        <w:rPr>
          <w:rFonts w:ascii="Times" w:hAnsi="Times"/>
          <w:lang w:val="en-US"/>
        </w:rPr>
        <w:t>fabrikasi antenna microstrip</w:t>
      </w:r>
    </w:p>
    <w:p w14:paraId="5F223D51" w14:textId="1C2C43BE" w:rsidR="003751A4" w:rsidRPr="00F069FB" w:rsidRDefault="003751A4" w:rsidP="003751A4">
      <w:pPr>
        <w:pStyle w:val="DaftarParagraf"/>
        <w:spacing w:line="360" w:lineRule="auto"/>
        <w:ind w:left="1080"/>
        <w:rPr>
          <w:rFonts w:ascii="Times" w:hAnsi="Times"/>
          <w:i/>
          <w:iCs/>
          <w:lang w:val="en-US"/>
        </w:rPr>
      </w:pPr>
      <w:r w:rsidRPr="00F069FB">
        <w:rPr>
          <w:rFonts w:ascii="Times" w:hAnsi="Times"/>
          <w:i/>
          <w:iCs/>
          <w:lang w:val="en-US"/>
        </w:rPr>
        <w:t>Belum ada pengujian dan pemfabrikasian lebih lanjut</w:t>
      </w:r>
    </w:p>
    <w:p w14:paraId="7058A1BB" w14:textId="654E7057" w:rsidR="00105916" w:rsidRPr="00F069FB" w:rsidRDefault="00C23215" w:rsidP="00A06675">
      <w:pPr>
        <w:pStyle w:val="DaftarParagraf"/>
        <w:numPr>
          <w:ilvl w:val="0"/>
          <w:numId w:val="5"/>
        </w:numPr>
        <w:spacing w:line="360" w:lineRule="auto"/>
        <w:rPr>
          <w:rFonts w:ascii="Times" w:hAnsi="Times"/>
          <w:lang w:val="en-US"/>
        </w:rPr>
      </w:pPr>
      <w:r w:rsidRPr="00F069FB">
        <w:rPr>
          <w:rFonts w:ascii="Times" w:hAnsi="Times"/>
          <w:b/>
          <w:bCs/>
          <w:lang w:val="en-US"/>
        </w:rPr>
        <w:t>Metode Penelitian</w:t>
      </w:r>
    </w:p>
    <w:p w14:paraId="0D38A222" w14:textId="3179B2DA" w:rsidR="00E25B28" w:rsidRPr="00F069FB" w:rsidRDefault="00B37F82" w:rsidP="00E25B28">
      <w:pPr>
        <w:pStyle w:val="DaftarParagraf"/>
        <w:spacing w:line="360" w:lineRule="auto"/>
        <w:rPr>
          <w:rFonts w:ascii="Times" w:hAnsi="Times"/>
          <w:lang w:val="en-US"/>
        </w:rPr>
      </w:pPr>
      <w:r w:rsidRPr="00F069FB">
        <w:rPr>
          <w:rFonts w:ascii="Times" w:hAnsi="Times"/>
          <w:noProof/>
          <w:lang w:val="en-US"/>
        </w:rPr>
        <mc:AlternateContent>
          <mc:Choice Requires="wps">
            <w:drawing>
              <wp:anchor distT="0" distB="0" distL="114300" distR="114300" simplePos="0" relativeHeight="251678720" behindDoc="0" locked="0" layoutInCell="1" allowOverlap="1" wp14:anchorId="2942F661" wp14:editId="6FA2C085">
                <wp:simplePos x="0" y="0"/>
                <wp:positionH relativeFrom="column">
                  <wp:posOffset>2018030</wp:posOffset>
                </wp:positionH>
                <wp:positionV relativeFrom="paragraph">
                  <wp:posOffset>1023620</wp:posOffset>
                </wp:positionV>
                <wp:extent cx="1053465" cy="385200"/>
                <wp:effectExtent l="0" t="0" r="13335" b="8890"/>
                <wp:wrapNone/>
                <wp:docPr id="4" name="Terminator 4"/>
                <wp:cNvGraphicFramePr/>
                <a:graphic xmlns:a="http://schemas.openxmlformats.org/drawingml/2006/main">
                  <a:graphicData uri="http://schemas.microsoft.com/office/word/2010/wordprocessingShape">
                    <wps:wsp>
                      <wps:cNvSpPr/>
                      <wps:spPr>
                        <a:xfrm>
                          <a:off x="0" y="0"/>
                          <a:ext cx="1053465" cy="385200"/>
                        </a:xfrm>
                        <a:prstGeom prst="flowChartTerminator">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1A964F6" w14:textId="04FF3140" w:rsidR="00476653" w:rsidRPr="00F069FB" w:rsidRDefault="004D52E7" w:rsidP="00476653">
                            <w:pPr>
                              <w:jc w:val="center"/>
                              <w:rPr>
                                <w:rFonts w:ascii="Times" w:hAnsi="Times"/>
                                <w:lang w:val="en-US"/>
                              </w:rPr>
                            </w:pPr>
                            <w:r w:rsidRPr="00F069FB">
                              <w:rPr>
                                <w:rFonts w:ascii="Times" w:hAnsi="Times"/>
                                <w:lang w:val="en-US"/>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42F661" id="_x0000_t116" coordsize="21600,21600" o:spt="116" path="m3475,qx,10800,3475,21600l18125,21600qx21600,10800,18125,xe">
                <v:stroke joinstyle="miter"/>
                <v:path gradientshapeok="t" o:connecttype="rect" textboxrect="1018,3163,20582,18437"/>
              </v:shapetype>
              <v:shape id="Terminator 4" o:spid="_x0000_s1034" type="#_x0000_t116" style="position:absolute;left:0;text-align:left;margin-left:158.9pt;margin-top:80.6pt;width:82.95pt;height:30.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AuqUeAIAAE0FAAAOAAAAZHJzL2Uyb0RvYy54bWysVN9v0zAQfkfif7D8ztJ07RjV0qnqNIQ0&#13;&#10;jYkN7dl17CXC8Rn72qT89ZydNC1jT4gXx5e7735/vrruGsN2yocabMHzswlnykooa/tS8O9Ptx8u&#13;&#10;OQsobCkMWFXwvQr8evn+3VXrFmoKFZhSeUZObFi0ruAVoltkWZCVakQ4A6csKTX4RiCJ/iUrvWjJ&#13;&#10;e2Oy6WRykbXgS+dBqhDo702v5MvkX2sl8avWQSEzBafcMJ0+nZt4ZssrsXjxwlW1HNIQ/5BFI2pL&#13;&#10;QUdXNwIF2/r6L1dNLT0E0HgmoclA61qqVANVk09eVfNYCadSLdSc4MY2hf/nVt7vHt2Dpza0LiwC&#13;&#10;XWMVnfZN/FJ+rEvN2o/NUh0yST/zyfx8djHnTJLu/HJO04jdzI5o5wN+VtCweCm4NtCuK+HxSfmm&#13;&#10;tgLBp5aJ3V3AHnlAxNjGxjOAqcvb2pgkxK1Qa+PZTtA8scuHiCdWFD8is2M56YZ7o3qv35RmdUkF&#13;&#10;TFP0tGlHn0JKZfFi8GssWUeYpgxGYP4W0OAhmcE2wlTawBE4eQv4Z8QRkaKCxRFMLRsa9irl8scY&#13;&#10;ubc/VN/XHMvHbtNR0QVPhcU/Gyj3D5556BkRnLytaUp3IuCD8EQBIgvRGr/SEQdXcBhunFXgf731&#13;&#10;P9rTZpKWs5YoVfDwcyu84sx8sbSzn/LZLHIwCbP5xykJ/lSzOdXYbbMGmnJOD4iT6Rrt0Ryu2kPz&#13;&#10;TOxfxaikElZS7IJL9AdhjT3V6f2QarVKZsQ7J/DOPjoZncc+x7V76p6Fd8OqIi35PRzoJxavVrS3&#13;&#10;jUgLqy2CrtP+Hvs6TIA4mwgxvC/xUTiVk9XxFVz+BgAA//8DAFBLAwQUAAYACAAAACEAeHeHIOMA&#13;&#10;AAAQAQAADwAAAGRycy9kb3ducmV2LnhtbEyPQU/DMAyF70j8h8hI3FjabtpG13RCoJ6BDYlr2nht&#13;&#10;t8YpTba1/x5zGhdL1nt+/l62HW0nLjj41pGCeBaBQKqcaalW8LUvntYgfNBkdOcIFUzoYZvf32U6&#13;&#10;Ne5Kn3jZhVpwCPlUK2hC6FMpfdWg1X7meiTWDm6wOvA61NIM+srhtpNJFC2l1S3xh0b3+Npgddqd&#13;&#10;rYLvYj8dcdHIqf2ggy1K+R5+pFKPD+PbhsfLBkTAMdwu4K8D80POYKU7k/GiUzCPV8wfWFjGCQh2&#13;&#10;LNbzFYhSQZLEzyDzTP4vkv8CAAD//wMAUEsBAi0AFAAGAAgAAAAhALaDOJL+AAAA4QEAABMAAAAA&#13;&#10;AAAAAAAAAAAAAAAAAFtDb250ZW50X1R5cGVzXS54bWxQSwECLQAUAAYACAAAACEAOP0h/9YAAACU&#13;&#10;AQAACwAAAAAAAAAAAAAAAAAvAQAAX3JlbHMvLnJlbHNQSwECLQAUAAYACAAAACEANgLqlHgCAABN&#13;&#10;BQAADgAAAAAAAAAAAAAAAAAuAgAAZHJzL2Uyb0RvYy54bWxQSwECLQAUAAYACAAAACEAeHeHIOMA&#13;&#10;AAAQAQAADwAAAAAAAAAAAAAAAADSBAAAZHJzL2Rvd25yZXYueG1sUEsFBgAAAAAEAAQA8wAAAOIF&#13;&#10;AAAAAA==&#13;&#10;" fillcolor="white [3201]" strokecolor="black [3213]" strokeweight="1pt">
                <v:textbox>
                  <w:txbxContent>
                    <w:p w14:paraId="11A964F6" w14:textId="04FF3140" w:rsidR="00476653" w:rsidRPr="00F069FB" w:rsidRDefault="004D52E7" w:rsidP="00476653">
                      <w:pPr>
                        <w:jc w:val="center"/>
                        <w:rPr>
                          <w:rFonts w:ascii="Times" w:hAnsi="Times"/>
                          <w:lang w:val="en-US"/>
                        </w:rPr>
                      </w:pPr>
                      <w:r w:rsidRPr="00F069FB">
                        <w:rPr>
                          <w:rFonts w:ascii="Times" w:hAnsi="Times"/>
                          <w:lang w:val="en-US"/>
                        </w:rPr>
                        <w:t>START</w:t>
                      </w:r>
                    </w:p>
                  </w:txbxContent>
                </v:textbox>
              </v:shape>
            </w:pict>
          </mc:Fallback>
        </mc:AlternateContent>
      </w:r>
      <w:r w:rsidR="00F964FB" w:rsidRPr="00F069FB">
        <w:rPr>
          <w:rFonts w:ascii="Times" w:hAnsi="Times"/>
          <w:lang w:val="en-US"/>
        </w:rPr>
        <w:t xml:space="preserve">Perencanaan </w:t>
      </w:r>
      <w:r w:rsidR="0037325C" w:rsidRPr="00F069FB">
        <w:rPr>
          <w:rFonts w:ascii="Times" w:hAnsi="Times"/>
          <w:lang w:val="en-US"/>
        </w:rPr>
        <w:t xml:space="preserve">antenna microstrip multiband dengan metode multislit directional </w:t>
      </w:r>
      <w:r w:rsidR="000F1DD9" w:rsidRPr="00F069FB">
        <w:rPr>
          <w:rFonts w:ascii="Times" w:hAnsi="Times"/>
          <w:lang w:val="en-US"/>
        </w:rPr>
        <w:t xml:space="preserve">dengan </w:t>
      </w:r>
      <w:r w:rsidR="00975FD0" w:rsidRPr="00F069FB">
        <w:rPr>
          <w:rFonts w:ascii="Times" w:hAnsi="Times"/>
          <w:lang w:val="en-US"/>
        </w:rPr>
        <w:t>microstrip feedline</w:t>
      </w:r>
      <w:r w:rsidR="002602D5" w:rsidRPr="00F069FB">
        <w:rPr>
          <w:rFonts w:ascii="Times" w:hAnsi="Times"/>
          <w:lang w:val="en-US"/>
        </w:rPr>
        <w:t xml:space="preserve"> dibuat menggunakan </w:t>
      </w:r>
      <w:r w:rsidR="002602D5" w:rsidRPr="00F069FB">
        <w:rPr>
          <w:rFonts w:ascii="Times" w:hAnsi="Times"/>
          <w:i/>
          <w:iCs/>
          <w:lang w:val="en-US"/>
        </w:rPr>
        <w:t>software CST Studio Suite 2021,</w:t>
      </w:r>
      <w:r w:rsidR="002602D5" w:rsidRPr="00F069FB">
        <w:rPr>
          <w:rFonts w:ascii="Times" w:hAnsi="Times"/>
          <w:lang w:val="en-US"/>
        </w:rPr>
        <w:t xml:space="preserve"> sesuai dengan penelitian dan perhitungan </w:t>
      </w:r>
      <w:r w:rsidR="00C14FD2" w:rsidRPr="00F069FB">
        <w:rPr>
          <w:rFonts w:ascii="Times" w:hAnsi="Times"/>
          <w:lang w:val="en-US"/>
        </w:rPr>
        <w:t>dibuat skema fabrikasi sebagai berikut :</w:t>
      </w:r>
    </w:p>
    <w:p w14:paraId="5408799F" w14:textId="6040D008" w:rsidR="00476653" w:rsidRPr="00F069FB" w:rsidRDefault="00476653" w:rsidP="00E25B28">
      <w:pPr>
        <w:pStyle w:val="DaftarParagraf"/>
        <w:spacing w:line="360" w:lineRule="auto"/>
        <w:rPr>
          <w:rFonts w:ascii="Times" w:hAnsi="Times"/>
          <w:lang w:val="en-US"/>
        </w:rPr>
      </w:pPr>
    </w:p>
    <w:p w14:paraId="7CD191A0" w14:textId="19AD3B31" w:rsidR="00C14FD2" w:rsidRPr="00F069FB" w:rsidRDefault="00B37F82" w:rsidP="00E25B28">
      <w:pPr>
        <w:pStyle w:val="DaftarParagraf"/>
        <w:spacing w:line="360" w:lineRule="auto"/>
        <w:rPr>
          <w:rFonts w:ascii="Times" w:hAnsi="Times"/>
          <w:lang w:val="en-US"/>
        </w:rPr>
      </w:pPr>
      <w:r w:rsidRPr="00F069FB">
        <w:rPr>
          <w:rFonts w:ascii="Times" w:hAnsi="Times"/>
          <w:noProof/>
          <w:lang w:val="en-US"/>
        </w:rPr>
        <mc:AlternateContent>
          <mc:Choice Requires="wps">
            <w:drawing>
              <wp:anchor distT="0" distB="0" distL="114300" distR="114300" simplePos="0" relativeHeight="251691008" behindDoc="0" locked="0" layoutInCell="1" allowOverlap="1" wp14:anchorId="25C49255" wp14:editId="77B014A6">
                <wp:simplePos x="0" y="0"/>
                <wp:positionH relativeFrom="column">
                  <wp:posOffset>2542789</wp:posOffset>
                </wp:positionH>
                <wp:positionV relativeFrom="paragraph">
                  <wp:posOffset>86968</wp:posOffset>
                </wp:positionV>
                <wp:extent cx="0" cy="198611"/>
                <wp:effectExtent l="63500" t="0" r="38100" b="30480"/>
                <wp:wrapNone/>
                <wp:docPr id="29" name="Konektor Panah Lurus 29"/>
                <wp:cNvGraphicFramePr/>
                <a:graphic xmlns:a="http://schemas.openxmlformats.org/drawingml/2006/main">
                  <a:graphicData uri="http://schemas.microsoft.com/office/word/2010/wordprocessingShape">
                    <wps:wsp>
                      <wps:cNvCnPr/>
                      <wps:spPr>
                        <a:xfrm>
                          <a:off x="0" y="0"/>
                          <a:ext cx="0" cy="19861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3D9148E" id="_x0000_t32" coordsize="21600,21600" o:spt="32" o:oned="t" path="m,l21600,21600e" filled="f">
                <v:path arrowok="t" fillok="f" o:connecttype="none"/>
                <o:lock v:ext="edit" shapetype="t"/>
              </v:shapetype>
              <v:shape id="Konektor Panah Lurus 29" o:spid="_x0000_s1026" type="#_x0000_t32" style="position:absolute;margin-left:200.2pt;margin-top:6.85pt;width:0;height:15.6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ztO6xwEAAP0DAAAOAAAAZHJzL2Uyb0RvYy54bWysU8uO3CAQvEfKPyDuGdt7WG2s8exhNptL&#13;&#10;lKzy+AAWNzYS0Ag6Y/vvA3jGk5ciJcqlbR7V1VXd7O9na9gJQtToOt7sas7ASey1Gzr+5fPjqzvO&#13;&#10;IgnXC4MOOr5A5PeHly/2k2/hBkc0PQSWkrjYTr7jI5FvqyrKEayIO/Tg0qHCYAWlZRiqPogpZbem&#13;&#10;uqnr22rC0PuAEmJMuw/rIT+U/EqBpA9KRSBmOp5qoxJDic85Voe9aIcg/KjluQzxD1VYoV0i3VI9&#13;&#10;CBLsa9C/pLJaBoyoaCfRVqiUllA0JDVN/ZOaT6PwULQkc6LfbIr/L618fzq6p5BsmHxso38KWcWs&#13;&#10;gs3fVB+bi1nLZhbMxOS6KdNu8/rutmmyj9UV50Okt4CW5Z+ORwpCDyMd0bnUEQxN8Uqc3kVagRdA&#13;&#10;JjUux4hG94/amLLI4wBHE9hJpEbSfCH84RYJbd64ntHi06RR0MINBs6l5azVVWP5o8XAyvgRFNN9&#13;&#10;UrVWVsbvyiekBEcXTuPS7QxTqboNWBdJfwSe72colNH8G/CGKMzoaANb7TD8jv1qk1rvXxxYdWcL&#13;&#10;nrFfSveLNWnGShvP7yEP8ffrAr++2sM3AAAA//8DAFBLAwQUAAYACAAAACEA5RgKxuAAAAAOAQAA&#13;&#10;DwAAAGRycy9kb3ducmV2LnhtbExP0U7DMAx8R+IfIiPxxpLBgNE1nSbQpAmENDY+IG1MW5E4pcm2&#13;&#10;9u8x4gFeLNt3Pt/ly8E7ccQ+toE0TCcKBFIVbEu1hvf9+moOIiZD1rhAqGHECMvi/Cw3mQ0nesPj&#13;&#10;LtWCRShmRkOTUpdJGasGvYmT0CEx9hF6bxKPfS1tb04s7p28VupOetMSf2hMh48NVp+7g9fwsOnq&#13;&#10;0m1fnqdfql9v2u34OqxGrS8vhqcFl9UCRMIh/V3ATwb2DwUbK8OBbBROw0ypGVMZuLkHwYTfRcnN&#13;&#10;rQJZ5PJ/jOIbAAD//wMAUEsBAi0AFAAGAAgAAAAhALaDOJL+AAAA4QEAABMAAAAAAAAAAAAAAAAA&#13;&#10;AAAAAFtDb250ZW50X1R5cGVzXS54bWxQSwECLQAUAAYACAAAACEAOP0h/9YAAACUAQAACwAAAAAA&#13;&#10;AAAAAAAAAAAvAQAAX3JlbHMvLnJlbHNQSwECLQAUAAYACAAAACEATs7TuscBAAD9AwAADgAAAAAA&#13;&#10;AAAAAAAAAAAuAgAAZHJzL2Uyb0RvYy54bWxQSwECLQAUAAYACAAAACEA5RgKxuAAAAAOAQAADwAA&#13;&#10;AAAAAAAAAAAAAAAhBAAAZHJzL2Rvd25yZXYueG1sUEsFBgAAAAAEAAQA8wAAAC4FAAAAAA==&#13;&#10;" strokecolor="black [3213]" strokeweight=".5pt">
                <v:stroke endarrow="block" joinstyle="miter"/>
              </v:shape>
            </w:pict>
          </mc:Fallback>
        </mc:AlternateContent>
      </w:r>
    </w:p>
    <w:p w14:paraId="721C876E" w14:textId="20A58F45" w:rsidR="004D52E7" w:rsidRPr="00F069FB" w:rsidRDefault="0007443D" w:rsidP="00E25B28">
      <w:pPr>
        <w:pStyle w:val="DaftarParagraf"/>
        <w:spacing w:line="360" w:lineRule="auto"/>
        <w:rPr>
          <w:rFonts w:ascii="Times" w:hAnsi="Times"/>
          <w:lang w:val="en-US"/>
        </w:rPr>
      </w:pPr>
      <w:r w:rsidRPr="00F069FB">
        <w:rPr>
          <w:rFonts w:ascii="Times" w:hAnsi="Times"/>
          <w:noProof/>
          <w:lang w:val="en-US"/>
        </w:rPr>
        <mc:AlternateContent>
          <mc:Choice Requires="wps">
            <w:drawing>
              <wp:anchor distT="0" distB="0" distL="114300" distR="114300" simplePos="0" relativeHeight="251679744" behindDoc="0" locked="0" layoutInCell="1" allowOverlap="1" wp14:anchorId="0A761872" wp14:editId="39150E41">
                <wp:simplePos x="0" y="0"/>
                <wp:positionH relativeFrom="column">
                  <wp:posOffset>1537865</wp:posOffset>
                </wp:positionH>
                <wp:positionV relativeFrom="paragraph">
                  <wp:posOffset>20955</wp:posOffset>
                </wp:positionV>
                <wp:extent cx="2007400" cy="612648"/>
                <wp:effectExtent l="12700" t="0" r="24765" b="10160"/>
                <wp:wrapNone/>
                <wp:docPr id="8" name="Data 8"/>
                <wp:cNvGraphicFramePr/>
                <a:graphic xmlns:a="http://schemas.openxmlformats.org/drawingml/2006/main">
                  <a:graphicData uri="http://schemas.microsoft.com/office/word/2010/wordprocessingShape">
                    <wps:wsp>
                      <wps:cNvSpPr/>
                      <wps:spPr>
                        <a:xfrm>
                          <a:off x="0" y="0"/>
                          <a:ext cx="2007400" cy="612648"/>
                        </a:xfrm>
                        <a:prstGeom prst="flowChartInputOutpu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D83F8A" w14:textId="6BE4ED23" w:rsidR="0007443D" w:rsidRPr="00F069FB" w:rsidRDefault="0007443D" w:rsidP="0007443D">
                            <w:pPr>
                              <w:jc w:val="center"/>
                              <w:rPr>
                                <w:rFonts w:ascii="Times" w:hAnsi="Times"/>
                                <w:lang w:val="en-US"/>
                              </w:rPr>
                            </w:pPr>
                            <w:r w:rsidRPr="00F069FB">
                              <w:rPr>
                                <w:rFonts w:ascii="Times" w:hAnsi="Times"/>
                                <w:lang w:val="en-US"/>
                              </w:rPr>
                              <w:t>Menentukan frekuensi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0A761872" id="_x0000_t111" coordsize="21600,21600" o:spt="111" path="m4321,l21600,,17204,21600,,21600xe">
                <v:stroke joinstyle="miter"/>
                <v:path gradientshapeok="t" o:connecttype="custom" o:connectlocs="12961,0;10800,0;2161,10800;8602,21600;10800,21600;19402,10800" textboxrect="4321,0,17204,21600"/>
              </v:shapetype>
              <v:shape id="Data 8" o:spid="_x0000_s1035" type="#_x0000_t111" style="position:absolute;left:0;text-align:left;margin-left:121.1pt;margin-top:1.65pt;width:158.05pt;height:48.2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PvJDdwIAAE4FAAAOAAAAZHJzL2Uyb0RvYy54bWysVM1u2zAMvg/YOwi6r46DLO2COkWQokOB&#13;&#10;oi2WDj0rslQbk0VNYhJnTz9Kdpysy2nYhSZNfvynrm/axrCt8qEGW/D8YsSZshLK2r4V/PvL3acr&#13;&#10;zgIKWwoDVhV8rwK/mX/8cL1zMzWGCkypPCMnNsx2ruAVoptlWZCVakS4AKcsKTX4RiCJ/i0rvdiR&#13;&#10;98Zk49Fomu3Al86DVCHQ39tOyefJv9ZK4pPWQSEzBafcMFGf6DrSbH4tZm9euKqWfRriH7JoRG0p&#13;&#10;6ODqVqBgG1//5aqppYcAGi8kNBloXUuVaqBq8tG7alaVcCrVQs0JbmhT+H9u5eN25Z49tWHnwiwQ&#13;&#10;G6totW/il/JjbWrWfmiWapFJ+kndv5yMqKeSdNN8PJ1cxW5mR7TzAb8qaFhkCq4N7JaV8Hhv3Qaf&#13;&#10;Nkg09UxsHwJ20AMkBjc20gCmLu9qY5IQ10ItjWdbQQPFNu9DnlhRAhGZHetJHO6N6rx+U5rVZawg&#13;&#10;RU+rdvQppFQWp71fY8k6wjRlMADzc0CDh2R62whTaQUH4Ogc8M+IAyJFBYsDuKkt+HMOyh9D5M7+&#13;&#10;UH1Xcywf23VLRRf8MhYW/6yh3D975qE7ieDkXU1jehABn4WnG6DJ0l3jE5E4uYJDz3FWgf917n+0&#13;&#10;p9UkLWc7uqmCh58b4RVn5t7S0n7JJ5N4hEmYfL4ck+BPNetTjd00S6Ap5/SCOJnYaI/mwGoPzSud&#13;&#10;/yJGJZWwkmIXXKI/CEvsbp0eEKkWi2RGh+cEPtiVk9F57HNcu5f2VXjX7yrSlj/C4f7E7N2KdrYR&#13;&#10;aWGxQdB12t9jX/sJ0NGmi+gfmPgqnMrJ6vgMzn8DAAD//wMAUEsDBBQABgAIAAAAIQDASDr04QAA&#13;&#10;AA0BAAAPAAAAZHJzL2Rvd25yZXYueG1sTE9LT8MwDL4j8R8iI3GZWEr3UNc1nRCIyy6IDdg1bUxT&#13;&#10;aJzSZFv595gTXCxbn79XsRldJ044hNaTgttpAgKp9qalRsHL/vEmAxGiJqM7T6jgGwNsysuLQufG&#13;&#10;n+kZT7vYCBahkGsFNsY+lzLUFp0OU98jMfbuB6cjn0MjzaDPLO46mSbJUjrdEjtY3eO9xfpzd3Qc&#13;&#10;w9qnMIkf+6/XcDjM38xyUm23Sl1fjQ9rHndrEBHH+MeA3w5MhJKDVf5IJohOQTpPU35VMJuBYHyx&#13;&#10;yHipFKxWGciykP9blD8AAAD//wMAUEsBAi0AFAAGAAgAAAAhALaDOJL+AAAA4QEAABMAAAAAAAAA&#13;&#10;AAAAAAAAAAAAAFtDb250ZW50X1R5cGVzXS54bWxQSwECLQAUAAYACAAAACEAOP0h/9YAAACUAQAA&#13;&#10;CwAAAAAAAAAAAAAAAAAvAQAAX3JlbHMvLnJlbHNQSwECLQAUAAYACAAAACEA2j7yQ3cCAABOBQAA&#13;&#10;DgAAAAAAAAAAAAAAAAAuAgAAZHJzL2Uyb0RvYy54bWxQSwECLQAUAAYACAAAACEAwEg69OEAAAAN&#13;&#10;AQAADwAAAAAAAAAAAAAAAADRBAAAZHJzL2Rvd25yZXYueG1sUEsFBgAAAAAEAAQA8wAAAN8FAAAA&#13;&#10;AA==&#13;&#10;" fillcolor="white [3201]" strokecolor="black [3213]" strokeweight="1pt">
                <v:textbox>
                  <w:txbxContent>
                    <w:p w14:paraId="7ED83F8A" w14:textId="6BE4ED23" w:rsidR="0007443D" w:rsidRPr="00F069FB" w:rsidRDefault="0007443D" w:rsidP="0007443D">
                      <w:pPr>
                        <w:jc w:val="center"/>
                        <w:rPr>
                          <w:rFonts w:ascii="Times" w:hAnsi="Times"/>
                          <w:lang w:val="en-US"/>
                        </w:rPr>
                      </w:pPr>
                      <w:proofErr w:type="spellStart"/>
                      <w:r w:rsidRPr="00F069FB">
                        <w:rPr>
                          <w:rFonts w:ascii="Times" w:hAnsi="Times"/>
                          <w:lang w:val="en-US"/>
                        </w:rPr>
                        <w:t>Menentukan</w:t>
                      </w:r>
                      <w:proofErr w:type="spellEnd"/>
                      <w:r w:rsidRPr="00F069FB">
                        <w:rPr>
                          <w:rFonts w:ascii="Times" w:hAnsi="Times"/>
                          <w:lang w:val="en-US"/>
                        </w:rPr>
                        <w:t xml:space="preserve"> </w:t>
                      </w:r>
                      <w:proofErr w:type="spellStart"/>
                      <w:r w:rsidRPr="00F069FB">
                        <w:rPr>
                          <w:rFonts w:ascii="Times" w:hAnsi="Times"/>
                          <w:lang w:val="en-US"/>
                        </w:rPr>
                        <w:t>frekuensi</w:t>
                      </w:r>
                      <w:proofErr w:type="spellEnd"/>
                      <w:r w:rsidRPr="00F069FB">
                        <w:rPr>
                          <w:rFonts w:ascii="Times" w:hAnsi="Times"/>
                          <w:lang w:val="en-US"/>
                        </w:rPr>
                        <w:t xml:space="preserve"> </w:t>
                      </w:r>
                      <w:proofErr w:type="spellStart"/>
                      <w:r w:rsidRPr="00F069FB">
                        <w:rPr>
                          <w:rFonts w:ascii="Times" w:hAnsi="Times"/>
                          <w:lang w:val="en-US"/>
                        </w:rPr>
                        <w:t>kerja</w:t>
                      </w:r>
                      <w:proofErr w:type="spellEnd"/>
                    </w:p>
                  </w:txbxContent>
                </v:textbox>
              </v:shape>
            </w:pict>
          </mc:Fallback>
        </mc:AlternateContent>
      </w:r>
    </w:p>
    <w:p w14:paraId="35DAACA9" w14:textId="211EAAA9" w:rsidR="004D52E7" w:rsidRPr="00F069FB" w:rsidRDefault="004D52E7" w:rsidP="00E25B28">
      <w:pPr>
        <w:pStyle w:val="DaftarParagraf"/>
        <w:spacing w:line="360" w:lineRule="auto"/>
        <w:rPr>
          <w:rFonts w:ascii="Times" w:hAnsi="Times"/>
          <w:lang w:val="en-US"/>
        </w:rPr>
      </w:pPr>
    </w:p>
    <w:p w14:paraId="3085D203" w14:textId="352681FA" w:rsidR="004D52E7" w:rsidRPr="00F069FB" w:rsidRDefault="00B37F82" w:rsidP="00E25B28">
      <w:pPr>
        <w:pStyle w:val="DaftarParagraf"/>
        <w:spacing w:line="360" w:lineRule="auto"/>
        <w:rPr>
          <w:rFonts w:ascii="Times" w:hAnsi="Times"/>
          <w:lang w:val="en-US"/>
        </w:rPr>
      </w:pPr>
      <w:r w:rsidRPr="00F069FB">
        <w:rPr>
          <w:rFonts w:ascii="Times" w:hAnsi="Times"/>
          <w:noProof/>
          <w:lang w:val="en-US"/>
        </w:rPr>
        <mc:AlternateContent>
          <mc:Choice Requires="wps">
            <w:drawing>
              <wp:anchor distT="0" distB="0" distL="114300" distR="114300" simplePos="0" relativeHeight="251692032" behindDoc="0" locked="0" layoutInCell="1" allowOverlap="1" wp14:anchorId="21551E60" wp14:editId="77D0A774">
                <wp:simplePos x="0" y="0"/>
                <wp:positionH relativeFrom="column">
                  <wp:posOffset>2544581</wp:posOffset>
                </wp:positionH>
                <wp:positionV relativeFrom="paragraph">
                  <wp:posOffset>105874</wp:posOffset>
                </wp:positionV>
                <wp:extent cx="0" cy="268601"/>
                <wp:effectExtent l="50800" t="0" r="63500" b="36830"/>
                <wp:wrapNone/>
                <wp:docPr id="30" name="Konektor Panah Lurus 30"/>
                <wp:cNvGraphicFramePr/>
                <a:graphic xmlns:a="http://schemas.openxmlformats.org/drawingml/2006/main">
                  <a:graphicData uri="http://schemas.microsoft.com/office/word/2010/wordprocessingShape">
                    <wps:wsp>
                      <wps:cNvCnPr/>
                      <wps:spPr>
                        <a:xfrm>
                          <a:off x="0" y="0"/>
                          <a:ext cx="0" cy="26860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5BFE2D4" id="Konektor Panah Lurus 30" o:spid="_x0000_s1026" type="#_x0000_t32" style="position:absolute;margin-left:200.35pt;margin-top:8.35pt;width:0;height:21.15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1oMDxgEAAP0DAAAOAAAAZHJzL2Uyb0RvYy54bWysU9uO0zAQfUfiHyy/06R9qFZR033osrwg&#13;&#10;WHH5AK8zTiz5pvHQJn+P7bQJsAgJxMskvpw5c86MD/ejNewMGLV3Ld9uas7ASd9p17f865fHN3ec&#13;&#10;RRKuE8Y7aPkEkd8fX786XEIDOz940wGylMTF5hJaPhCFpqqiHMCKuPEBXDpUHq2gtMS+6lBcUnZr&#13;&#10;ql1d76uLxy6glxBj2n2YD/mx5FcKJH1UKgIx0/JUG5WIJT7nWB0PoulRhEHLaxniH6qwQrtEuqR6&#13;&#10;ECTYN9QvUlkt0UevaCO9rbxSWkLRkNRs61/UfB5EgKIlmRPDYlP8f2nlh/PJPWGy4RJiE8MTZhWj&#13;&#10;Qpu/qT42FrOmxSwYicl5U6bd3f5uX2+zj9WKCxjpHXjL8k/LI6HQ/UAn71zqiMdt8Uqc30eagTdA&#13;&#10;JjUux+iN7h61MWWRxwFOBtlZpEbSeCP86RYJbd66jtEU0qQRauF6A9fSctZq1Vj+aDIwM34CxXSX&#13;&#10;VM2VlfFb+YSU4OjGaVy6nWEqVbcA6yLpj8Dr/QyFMpp/A14Qhdk7WsBWO4+/Y19tUvP9mwOz7mzB&#13;&#10;s++m0v1iTZqx0sbre8hD/OO6wNdXe/wOAAD//wMAUEsDBBQABgAIAAAAIQBVgqmp4AAAAA4BAAAP&#13;&#10;AAAAZHJzL2Rvd25yZXYueG1sTE/RTsMwDHxH4h8iI/HGkiEYW9d0mkCTJhDS2PiAtDFtReKUJtva&#13;&#10;v8eIB3ixZd/5fJevBu/ECfvYBtIwnSgQSFWwLdUa3g+bmzmImAxZ4wKhhhEjrIrLi9xkNpzpDU/7&#13;&#10;VAsWoZgZDU1KXSZlrBr0Jk5Ch8TYR+i9STz2tbS9ObO4d/JWqZn0piX+0JgOHxusPvdHr2Gx7erS&#13;&#10;7V6ep1+q32zb3fg6rEetr6+GpyWX9RJEwiH9XcBPBvYPBRsrw5FsFE7DnVIPTGVgxp0Jv4tSw/1C&#13;&#10;gSxy+T9G8Q0AAP//AwBQSwECLQAUAAYACAAAACEAtoM4kv4AAADhAQAAEwAAAAAAAAAAAAAAAAAA&#13;&#10;AAAAW0NvbnRlbnRfVHlwZXNdLnhtbFBLAQItABQABgAIAAAAIQA4/SH/1gAAAJQBAAALAAAAAAAA&#13;&#10;AAAAAAAAAC8BAABfcmVscy8ucmVsc1BLAQItABQABgAIAAAAIQCM1oMDxgEAAP0DAAAOAAAAAAAA&#13;&#10;AAAAAAAAAC4CAABkcnMvZTJvRG9jLnhtbFBLAQItABQABgAIAAAAIQBVgqmp4AAAAA4BAAAPAAAA&#13;&#10;AAAAAAAAAAAAACAEAABkcnMvZG93bnJldi54bWxQSwUGAAAAAAQABADzAAAALQUAAAAA&#13;&#10;" strokecolor="black [3213]" strokeweight=".5pt">
                <v:stroke endarrow="block" joinstyle="miter"/>
              </v:shape>
            </w:pict>
          </mc:Fallback>
        </mc:AlternateContent>
      </w:r>
    </w:p>
    <w:p w14:paraId="7B1B5D9F" w14:textId="2AD984F7" w:rsidR="004D52E7" w:rsidRPr="00F069FB" w:rsidRDefault="00E70A66" w:rsidP="00E25B28">
      <w:pPr>
        <w:pStyle w:val="DaftarParagraf"/>
        <w:spacing w:line="360" w:lineRule="auto"/>
        <w:rPr>
          <w:rFonts w:ascii="Times" w:hAnsi="Times"/>
          <w:lang w:val="en-US"/>
        </w:rPr>
      </w:pPr>
      <w:r w:rsidRPr="00F069FB">
        <w:rPr>
          <w:rFonts w:ascii="Times" w:hAnsi="Times"/>
          <w:noProof/>
          <w:lang w:val="en-US"/>
        </w:rPr>
        <mc:AlternateContent>
          <mc:Choice Requires="wps">
            <w:drawing>
              <wp:anchor distT="0" distB="0" distL="114300" distR="114300" simplePos="0" relativeHeight="251680768" behindDoc="0" locked="0" layoutInCell="1" allowOverlap="1" wp14:anchorId="5FD79810" wp14:editId="1AB51729">
                <wp:simplePos x="0" y="0"/>
                <wp:positionH relativeFrom="column">
                  <wp:posOffset>1428010</wp:posOffset>
                </wp:positionH>
                <wp:positionV relativeFrom="paragraph">
                  <wp:posOffset>99060</wp:posOffset>
                </wp:positionV>
                <wp:extent cx="2236305" cy="612648"/>
                <wp:effectExtent l="0" t="0" r="12065" b="10160"/>
                <wp:wrapNone/>
                <wp:docPr id="9" name="Proses 9"/>
                <wp:cNvGraphicFramePr/>
                <a:graphic xmlns:a="http://schemas.openxmlformats.org/drawingml/2006/main">
                  <a:graphicData uri="http://schemas.microsoft.com/office/word/2010/wordprocessingShape">
                    <wps:wsp>
                      <wps:cNvSpPr/>
                      <wps:spPr>
                        <a:xfrm>
                          <a:off x="0" y="0"/>
                          <a:ext cx="2236305" cy="612648"/>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E2C9EF5" w14:textId="4C88AD4B" w:rsidR="00E70A66" w:rsidRPr="00F069FB" w:rsidRDefault="00E70A66" w:rsidP="00E70A66">
                            <w:pPr>
                              <w:jc w:val="center"/>
                              <w:rPr>
                                <w:rFonts w:ascii="Times" w:hAnsi="Times"/>
                                <w:lang w:val="en-US"/>
                              </w:rPr>
                            </w:pPr>
                            <w:r w:rsidRPr="00F069FB">
                              <w:rPr>
                                <w:rFonts w:ascii="Times" w:hAnsi="Times"/>
                                <w:lang w:val="en-US"/>
                              </w:rPr>
                              <w:t>Menentukan jenis substrat yang diguna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5FD79810" id="_x0000_t109" coordsize="21600,21600" o:spt="109" path="m,l,21600r21600,l21600,xe">
                <v:stroke joinstyle="miter"/>
                <v:path gradientshapeok="t" o:connecttype="rect"/>
              </v:shapetype>
              <v:shape id="Proses 9" o:spid="_x0000_s1036" type="#_x0000_t109" style="position:absolute;left:0;text-align:left;margin-left:112.45pt;margin-top:7.8pt;width:176.1pt;height:48.2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xBELdAIAAEoFAAAOAAAAZHJzL2Uyb0RvYy54bWysVM1u2zAMvg/YOwi6r07SNOuCOkWQosOA&#13;&#10;ogvWDj0rslQbk0VNYmJnTz9Kdpysy2nYRSJFfvynbm7b2rCd8qECm/PxxYgzZSUUlX3N+ffn+w/X&#13;&#10;nAUUthAGrMr5XgV+u3j/7qZxczWBEkyhPCMjNswbl/MS0c2zLMhS1SJcgFOWhBp8LZBY/5oVXjRk&#13;&#10;vTbZZDSaZQ34wnmQKgR6veuEfJHsa60kftU6KGQm5xQbptOncxPPbHEj5q9euLKSfRjiH6KoRWXJ&#13;&#10;6WDqTqBgW1/9ZaqupIcAGi8k1BloXUmVcqBsxqM32TyVwqmUCxUnuKFM4f+ZlY+7J7f2VIbGhXkg&#13;&#10;MmbRal/Hm+JjbSrWfiiWapFJepxMLmeXoyvOJMlm48lseh2rmR3Rzgf8rKBmkci5NtCsSuFx3bUr&#13;&#10;1UvsHgJ2sIN6dGxsPAOYqrivjElMHAm1Mp7tBDUT23Hv7kSLnEdkdswlUbg3qrP6TWlWFTH65D2N&#13;&#10;2dGmkFJZnPV2jSXtCNMUwQAcnwMaPATT60aYSuM3AEfngH96HBDJK1gcwHVlwZ8zUPwYPHf6h+y7&#13;&#10;nGP62G5aSjrnqT/xZQPFfu2Zh24dgpP3FbXoQQRcC0/zT5tCO41f6Yhdyzn0FGcl+F/n3qM+jSVJ&#13;&#10;OWton3Iefm6FV5yZL5YG9tN4Oo0LmJjp1ccJMf5UsjmV2G29AurymH4PJxMZ9dEcSO2hfqHVX0av&#13;&#10;JBJWku+cS/QHZoXdntPnIdVymdRo6ZzAB/vkZDQe6xzH7rl9Ed71c4o04Y9w2D0xfzOinW5EWlhu&#13;&#10;EXSV5vdY174DtLBpG/rPJf4Ip3zSOn6Bi98AAAD//wMAUEsDBBQABgAIAAAAIQBSB5WB4wAAAA8B&#13;&#10;AAAPAAAAZHJzL2Rvd25yZXYueG1sTE9LS8NAEL4L/odlBG92k6Uv02yKKCJCsDb14m2bjNmQfYTs&#13;&#10;to3/3vGkl4GZ75vvkW8na9gZx9B5JyGdJcDQ1b7pXCvh4/B8twYWonKNMt6hhG8MsC2ur3KVNf7i&#13;&#10;9niuYstIxIVMSdAxDhnnodZoVZj5AR1hX360KtI6trwZ1YXEreEiSZbcqs6Rg1YDPmqs++pkJfQ7&#13;&#10;sy/7eYvV+9vniy5FPexeSylvb6anDY2HDbCIU/z7gN8OlB8KCnb0J9cEZiQIMb8nKgGLJTAiLFar&#13;&#10;FNiRDqlIgRc5/9+j+AEAAP//AwBQSwECLQAUAAYACAAAACEAtoM4kv4AAADhAQAAEwAAAAAAAAAA&#13;&#10;AAAAAAAAAAAAW0NvbnRlbnRfVHlwZXNdLnhtbFBLAQItABQABgAIAAAAIQA4/SH/1gAAAJQBAAAL&#13;&#10;AAAAAAAAAAAAAAAAAC8BAABfcmVscy8ucmVsc1BLAQItABQABgAIAAAAIQARxBELdAIAAEoFAAAO&#13;&#10;AAAAAAAAAAAAAAAAAC4CAABkcnMvZTJvRG9jLnhtbFBLAQItABQABgAIAAAAIQBSB5WB4wAAAA8B&#13;&#10;AAAPAAAAAAAAAAAAAAAAAM4EAABkcnMvZG93bnJldi54bWxQSwUGAAAAAAQABADzAAAA3gUAAAAA&#13;&#10;" fillcolor="white [3201]" strokecolor="black [3213]" strokeweight="1pt">
                <v:textbox>
                  <w:txbxContent>
                    <w:p w14:paraId="3E2C9EF5" w14:textId="4C88AD4B" w:rsidR="00E70A66" w:rsidRPr="00F069FB" w:rsidRDefault="00E70A66" w:rsidP="00E70A66">
                      <w:pPr>
                        <w:jc w:val="center"/>
                        <w:rPr>
                          <w:rFonts w:ascii="Times" w:hAnsi="Times"/>
                          <w:lang w:val="en-US"/>
                        </w:rPr>
                      </w:pPr>
                      <w:proofErr w:type="spellStart"/>
                      <w:r w:rsidRPr="00F069FB">
                        <w:rPr>
                          <w:rFonts w:ascii="Times" w:hAnsi="Times"/>
                          <w:lang w:val="en-US"/>
                        </w:rPr>
                        <w:t>Menentukan</w:t>
                      </w:r>
                      <w:proofErr w:type="spellEnd"/>
                      <w:r w:rsidRPr="00F069FB">
                        <w:rPr>
                          <w:rFonts w:ascii="Times" w:hAnsi="Times"/>
                          <w:lang w:val="en-US"/>
                        </w:rPr>
                        <w:t xml:space="preserve"> </w:t>
                      </w:r>
                      <w:proofErr w:type="spellStart"/>
                      <w:r w:rsidRPr="00F069FB">
                        <w:rPr>
                          <w:rFonts w:ascii="Times" w:hAnsi="Times"/>
                          <w:lang w:val="en-US"/>
                        </w:rPr>
                        <w:t>jenis</w:t>
                      </w:r>
                      <w:proofErr w:type="spellEnd"/>
                      <w:r w:rsidRPr="00F069FB">
                        <w:rPr>
                          <w:rFonts w:ascii="Times" w:hAnsi="Times"/>
                          <w:lang w:val="en-US"/>
                        </w:rPr>
                        <w:t xml:space="preserve"> </w:t>
                      </w:r>
                      <w:proofErr w:type="spellStart"/>
                      <w:r w:rsidRPr="00F069FB">
                        <w:rPr>
                          <w:rFonts w:ascii="Times" w:hAnsi="Times"/>
                          <w:lang w:val="en-US"/>
                        </w:rPr>
                        <w:t>substrat</w:t>
                      </w:r>
                      <w:proofErr w:type="spellEnd"/>
                      <w:r w:rsidRPr="00F069FB">
                        <w:rPr>
                          <w:rFonts w:ascii="Times" w:hAnsi="Times"/>
                          <w:lang w:val="en-US"/>
                        </w:rPr>
                        <w:t xml:space="preserve"> yang </w:t>
                      </w:r>
                      <w:proofErr w:type="spellStart"/>
                      <w:r w:rsidRPr="00F069FB">
                        <w:rPr>
                          <w:rFonts w:ascii="Times" w:hAnsi="Times"/>
                          <w:lang w:val="en-US"/>
                        </w:rPr>
                        <w:t>digunakan</w:t>
                      </w:r>
                      <w:proofErr w:type="spellEnd"/>
                    </w:p>
                  </w:txbxContent>
                </v:textbox>
              </v:shape>
            </w:pict>
          </mc:Fallback>
        </mc:AlternateContent>
      </w:r>
    </w:p>
    <w:p w14:paraId="2D65A8ED" w14:textId="16DDEB87" w:rsidR="004D52E7" w:rsidRPr="00F069FB" w:rsidRDefault="004D52E7" w:rsidP="00E25B28">
      <w:pPr>
        <w:pStyle w:val="DaftarParagraf"/>
        <w:spacing w:line="360" w:lineRule="auto"/>
        <w:rPr>
          <w:rFonts w:ascii="Times" w:hAnsi="Times"/>
          <w:lang w:val="en-US"/>
        </w:rPr>
      </w:pPr>
    </w:p>
    <w:p w14:paraId="30643CA6" w14:textId="4D7872A1" w:rsidR="004D52E7" w:rsidRPr="00F069FB" w:rsidRDefault="00B37F82" w:rsidP="00E25B28">
      <w:pPr>
        <w:pStyle w:val="DaftarParagraf"/>
        <w:spacing w:line="360" w:lineRule="auto"/>
        <w:rPr>
          <w:rFonts w:ascii="Times" w:hAnsi="Times"/>
          <w:lang w:val="en-US"/>
        </w:rPr>
      </w:pPr>
      <w:r w:rsidRPr="00F069FB">
        <w:rPr>
          <w:rFonts w:ascii="Times" w:hAnsi="Times"/>
          <w:noProof/>
          <w:lang w:val="en-US"/>
        </w:rPr>
        <mc:AlternateContent>
          <mc:Choice Requires="wps">
            <w:drawing>
              <wp:anchor distT="0" distB="0" distL="114300" distR="114300" simplePos="0" relativeHeight="251693056" behindDoc="0" locked="0" layoutInCell="1" allowOverlap="1" wp14:anchorId="20D26980" wp14:editId="304649DA">
                <wp:simplePos x="0" y="0"/>
                <wp:positionH relativeFrom="column">
                  <wp:posOffset>2560215</wp:posOffset>
                </wp:positionH>
                <wp:positionV relativeFrom="paragraph">
                  <wp:posOffset>182880</wp:posOffset>
                </wp:positionV>
                <wp:extent cx="0" cy="218113"/>
                <wp:effectExtent l="63500" t="0" r="38100" b="36195"/>
                <wp:wrapNone/>
                <wp:docPr id="31" name="Konektor Panah Lurus 31"/>
                <wp:cNvGraphicFramePr/>
                <a:graphic xmlns:a="http://schemas.openxmlformats.org/drawingml/2006/main">
                  <a:graphicData uri="http://schemas.microsoft.com/office/word/2010/wordprocessingShape">
                    <wps:wsp>
                      <wps:cNvCnPr/>
                      <wps:spPr>
                        <a:xfrm>
                          <a:off x="0" y="0"/>
                          <a:ext cx="0" cy="21811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60B705" id="Konektor Panah Lurus 31" o:spid="_x0000_s1026" type="#_x0000_t32" style="position:absolute;margin-left:201.6pt;margin-top:14.4pt;width:0;height:17.15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jFHyAEAAP0DAAAOAAAAZHJzL2Uyb0RvYy54bWysU01v1DAQvSPxH6zc2SSLhKposz1sKRcE&#13;&#10;FR8/wHXGiSXbY9nDJvn32M5uAgUhUfUyie158+Y9jw+3k9HsDD4otG1R76qCgRXYKdu3xfdv929u&#13;&#10;ChaI245rtNAWM4Ti9vj61WF0DexxQN2BZ7GIDc3o2mIgck1ZBjGA4WGHDmw8lOgNp7j0fdl5Psbq&#13;&#10;Rpf7qnpXjug751FACHH3bjksjrm+lCDos5QBiOm2iL1Rjj7HxxTL44E3veduUOLSBn9GF4YrG0nX&#13;&#10;UnecOPvh1R+ljBIeA0raCTQlSqkEZA1RTV09UfN14A6ylmhOcKtN4eXKik/nk33w0YbRhSa4B59U&#13;&#10;TNKb9I39sSmbNa9mwURMLJsi7u7rm7p+m3wsN5zzgT4AGpZ+2iKQ56of6ITWxhtBX2ev+PljoAV4&#13;&#10;BSRSbVMMqFV3r7TOizQOcNKenXm8SJrqC+FvWcSVfm87RrOLk0ZecdtruGSmquWmMf/RrGFh/AKS&#13;&#10;qS6qWjrL47fxcSHA0pVT25idYDJ2twKrLOmfwEt+gkIezf8Br4jMjJZWsFEW/d/YN5vkkn91YNGd&#13;&#10;LHjEbs63n62JM5av8fIe0hD/us7w7dUefwIAAP//AwBQSwMEFAAGAAgAAAAhABKxjOvjAAAADgEA&#13;&#10;AA8AAABkcnMvZG93bnJldi54bWxMj9FOwzAMRd+R+IfISLyxpB2aRtd0mkCTJhDSGHxA2oS2InFK&#13;&#10;km3t32PEw3ixZPv6+p5yPTrLTibE3qOEbCaAGWy87rGV8PG+vVsCi0mhVtajkTCZCOvq+qpUhfZn&#13;&#10;fDOnQ2oZmWAslIQupaHgPDadcSrO/GCQdp8+OJWoDS3XQZ3J3FmeC7HgTvVIHzo1mMfONF+Ho5Pw&#13;&#10;sBva2u5fnrNvEba7fj+9jptJytub8WlFZbMClsyYLhfwy0D5oaJgtT+ijsxKuBfznKQS8iVxkOBv&#13;&#10;UEtYzDPgVcn/Y1Q/AAAA//8DAFBLAQItABQABgAIAAAAIQC2gziS/gAAAOEBAAATAAAAAAAAAAAA&#13;&#10;AAAAAAAAAABbQ29udGVudF9UeXBlc10ueG1sUEsBAi0AFAAGAAgAAAAhADj9If/WAAAAlAEAAAsA&#13;&#10;AAAAAAAAAAAAAAAALwEAAF9yZWxzLy5yZWxzUEsBAi0AFAAGAAgAAAAhAIk2MUfIAQAA/QMAAA4A&#13;&#10;AAAAAAAAAAAAAAAALgIAAGRycy9lMm9Eb2MueG1sUEsBAi0AFAAGAAgAAAAhABKxjOvjAAAADgEA&#13;&#10;AA8AAAAAAAAAAAAAAAAAIgQAAGRycy9kb3ducmV2LnhtbFBLBQYAAAAABAAEAPMAAAAyBQAAAAA=&#13;&#10;" strokecolor="black [3213]" strokeweight=".5pt">
                <v:stroke endarrow="block" joinstyle="miter"/>
              </v:shape>
            </w:pict>
          </mc:Fallback>
        </mc:AlternateContent>
      </w:r>
    </w:p>
    <w:p w14:paraId="53B872BE" w14:textId="73FF8F71" w:rsidR="004D52E7" w:rsidRPr="00F069FB" w:rsidRDefault="00BA08BA" w:rsidP="00E25B28">
      <w:pPr>
        <w:pStyle w:val="DaftarParagraf"/>
        <w:spacing w:line="360" w:lineRule="auto"/>
        <w:rPr>
          <w:rFonts w:ascii="Times" w:hAnsi="Times"/>
          <w:lang w:val="en-US"/>
        </w:rPr>
      </w:pPr>
      <w:r w:rsidRPr="00F069FB">
        <w:rPr>
          <w:rFonts w:ascii="Times" w:hAnsi="Times"/>
          <w:noProof/>
          <w:lang w:val="en-US"/>
        </w:rPr>
        <mc:AlternateContent>
          <mc:Choice Requires="wps">
            <w:drawing>
              <wp:anchor distT="0" distB="0" distL="114300" distR="114300" simplePos="0" relativeHeight="251682816" behindDoc="0" locked="0" layoutInCell="1" allowOverlap="1" wp14:anchorId="27694184" wp14:editId="138BEE64">
                <wp:simplePos x="0" y="0"/>
                <wp:positionH relativeFrom="column">
                  <wp:posOffset>781580</wp:posOffset>
                </wp:positionH>
                <wp:positionV relativeFrom="paragraph">
                  <wp:posOffset>136322</wp:posOffset>
                </wp:positionV>
                <wp:extent cx="3578087" cy="612648"/>
                <wp:effectExtent l="0" t="0" r="16510" b="10160"/>
                <wp:wrapNone/>
                <wp:docPr id="13" name="Proses 13"/>
                <wp:cNvGraphicFramePr/>
                <a:graphic xmlns:a="http://schemas.openxmlformats.org/drawingml/2006/main">
                  <a:graphicData uri="http://schemas.microsoft.com/office/word/2010/wordprocessingShape">
                    <wps:wsp>
                      <wps:cNvSpPr/>
                      <wps:spPr>
                        <a:xfrm>
                          <a:off x="0" y="0"/>
                          <a:ext cx="3578087" cy="612648"/>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E850FF" w14:textId="78BEF920" w:rsidR="00BA08BA" w:rsidRPr="00F069FB" w:rsidRDefault="00BA08BA" w:rsidP="00BA08BA">
                            <w:pPr>
                              <w:jc w:val="center"/>
                              <w:rPr>
                                <w:rFonts w:ascii="Times" w:hAnsi="Times"/>
                                <w:i/>
                                <w:iCs/>
                                <w:lang w:val="en-US"/>
                              </w:rPr>
                            </w:pPr>
                            <w:r w:rsidRPr="00F069FB">
                              <w:rPr>
                                <w:rFonts w:ascii="Times" w:hAnsi="Times"/>
                                <w:lang w:val="en-US"/>
                              </w:rPr>
                              <w:t xml:space="preserve">Melakukan perhitungan dan perencanaan fabrikasi </w:t>
                            </w:r>
                            <w:r w:rsidR="00095F1B" w:rsidRPr="00F069FB">
                              <w:rPr>
                                <w:rFonts w:ascii="Times" w:hAnsi="Times"/>
                                <w:lang w:val="en-US"/>
                              </w:rPr>
                              <w:t>ante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7694184" id="Proses 13" o:spid="_x0000_s1037" type="#_x0000_t109" style="position:absolute;left:0;text-align:left;margin-left:61.55pt;margin-top:10.75pt;width:281.75pt;height:48.2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LehWdgIAAEoFAAAOAAAAZHJzL2Uyb0RvYy54bWysVF9v2yAQf5+074B4Xx1naZpGdaooVadJ&#13;&#10;VRutnfpMMNRoGBhcYmeffgd2nKzL07QXuOPud/+Pm9u21mQnfFDWFDS/GFEiDLelMm8F/f5y/2lG&#13;&#10;SQBmSqatEQXdi0BvFx8/3DRuLsa2sroUnqARE+aNK2gF4OZZFnglahYurBMGhdL6mgGy/i0rPWvQ&#13;&#10;eq2z8Wg0zRrrS+ctFyHg610npItkX0rB4UnKIIDogmJskE6fzk08s8UNm7955irF+zDYP0RRM2XQ&#13;&#10;6WDqjgEjW6/+MlUr7m2wEi64rTMrpeIi5YDZ5KN32TxXzImUCxYnuKFM4f+Z5Y+7Z7f2WIbGhXlA&#13;&#10;MmbRSl/HG+MjbSrWfiiWaIFwfPx8eTUbza4o4Sib5uPpZBarmR3Rzgf4ImxNIlFQqW2zqpiHddeu&#13;&#10;VC+2ewjQwQ7q0bE28QxWq/JeaZ2YOBJipT3ZMWwmtHnv7kQLnUdkdswlUbDXorP6TUiiSox+nLyn&#13;&#10;MTvaZJwLA9PerjaoHWESIxiA+TmghkMwvW6EiTR+A3B0DvinxwGRvFoDA7hWxvpzBsofg+dO/5B9&#13;&#10;l3NMH9pNi0kX9DomFl82ttyvPfG2W4fg+L3CFj2wAGvmcf5xU3Cn4QmP2LWC2p6ipLL+17n3qI9j&#13;&#10;iVJKGtyngoafW+YFJfqrwYG9zieTuICJmVxejZHxp5LNqcRs65XFLuf4ezieyKgP+kBKb+tXXP1l&#13;&#10;9IoiZjj6LigHf2BW0O05fh5cLJdJDZfOMXgwz45H47HOcexe2lfmXT+ngBP+aA+7x+bvRrTTjUhj&#13;&#10;l1uwUqX5Pda17wAubNqG/nOJP8Ipn7SOX+DiNwAAAP//AwBQSwMEFAAGAAgAAAAhAKL9Y9TiAAAA&#13;&#10;DwEAAA8AAABkcnMvZG93bnJldi54bWxMT01Lw0AQvQv+h2UEb3aTqCGk2RRRRIRgbfTibZsdsyH7&#13;&#10;EbLbNv57x1O9DDzex7xXbRZr2BHnMHgnIF0lwNB1Xg2uF/D58XxTAAtROiWNdyjgBwNs6suLSpbK&#13;&#10;n9wOj23sGYW4UEoBOsap5Dx0Gq0MKz+hI+7bz1ZGgnPP1SxPFG4Nz5Ik51YOjj5oOeGjxm5sD1bA&#13;&#10;uDW7ZrzrsX1/+3rRTdZN29dGiOur5WlN52ENLOISzw7420D9oaZie39wKjBDOLtNSSogS++BkSAv&#13;&#10;8hzYnpi0SIDXFf+/o/4FAAD//wMAUEsBAi0AFAAGAAgAAAAhALaDOJL+AAAA4QEAABMAAAAAAAAA&#13;&#10;AAAAAAAAAAAAAFtDb250ZW50X1R5cGVzXS54bWxQSwECLQAUAAYACAAAACEAOP0h/9YAAACUAQAA&#13;&#10;CwAAAAAAAAAAAAAAAAAvAQAAX3JlbHMvLnJlbHNQSwECLQAUAAYACAAAACEA+S3oVnYCAABKBQAA&#13;&#10;DgAAAAAAAAAAAAAAAAAuAgAAZHJzL2Uyb0RvYy54bWxQSwECLQAUAAYACAAAACEAov1j1OIAAAAP&#13;&#10;AQAADwAAAAAAAAAAAAAAAADQBAAAZHJzL2Rvd25yZXYueG1sUEsFBgAAAAAEAAQA8wAAAN8FAAAA&#13;&#10;AA==&#13;&#10;" fillcolor="white [3201]" strokecolor="black [3213]" strokeweight="1pt">
                <v:textbox>
                  <w:txbxContent>
                    <w:p w14:paraId="50E850FF" w14:textId="78BEF920" w:rsidR="00BA08BA" w:rsidRPr="00F069FB" w:rsidRDefault="00BA08BA" w:rsidP="00BA08BA">
                      <w:pPr>
                        <w:jc w:val="center"/>
                        <w:rPr>
                          <w:rFonts w:ascii="Times" w:hAnsi="Times"/>
                          <w:i/>
                          <w:iCs/>
                          <w:lang w:val="en-US"/>
                        </w:rPr>
                      </w:pPr>
                      <w:proofErr w:type="spellStart"/>
                      <w:r w:rsidRPr="00F069FB">
                        <w:rPr>
                          <w:rFonts w:ascii="Times" w:hAnsi="Times"/>
                          <w:lang w:val="en-US"/>
                        </w:rPr>
                        <w:t>Melakukan</w:t>
                      </w:r>
                      <w:proofErr w:type="spellEnd"/>
                      <w:r w:rsidRPr="00F069FB">
                        <w:rPr>
                          <w:rFonts w:ascii="Times" w:hAnsi="Times"/>
                          <w:lang w:val="en-US"/>
                        </w:rPr>
                        <w:t xml:space="preserve"> </w:t>
                      </w:r>
                      <w:proofErr w:type="spellStart"/>
                      <w:r w:rsidRPr="00F069FB">
                        <w:rPr>
                          <w:rFonts w:ascii="Times" w:hAnsi="Times"/>
                          <w:lang w:val="en-US"/>
                        </w:rPr>
                        <w:t>perhitungan</w:t>
                      </w:r>
                      <w:proofErr w:type="spellEnd"/>
                      <w:r w:rsidRPr="00F069FB">
                        <w:rPr>
                          <w:rFonts w:ascii="Times" w:hAnsi="Times"/>
                          <w:lang w:val="en-US"/>
                        </w:rPr>
                        <w:t xml:space="preserve"> dan </w:t>
                      </w:r>
                      <w:proofErr w:type="spellStart"/>
                      <w:r w:rsidRPr="00F069FB">
                        <w:rPr>
                          <w:rFonts w:ascii="Times" w:hAnsi="Times"/>
                          <w:lang w:val="en-US"/>
                        </w:rPr>
                        <w:t>perencanaan</w:t>
                      </w:r>
                      <w:proofErr w:type="spellEnd"/>
                      <w:r w:rsidRPr="00F069FB">
                        <w:rPr>
                          <w:rFonts w:ascii="Times" w:hAnsi="Times"/>
                          <w:lang w:val="en-US"/>
                        </w:rPr>
                        <w:t xml:space="preserve"> </w:t>
                      </w:r>
                      <w:proofErr w:type="spellStart"/>
                      <w:r w:rsidRPr="00F069FB">
                        <w:rPr>
                          <w:rFonts w:ascii="Times" w:hAnsi="Times"/>
                          <w:lang w:val="en-US"/>
                        </w:rPr>
                        <w:t>fabrikasi</w:t>
                      </w:r>
                      <w:proofErr w:type="spellEnd"/>
                      <w:r w:rsidRPr="00F069FB">
                        <w:rPr>
                          <w:rFonts w:ascii="Times" w:hAnsi="Times"/>
                          <w:lang w:val="en-US"/>
                        </w:rPr>
                        <w:t xml:space="preserve"> </w:t>
                      </w:r>
                      <w:proofErr w:type="spellStart"/>
                      <w:r w:rsidR="00095F1B" w:rsidRPr="00F069FB">
                        <w:rPr>
                          <w:rFonts w:ascii="Times" w:hAnsi="Times"/>
                          <w:lang w:val="en-US"/>
                        </w:rPr>
                        <w:t>antena</w:t>
                      </w:r>
                      <w:proofErr w:type="spellEnd"/>
                    </w:p>
                  </w:txbxContent>
                </v:textbox>
              </v:shape>
            </w:pict>
          </mc:Fallback>
        </mc:AlternateContent>
      </w:r>
    </w:p>
    <w:p w14:paraId="1338465D" w14:textId="6B5E2DC4" w:rsidR="004D52E7" w:rsidRPr="00F069FB" w:rsidRDefault="004D52E7" w:rsidP="00E25B28">
      <w:pPr>
        <w:pStyle w:val="DaftarParagraf"/>
        <w:spacing w:line="360" w:lineRule="auto"/>
        <w:rPr>
          <w:rFonts w:ascii="Times" w:hAnsi="Times"/>
          <w:lang w:val="en-US"/>
        </w:rPr>
      </w:pPr>
    </w:p>
    <w:p w14:paraId="451AE5C7" w14:textId="4E8FBF3D" w:rsidR="004D52E7" w:rsidRPr="00F069FB" w:rsidRDefault="00B37F82" w:rsidP="00E25B28">
      <w:pPr>
        <w:pStyle w:val="DaftarParagraf"/>
        <w:spacing w:line="360" w:lineRule="auto"/>
        <w:rPr>
          <w:rFonts w:ascii="Times" w:hAnsi="Times"/>
          <w:lang w:val="en-US"/>
        </w:rPr>
      </w:pPr>
      <w:r w:rsidRPr="00F069FB">
        <w:rPr>
          <w:rFonts w:ascii="Times" w:hAnsi="Times"/>
          <w:noProof/>
          <w:lang w:val="en-US"/>
        </w:rPr>
        <mc:AlternateContent>
          <mc:Choice Requires="wps">
            <w:drawing>
              <wp:anchor distT="0" distB="0" distL="114300" distR="114300" simplePos="0" relativeHeight="251694080" behindDoc="0" locked="0" layoutInCell="1" allowOverlap="1" wp14:anchorId="7BA868B7" wp14:editId="7A451CA9">
                <wp:simplePos x="0" y="0"/>
                <wp:positionH relativeFrom="column">
                  <wp:posOffset>2571645</wp:posOffset>
                </wp:positionH>
                <wp:positionV relativeFrom="paragraph">
                  <wp:posOffset>220980</wp:posOffset>
                </wp:positionV>
                <wp:extent cx="0" cy="257381"/>
                <wp:effectExtent l="50800" t="0" r="50800" b="34925"/>
                <wp:wrapNone/>
                <wp:docPr id="32" name="Konektor Panah Lurus 32"/>
                <wp:cNvGraphicFramePr/>
                <a:graphic xmlns:a="http://schemas.openxmlformats.org/drawingml/2006/main">
                  <a:graphicData uri="http://schemas.microsoft.com/office/word/2010/wordprocessingShape">
                    <wps:wsp>
                      <wps:cNvCnPr/>
                      <wps:spPr>
                        <a:xfrm>
                          <a:off x="0" y="0"/>
                          <a:ext cx="0" cy="25738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C290629" id="Konektor Panah Lurus 32" o:spid="_x0000_s1026" type="#_x0000_t32" style="position:absolute;margin-left:202.5pt;margin-top:17.4pt;width:0;height:20.25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GBzYxwEAAP0DAAAOAAAAZHJzL2Uyb0RvYy54bWysU9uO0zAQfUfiHyy/06RFwCpqug9dlhcE&#13;&#10;K1g+wOuME0u+aTw06d9jO23CTUggXibx5cyZc2a8v52sYSfAqL1r+XZTcwZO+k67vuVfHu9f3HAW&#13;&#10;SbhOGO+g5WeI/Pbw/Nl+DA3s/OBNB8hSEhebMbR8IApNVUU5gBVx4wO4dKg8WkFpiX3VoRhTdmuq&#13;&#10;XV2/rkaPXUAvIca0ezcf8kPJrxRI+qhUBGKm5ak2KhFLfMqxOuxF06MIg5aXMsQ/VGGFdol0SXUn&#13;&#10;SLCvqH9JZbVEH72ijfS28kppCUVDUrOtf1LzeRABipZkTgyLTfH/pZUfTkf3gMmGMcQmhgfMKiaF&#13;&#10;Nn9TfWwqZp0Xs2AiJudNmXZ3r968vNlmH6sVFzDSO/CW5Z+WR0Kh+4GO3rnUEY/b4pU4vY80A6+A&#13;&#10;TGpcjtEb3d1rY8oijwMcDbKTSI2k6Ur4wy0S2rx1HaNzSJNGqIXrDVxKy1mrVWP5o7OBmfETKKa7&#13;&#10;pGqurIzfyiekBEdXTuPS7QxTqboFWBdJfwRe7mcolNH8G/CCKMze0QK22nn8Hftqk5rvXx2YdWcL&#13;&#10;nnx3Lt0v1qQZK228vIc8xN+vC3x9tYdvAAAA//8DAFBLAwQUAAYACAAAACEAqRreSOMAAAAOAQAA&#13;&#10;DwAAAGRycy9kb3ducmV2LnhtbEyPy07DMBBF90j8gzVI7Khd2vJI41QVqFIFQiqFD3DiIYmwxyF2&#13;&#10;2+TvGcQCNiPN69578tXgnThiH9tAGqYTBQKpCralWsP72+bqDkRMhqxxgVDDiBFWxflZbjIbTvSK&#13;&#10;x32qBYtQzIyGJqUukzJWDXoTJ6FD4t1H6L1J3Pa1tL05sbh38lqpG+lNS+zQmA4fGqw+9wev4X7b&#13;&#10;1aXbPT9Nv1S/2ba78WVYj1pfXgyPSy7rJYiEQ/r7gB8Gzg8FByvDgWwUTsNcLRgoaZjNmYMPfgel&#13;&#10;htvFDGSRy/8YxTcAAAD//wMAUEsBAi0AFAAGAAgAAAAhALaDOJL+AAAA4QEAABMAAAAAAAAAAAAA&#13;&#10;AAAAAAAAAFtDb250ZW50X1R5cGVzXS54bWxQSwECLQAUAAYACAAAACEAOP0h/9YAAACUAQAACwAA&#13;&#10;AAAAAAAAAAAAAAAvAQAAX3JlbHMvLnJlbHNQSwECLQAUAAYACAAAACEAnRgc2McBAAD9AwAADgAA&#13;&#10;AAAAAAAAAAAAAAAuAgAAZHJzL2Uyb0RvYy54bWxQSwECLQAUAAYACAAAACEAqRreSOMAAAAOAQAA&#13;&#10;DwAAAAAAAAAAAAAAAAAhBAAAZHJzL2Rvd25yZXYueG1sUEsFBgAAAAAEAAQA8wAAADEFAAAAAA==&#13;&#10;" strokecolor="black [3213]" strokeweight=".5pt">
                <v:stroke endarrow="block" joinstyle="miter"/>
              </v:shape>
            </w:pict>
          </mc:Fallback>
        </mc:AlternateContent>
      </w:r>
    </w:p>
    <w:p w14:paraId="49099ED9" w14:textId="675B6D7D" w:rsidR="004D52E7" w:rsidRPr="00F069FB" w:rsidRDefault="00095F1B" w:rsidP="00E25B28">
      <w:pPr>
        <w:pStyle w:val="DaftarParagraf"/>
        <w:spacing w:line="360" w:lineRule="auto"/>
        <w:rPr>
          <w:rFonts w:ascii="Times" w:hAnsi="Times"/>
          <w:lang w:val="en-US"/>
        </w:rPr>
      </w:pPr>
      <w:r w:rsidRPr="00F069FB">
        <w:rPr>
          <w:rFonts w:ascii="Times" w:hAnsi="Times"/>
          <w:noProof/>
          <w:lang w:val="en-US"/>
        </w:rPr>
        <mc:AlternateContent>
          <mc:Choice Requires="wps">
            <w:drawing>
              <wp:anchor distT="0" distB="0" distL="114300" distR="114300" simplePos="0" relativeHeight="251684864" behindDoc="0" locked="0" layoutInCell="1" allowOverlap="1" wp14:anchorId="6D9B1CFE" wp14:editId="48697149">
                <wp:simplePos x="0" y="0"/>
                <wp:positionH relativeFrom="column">
                  <wp:posOffset>788670</wp:posOffset>
                </wp:positionH>
                <wp:positionV relativeFrom="paragraph">
                  <wp:posOffset>212955</wp:posOffset>
                </wp:positionV>
                <wp:extent cx="3578087" cy="612648"/>
                <wp:effectExtent l="0" t="0" r="16510" b="10160"/>
                <wp:wrapNone/>
                <wp:docPr id="14" name="Proses 14"/>
                <wp:cNvGraphicFramePr/>
                <a:graphic xmlns:a="http://schemas.openxmlformats.org/drawingml/2006/main">
                  <a:graphicData uri="http://schemas.microsoft.com/office/word/2010/wordprocessingShape">
                    <wps:wsp>
                      <wps:cNvSpPr/>
                      <wps:spPr>
                        <a:xfrm>
                          <a:off x="0" y="0"/>
                          <a:ext cx="3578087" cy="612648"/>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C1D6DC" w14:textId="01B7AFED" w:rsidR="00095F1B" w:rsidRPr="00F069FB" w:rsidRDefault="00095F1B" w:rsidP="00095F1B">
                            <w:pPr>
                              <w:jc w:val="center"/>
                              <w:rPr>
                                <w:rFonts w:ascii="Times" w:hAnsi="Times"/>
                                <w:i/>
                                <w:iCs/>
                                <w:lang w:val="en-US"/>
                              </w:rPr>
                            </w:pPr>
                            <w:r w:rsidRPr="00F069FB">
                              <w:rPr>
                                <w:rFonts w:ascii="Times" w:hAnsi="Times"/>
                                <w:lang w:val="en-US"/>
                              </w:rPr>
                              <w:t>Melakukan simulasi menggunakan CST Studio Suite 20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D9B1CFE" id="Proses 14" o:spid="_x0000_s1038" type="#_x0000_t109" style="position:absolute;left:0;text-align:left;margin-left:62.1pt;margin-top:16.75pt;width:281.75pt;height:48.2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rEgddgIAAEsFAAAOAAAAZHJzL2Uyb0RvYy54bWysVN9v2yAQfp+0/wHxvjrO0jSL6lRRqk6T&#13;&#10;qjZqO/WZYKjRMMeAxM7++h3YcbIuT9NeMOe7735/XN+0tSY74bwCU9D8YkSJMBxKZd4K+v3l7tOM&#13;&#10;Eh+YKZkGIwq6F57eLD5+uG7sXIyhAl0KR9CJ8fPGFrQKwc6zzPNK1MxfgBUGlRJczQKK7i0rHWvQ&#13;&#10;e62z8Wg0zRpwpXXAhff497ZT0kXyL6Xg4VFKLwLRBcXcQjpdOjfxzBbXbP7mmK0U79Ng/5BFzZTB&#13;&#10;oIOrWxYY2Tr1l6tacQceZLjgUGcgpeIi1YDV5KN31TxXzIpUCzbH26FN/v+55Q+7Z7t22IbG+rnH&#13;&#10;a6yila6OX8yPtKlZ+6FZog2E48/Pl1ez0eyKEo66aT6eTmaxm9kRbZ0PXwXUJF4KKjU0q4q5sO7G&#13;&#10;lfrFdvc+dLCDeQysTTw9aFXeKa2TEFdCrLQjO4bDDG3ehzuxwuARmR1rSbew16Lz+iQkUSVmP07R&#13;&#10;05odfTLOhQnT3q82aB1hEjMYgPk5oA6HZHrbCBNp/Qbg6Bzwz4gDIkUFEwZwrQy4cw7KH0Pkzv5Q&#13;&#10;fVdzLD+0mxaLRnamdY+/NlDu14446PjgLb9TOKN75sOaOSQAUgVJHR7xiGMrKPQ3Sipwv879j/a4&#13;&#10;l6ilpEFCFdT/3DInKNHfDG7sl3wyiQxMwuTyaoyCO9VsTjVmW68Ax5zj82F5ukb7oA9X6aB+Re4v&#13;&#10;Y1RUMcMxdkF5cAdhFTqi4+vBxXKZzJB1loV782x5dB4bHffupX1lzvaLGnDFH+BAPjZ/t6OdbUQa&#13;&#10;WG4DSJUW+NjXfgTI2ESH/nWJT8KpnKyOb+DiNwAAAP//AwBQSwMEFAAGAAgAAAAhAFVC4drjAAAA&#13;&#10;DwEAAA8AAABkcnMvZG93bnJldi54bWxMT01Lw0AQvQv+h2UEb3bXpLYlzaaIIiIEa9NevG2zYxKy&#13;&#10;HyG7beO/dzzpZeDxPua9fDNZw844hs47CfczAQxd7XXnGgmH/cvdCliIymllvEMJ3xhgU1xf5SrT&#13;&#10;/uJ2eK5iwyjEhUxJaGMcMs5D3aJVYeYHdMR9+dGqSHBsuB7VhcKt4YkQC25V5+hDqwZ8arHuq5OV&#13;&#10;0G/NruznDVYf75+vbZnUw/atlPL2Znpe03lcA4s4xT8H/G6g/lBQsaM/OR2YIZzME5JKSNMHYCRY&#13;&#10;rJZLYEdiUiGAFzn/v6P4AQAA//8DAFBLAQItABQABgAIAAAAIQC2gziS/gAAAOEBAAATAAAAAAAA&#13;&#10;AAAAAAAAAAAAAABbQ29udGVudF9UeXBlc10ueG1sUEsBAi0AFAAGAAgAAAAhADj9If/WAAAAlAEA&#13;&#10;AAsAAAAAAAAAAAAAAAAALwEAAF9yZWxzLy5yZWxzUEsBAi0AFAAGAAgAAAAhAM+sSB12AgAASwUA&#13;&#10;AA4AAAAAAAAAAAAAAAAALgIAAGRycy9lMm9Eb2MueG1sUEsBAi0AFAAGAAgAAAAhAFVC4drjAAAA&#13;&#10;DwEAAA8AAAAAAAAAAAAAAAAA0AQAAGRycy9kb3ducmV2LnhtbFBLBQYAAAAABAAEAPMAAADgBQAA&#13;&#10;AAA=&#13;&#10;" fillcolor="white [3201]" strokecolor="black [3213]" strokeweight="1pt">
                <v:textbox>
                  <w:txbxContent>
                    <w:p w14:paraId="48C1D6DC" w14:textId="01B7AFED" w:rsidR="00095F1B" w:rsidRPr="00F069FB" w:rsidRDefault="00095F1B" w:rsidP="00095F1B">
                      <w:pPr>
                        <w:jc w:val="center"/>
                        <w:rPr>
                          <w:rFonts w:ascii="Times" w:hAnsi="Times"/>
                          <w:i/>
                          <w:iCs/>
                          <w:lang w:val="en-US"/>
                        </w:rPr>
                      </w:pPr>
                      <w:proofErr w:type="spellStart"/>
                      <w:r w:rsidRPr="00F069FB">
                        <w:rPr>
                          <w:rFonts w:ascii="Times" w:hAnsi="Times"/>
                          <w:lang w:val="en-US"/>
                        </w:rPr>
                        <w:t>Melakukan</w:t>
                      </w:r>
                      <w:proofErr w:type="spellEnd"/>
                      <w:r w:rsidRPr="00F069FB">
                        <w:rPr>
                          <w:rFonts w:ascii="Times" w:hAnsi="Times"/>
                          <w:lang w:val="en-US"/>
                        </w:rPr>
                        <w:t xml:space="preserve"> </w:t>
                      </w:r>
                      <w:proofErr w:type="spellStart"/>
                      <w:r w:rsidRPr="00F069FB">
                        <w:rPr>
                          <w:rFonts w:ascii="Times" w:hAnsi="Times"/>
                          <w:lang w:val="en-US"/>
                        </w:rPr>
                        <w:t>simulasi</w:t>
                      </w:r>
                      <w:proofErr w:type="spellEnd"/>
                      <w:r w:rsidRPr="00F069FB">
                        <w:rPr>
                          <w:rFonts w:ascii="Times" w:hAnsi="Times"/>
                          <w:lang w:val="en-US"/>
                        </w:rPr>
                        <w:t xml:space="preserve"> </w:t>
                      </w:r>
                      <w:proofErr w:type="spellStart"/>
                      <w:r w:rsidRPr="00F069FB">
                        <w:rPr>
                          <w:rFonts w:ascii="Times" w:hAnsi="Times"/>
                          <w:lang w:val="en-US"/>
                        </w:rPr>
                        <w:t>menggunakan</w:t>
                      </w:r>
                      <w:proofErr w:type="spellEnd"/>
                      <w:r w:rsidRPr="00F069FB">
                        <w:rPr>
                          <w:rFonts w:ascii="Times" w:hAnsi="Times"/>
                          <w:lang w:val="en-US"/>
                        </w:rPr>
                        <w:t xml:space="preserve"> CST Studio Suite 2019</w:t>
                      </w:r>
                    </w:p>
                  </w:txbxContent>
                </v:textbox>
              </v:shape>
            </w:pict>
          </mc:Fallback>
        </mc:AlternateContent>
      </w:r>
    </w:p>
    <w:p w14:paraId="3B404476" w14:textId="4ABBCED1" w:rsidR="00095F1B" w:rsidRPr="00F069FB" w:rsidRDefault="00B37F82" w:rsidP="00E25B28">
      <w:pPr>
        <w:pStyle w:val="DaftarParagraf"/>
        <w:spacing w:line="360" w:lineRule="auto"/>
        <w:rPr>
          <w:rFonts w:ascii="Times" w:hAnsi="Times"/>
          <w:lang w:val="en-US"/>
        </w:rPr>
      </w:pPr>
      <w:r w:rsidRPr="00F069FB">
        <w:rPr>
          <w:rFonts w:ascii="Times" w:hAnsi="Times"/>
          <w:noProof/>
          <w:lang w:val="en-US"/>
        </w:rPr>
        <mc:AlternateContent>
          <mc:Choice Requires="wps">
            <w:drawing>
              <wp:anchor distT="0" distB="0" distL="114300" distR="114300" simplePos="0" relativeHeight="251698176" behindDoc="0" locked="0" layoutInCell="1" allowOverlap="1" wp14:anchorId="21FA06DD" wp14:editId="102BDAF5">
                <wp:simplePos x="0" y="0"/>
                <wp:positionH relativeFrom="column">
                  <wp:posOffset>4358897</wp:posOffset>
                </wp:positionH>
                <wp:positionV relativeFrom="paragraph">
                  <wp:posOffset>237120</wp:posOffset>
                </wp:positionV>
                <wp:extent cx="663431" cy="981718"/>
                <wp:effectExtent l="0" t="50800" r="35560" b="21590"/>
                <wp:wrapNone/>
                <wp:docPr id="36" name="Konektor Siku 36"/>
                <wp:cNvGraphicFramePr/>
                <a:graphic xmlns:a="http://schemas.openxmlformats.org/drawingml/2006/main">
                  <a:graphicData uri="http://schemas.microsoft.com/office/word/2010/wordprocessingShape">
                    <wps:wsp>
                      <wps:cNvCnPr/>
                      <wps:spPr>
                        <a:xfrm flipH="1" flipV="1">
                          <a:off x="0" y="0"/>
                          <a:ext cx="663431" cy="981718"/>
                        </a:xfrm>
                        <a:prstGeom prst="bentConnector3">
                          <a:avLst>
                            <a:gd name="adj1" fmla="val -246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0D6FC34" id="_x0000_t34" coordsize="21600,21600" o:spt="34" o:oned="t" adj="10800" path="m,l@0,0@0,21600,21600,21600e" filled="f">
                <v:stroke joinstyle="miter"/>
                <v:formulas>
                  <v:f eqn="val #0"/>
                </v:formulas>
                <v:path arrowok="t" fillok="f" o:connecttype="none"/>
                <v:handles>
                  <v:h position="#0,center"/>
                </v:handles>
                <o:lock v:ext="edit" shapetype="t"/>
              </v:shapetype>
              <v:shape id="Konektor Siku 36" o:spid="_x0000_s1026" type="#_x0000_t34" style="position:absolute;margin-left:343.2pt;margin-top:18.65pt;width:52.25pt;height:77.3pt;flip:x y;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xEgN8QEAAD8EAAAOAAAAZHJzL2Uyb0RvYy54bWysU0uPEzEMviPxH6Lct9NpV6VUne6hy8IB&#13;&#10;wWp53NPE6QTlpSR0pv8eJzOd8hISiIvlxP4+21+c7V1vNDlBiMrZhtazOSVguRPKHhv66ePDzZqS&#13;&#10;mJgVTDsLDT1DpHe758+2nd/AwrVOCwgESWzcdL6hbUp+U1WRt2BYnDkPFoPSBcMSHsOxEoF1yG50&#13;&#10;tZjPV1XngvDBcYgRb++HIN0VfimBp/dSRkhENxR7S8WGYg/ZVrst2xwD863iYxvsH7owTFksOlHd&#13;&#10;s8TI16B+oTKKBxedTDPuTOWkVBzKDDhNPf9pmg8t81BmQXGin2SK/4+Wvzvt7WNAGTofN9E/hjxF&#13;&#10;L4MhUiv/Bt+UFu9z9nIMeyZ9EfA8CQh9IhwvV6vl7RIBHEMv1/WLep0FrgbCDPYhptfgDMlOQw9g&#13;&#10;095Zi8/kwrLQs9PbmIqSglhmcGWY+JJ7MBof5sQ0uVncrpYj75iNFS7MGaptttFpJR6U1uWQFwr2&#13;&#10;OhCkaGjq65Hhh6zElH5lBUlnj4VTUMweNYyZmbW6qlS8dNYwVHwCSZRADQaVygJf6zHOcdRLTW0x&#13;&#10;O8MkdjcB52X+PwLH/AyFstx/A54QpbKzaQIbZV34XfWrTHLIvygwzJ0lODhxLvtTpMEtLe89/qj8&#13;&#10;Db4/F/j13+++AQAA//8DAFBLAwQUAAYACAAAACEAJstCJ+YAAAAPAQAADwAAAGRycy9kb3ducmV2&#13;&#10;LnhtbEyPT0vDQBDF74LfYRnBm930j2mSZlPE4kUI1CqKt212TILZ2ZjdtPHbO570MjDM7715L99O&#13;&#10;thMnHHzrSMF8FoFAqpxpqVbw8vxwk4DwQZPRnSNU8I0etsXlRa4z4870hKdDqAWbkM+0giaEPpPS&#13;&#10;Vw1a7WeuR+LbhxusDrwOtTSDPrO57eQiimJpdUv8odE93jdYfR5Gq+C1332Nt8njQsZ717+Vq7Ks&#13;&#10;341S11fTbsPjbgMi4BT+FPDbgfNDwcGObiTjRacgTuIVowqW6yUIBtZplII4MpnOU5BFLv/3KH4A&#13;&#10;AAD//wMAUEsBAi0AFAAGAAgAAAAhALaDOJL+AAAA4QEAABMAAAAAAAAAAAAAAAAAAAAAAFtDb250&#13;&#10;ZW50X1R5cGVzXS54bWxQSwECLQAUAAYACAAAACEAOP0h/9YAAACUAQAACwAAAAAAAAAAAAAAAAAv&#13;&#10;AQAAX3JlbHMvLnJlbHNQSwECLQAUAAYACAAAACEAc8RIDfEBAAA/BAAADgAAAAAAAAAAAAAAAAAu&#13;&#10;AgAAZHJzL2Uyb0RvYy54bWxQSwECLQAUAAYACAAAACEAJstCJ+YAAAAPAQAADwAAAAAAAAAAAAAA&#13;&#10;AABLBAAAZHJzL2Rvd25yZXYueG1sUEsFBgAAAAAEAAQA8wAAAF4FAAAAAA==&#13;&#10;" adj="-532" strokecolor="black [3213]" strokeweight=".5pt">
                <v:stroke endarrow="block"/>
              </v:shape>
            </w:pict>
          </mc:Fallback>
        </mc:AlternateContent>
      </w:r>
    </w:p>
    <w:p w14:paraId="310D3DF2" w14:textId="3DE54F7D" w:rsidR="00095F1B" w:rsidRPr="00F069FB" w:rsidRDefault="00095F1B" w:rsidP="00E25B28">
      <w:pPr>
        <w:pStyle w:val="DaftarParagraf"/>
        <w:spacing w:line="360" w:lineRule="auto"/>
        <w:rPr>
          <w:rFonts w:ascii="Times" w:hAnsi="Times"/>
          <w:lang w:val="en-US"/>
        </w:rPr>
      </w:pPr>
    </w:p>
    <w:p w14:paraId="0F649254" w14:textId="0E3B02B9" w:rsidR="00095F1B" w:rsidRPr="00F069FB" w:rsidRDefault="00B37F82" w:rsidP="00E25B28">
      <w:pPr>
        <w:pStyle w:val="DaftarParagraf"/>
        <w:spacing w:line="360" w:lineRule="auto"/>
        <w:rPr>
          <w:rFonts w:ascii="Times" w:hAnsi="Times"/>
          <w:lang w:val="en-US"/>
        </w:rPr>
      </w:pPr>
      <w:r w:rsidRPr="00F069FB">
        <w:rPr>
          <w:rFonts w:ascii="Times" w:hAnsi="Times"/>
          <w:noProof/>
          <w:lang w:val="en-US"/>
        </w:rPr>
        <mc:AlternateContent>
          <mc:Choice Requires="wps">
            <w:drawing>
              <wp:anchor distT="0" distB="0" distL="114300" distR="114300" simplePos="0" relativeHeight="251695104" behindDoc="0" locked="0" layoutInCell="1" allowOverlap="1" wp14:anchorId="08E42BC8" wp14:editId="7D7BAFE2">
                <wp:simplePos x="0" y="0"/>
                <wp:positionH relativeFrom="column">
                  <wp:posOffset>2576725</wp:posOffset>
                </wp:positionH>
                <wp:positionV relativeFrom="paragraph">
                  <wp:posOffset>34290</wp:posOffset>
                </wp:positionV>
                <wp:extent cx="9739" cy="247643"/>
                <wp:effectExtent l="38100" t="0" r="53975" b="32385"/>
                <wp:wrapNone/>
                <wp:docPr id="33" name="Konektor Panah Lurus 33"/>
                <wp:cNvGraphicFramePr/>
                <a:graphic xmlns:a="http://schemas.openxmlformats.org/drawingml/2006/main">
                  <a:graphicData uri="http://schemas.microsoft.com/office/word/2010/wordprocessingShape">
                    <wps:wsp>
                      <wps:cNvCnPr/>
                      <wps:spPr>
                        <a:xfrm flipH="1">
                          <a:off x="0" y="0"/>
                          <a:ext cx="9739" cy="24764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C92E4E" id="Konektor Panah Lurus 33" o:spid="_x0000_s1026" type="#_x0000_t32" style="position:absolute;margin-left:202.9pt;margin-top:2.7pt;width:.75pt;height:19.5pt;flip:x;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oT4U1gEAAAoEAAAOAAAAZHJzL2Uyb0RvYy54bWysU8tu2zAQvBfoPxC815KdIGkEyzk4TXso&#13;&#10;2iBtPoChlhIBiiTIrSX9fZeULfcRFGjRC8HHzuzO7HJ7O/aGHSBE7WzN16uSM7DSNdq2NX/6ev/m&#13;&#10;LWcRhW2EcRZqPkHkt7vXr7aDr2DjOmcaCIxIbKwGX/MO0VdFEWUHvYgr58HSo3KhF0jH0BZNEAOx&#13;&#10;96bYlOVVMbjQ+OAkxEi3d/Mj32V+pUDiZ6UiIDM1p9owryGvz2ktdltRtUH4TstjGeIfquiFtpR0&#13;&#10;oboTKNi3oH+j6rUMLjqFK+n6wimlJWQNpGZd/qLmSyc8ZC1kTvSLTfH/0cpPh719CGTD4GMV/UNI&#13;&#10;KkYVeqaM9h+op1kXVcrGbNu02AYjMkmXN9cXN5xJethcXl9dXiRTi5kkkfkQ8T24nqVNzSMGodsO&#13;&#10;985aao8LcwJx+BhxBp4ACWxsWqMzurnXxuRDmg3Ym8AOgrqK4/qY8KcoFNq8sw3DydPYYdDCtgaO&#13;&#10;kYm1OAvOO5wMzBkfQTHdkLC5sjyL53xCSrB4ymksRSeYouoWYJk9+yPwGJ+gkOf0b8ALImd2Fhdw&#13;&#10;r60LL2U/26Tm+JMDs+5kwbNrpjwK2RoauNzG4+dIE/3jOcPPX3j3HQAA//8DAFBLAwQUAAYACAAA&#13;&#10;ACEAUTAauOQAAAANAQAADwAAAGRycy9kb3ducmV2LnhtbEyPzU7DMBCE70i8g7VI3KgNdWmVxqmA&#13;&#10;qj0gcWhopB7d2PkR8TqKnTa8PcsJLqtdjXbmm3QzuY5d7BBajwoeZwKYxdKbFmsFx8/dwwpYiBqN&#13;&#10;7jxaBd82wCa7vUl1YvwVD/aSx5qRCYZEK2hi7BPOQ9lYp8PM9xZJq/zgdKRzqLkZ9JXMXcefhHjm&#13;&#10;TrdICY3u7Vtjy698dBTy/pEvq9NujuN2tS+q4nXfFAel7u+m7ZrGyxpYtFP8+4DfDsQPGYGd/Ygm&#13;&#10;sE6BFAvijwoWEhjpUiznwM60SAk8S/n/FtkPAAAA//8DAFBLAQItABQABgAIAAAAIQC2gziS/gAA&#13;&#10;AOEBAAATAAAAAAAAAAAAAAAAAAAAAABbQ29udGVudF9UeXBlc10ueG1sUEsBAi0AFAAGAAgAAAAh&#13;&#10;ADj9If/WAAAAlAEAAAsAAAAAAAAAAAAAAAAALwEAAF9yZWxzLy5yZWxzUEsBAi0AFAAGAAgAAAAh&#13;&#10;APqhPhTWAQAACgQAAA4AAAAAAAAAAAAAAAAALgIAAGRycy9lMm9Eb2MueG1sUEsBAi0AFAAGAAgA&#13;&#10;AAAhAFEwGrjkAAAADQEAAA8AAAAAAAAAAAAAAAAAMAQAAGRycy9kb3ducmV2LnhtbFBLBQYAAAAA&#13;&#10;BAAEAPMAAABBBQAAAAA=&#13;&#10;" strokecolor="black [3213]" strokeweight=".5pt">
                <v:stroke endarrow="block" joinstyle="miter"/>
              </v:shape>
            </w:pict>
          </mc:Fallback>
        </mc:AlternateContent>
      </w:r>
    </w:p>
    <w:p w14:paraId="77F908F1" w14:textId="20FB3E6D" w:rsidR="00095F1B" w:rsidRPr="00F069FB" w:rsidRDefault="00B37F82" w:rsidP="00E25B28">
      <w:pPr>
        <w:pStyle w:val="DaftarParagraf"/>
        <w:spacing w:line="360" w:lineRule="auto"/>
        <w:rPr>
          <w:rFonts w:ascii="Times" w:hAnsi="Times"/>
          <w:lang w:val="en-US"/>
        </w:rPr>
      </w:pPr>
      <w:r w:rsidRPr="00F069FB">
        <w:rPr>
          <w:rFonts w:ascii="Times" w:hAnsi="Times"/>
          <w:noProof/>
          <w:lang w:val="en-US"/>
        </w:rPr>
        <mc:AlternateContent>
          <mc:Choice Requires="wps">
            <w:drawing>
              <wp:anchor distT="0" distB="0" distL="114300" distR="114300" simplePos="0" relativeHeight="251685888" behindDoc="0" locked="0" layoutInCell="1" allowOverlap="1" wp14:anchorId="035DB35B" wp14:editId="6DE950A7">
                <wp:simplePos x="0" y="0"/>
                <wp:positionH relativeFrom="column">
                  <wp:posOffset>1392119</wp:posOffset>
                </wp:positionH>
                <wp:positionV relativeFrom="paragraph">
                  <wp:posOffset>17999</wp:posOffset>
                </wp:positionV>
                <wp:extent cx="2352344" cy="1368839"/>
                <wp:effectExtent l="12700" t="12700" r="22860" b="28575"/>
                <wp:wrapNone/>
                <wp:docPr id="16" name="Keputusan 16"/>
                <wp:cNvGraphicFramePr/>
                <a:graphic xmlns:a="http://schemas.openxmlformats.org/drawingml/2006/main">
                  <a:graphicData uri="http://schemas.microsoft.com/office/word/2010/wordprocessingShape">
                    <wps:wsp>
                      <wps:cNvSpPr/>
                      <wps:spPr>
                        <a:xfrm>
                          <a:off x="0" y="0"/>
                          <a:ext cx="2352344" cy="1368839"/>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544228D" w14:textId="3B5E9E74" w:rsidR="00714792" w:rsidRPr="00F069FB" w:rsidRDefault="00BB6C0D" w:rsidP="00BB6C0D">
                            <w:pPr>
                              <w:jc w:val="center"/>
                              <w:rPr>
                                <w:rFonts w:ascii="Times" w:hAnsi="Times"/>
                                <w:sz w:val="20"/>
                                <w:szCs w:val="20"/>
                                <w:lang w:val="en-US"/>
                              </w:rPr>
                            </w:pPr>
                            <w:r w:rsidRPr="00F069FB">
                              <w:rPr>
                                <w:rFonts w:ascii="Times" w:hAnsi="Times"/>
                                <w:sz w:val="20"/>
                                <w:szCs w:val="20"/>
                                <w:lang w:val="en-US"/>
                              </w:rPr>
                              <w:t>S</w:t>
                            </w:r>
                            <w:r w:rsidR="00714792" w:rsidRPr="00F069FB">
                              <w:rPr>
                                <w:rFonts w:ascii="Times" w:hAnsi="Times"/>
                                <w:sz w:val="20"/>
                                <w:szCs w:val="20"/>
                                <w:lang w:val="en-US"/>
                              </w:rPr>
                              <w:t>imulasi sesuai dengan spesifikasi atau tid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5DB35B" id="_x0000_t110" coordsize="21600,21600" o:spt="110" path="m10800,l,10800,10800,21600,21600,10800xe">
                <v:stroke joinstyle="miter"/>
                <v:path gradientshapeok="t" o:connecttype="rect" textboxrect="5400,5400,16200,16200"/>
              </v:shapetype>
              <v:shape id="Keputusan 16" o:spid="_x0000_s1039" type="#_x0000_t110" style="position:absolute;left:0;text-align:left;margin-left:109.6pt;margin-top:1.4pt;width:185.2pt;height:107.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ZCHBdwIAAE0FAAAOAAAAZHJzL2Uyb0RvYy54bWysVN9v2yAQfp+0/wHxvjpO0q6N6lRRok6T&#13;&#10;qrZaO/WZYIjRMMeAxM7++h3YcbIuT9NeMOe7735/3N61tSY74bwCU9D8YkSJMBxKZTYF/f56/+ma&#13;&#10;Eh+YKZkGIwq6F57ezT9+uG3sTIyhAl0KR9CJ8bPGFrQKwc6yzPNK1MxfgBUGlRJczQKKbpOVjjXo&#13;&#10;vdbZeDS6yhpwpXXAhff4d9Up6Tz5l1Lw8CSlF4HogmJuIZ0unet4ZvNbNts4ZivF+zTYP2RRM2Uw&#13;&#10;6OBqxQIjW6f+clUr7sCDDBcc6gykVFykGrCafPSumpeKWZFqweZ4O7TJ/z+3/HH3Yp8dtqGxfubx&#13;&#10;GqtopavjF/MjbWrWfmiWaAPh+HM8uRxPplNKOOryydX19eQmtjM7wq3z4YuAmsRLQaWGZlkxF1aC&#13;&#10;q7gwqWNs9+BDhzvYx9DaxNODVuW90joJcSnEUjuyYzjO0OZ9vBMrjB6R2bGadAt7LTqv34Qkqoz5&#13;&#10;p+hp0Y4+GefChKverzZoHWESMxiA+TmgDodketsIE2kBB+DoHPDPiAMiRQUTBnCtDLhzDsofQ+TO&#13;&#10;/lB9V3MsP7TrFovGMSXT+GsN5f7ZEQcdI7zl9wqH9MB8eGYOKYBkQVqHJzzi3AoK/Y2SCtyvc/+j&#13;&#10;PW4mailpkFIF9T+3zAlK9FeDO3uTT6eRg0mYXn4eo+BONetTjdnWS8Ax5/iAWJ6u0T7ow1U6qN+Q&#13;&#10;/YsYFVXMcIxdUB7cQViGjur4fnCxWCQz5J1l4cG8WB6dx0bHvXtt35iz/aYGXPJHONCPzd7taGcb&#13;&#10;kQYW2wBSpQU+9rUfAXI28aF/X+KjcConq+MrOP8NAAD//wMAUEsDBBQABgAIAAAAIQA/UW6c3wAA&#13;&#10;AA4BAAAPAAAAZHJzL2Rvd25yZXYueG1sTE89T8MwEN2R+A/WVWKjTqMSpWmcChWywAItA6MbH7FV&#13;&#10;f0Sx24Z/z3Wiy+lO7937qDeTs+yMYzTBC1jMM2Dou6CM7wV87dvHElhM0itpg0cBvxhh09zf1bJS&#13;&#10;4eI/8bxLPSMRHyspQKc0VJzHTqOTcR4G9IT9hNHJROfYczXKC4k7y/MsK7iTxpODlgNuNXbH3ckJ&#13;&#10;aPftO3GWOG2Nsfr1Q/Zv34UQD7PpZU3jeQ0s4ZT+P+DagfJDQ8EO4eRVZFZAvljlRKWFahD+VK4K&#13;&#10;YIcrUC6BNzW/rdH8AQAA//8DAFBLAQItABQABgAIAAAAIQC2gziS/gAAAOEBAAATAAAAAAAAAAAA&#13;&#10;AAAAAAAAAABbQ29udGVudF9UeXBlc10ueG1sUEsBAi0AFAAGAAgAAAAhADj9If/WAAAAlAEAAAsA&#13;&#10;AAAAAAAAAAAAAAAALwEAAF9yZWxzLy5yZWxzUEsBAi0AFAAGAAgAAAAhAF9kIcF3AgAATQUAAA4A&#13;&#10;AAAAAAAAAAAAAAAALgIAAGRycy9lMm9Eb2MueG1sUEsBAi0AFAAGAAgAAAAhAD9RbpzfAAAADgEA&#13;&#10;AA8AAAAAAAAAAAAAAAAA0QQAAGRycy9kb3ducmV2LnhtbFBLBQYAAAAABAAEAPMAAADdBQAAAAA=&#13;&#10;" fillcolor="white [3201]" strokecolor="black [3213]" strokeweight="1pt">
                <v:textbox>
                  <w:txbxContent>
                    <w:p w14:paraId="2544228D" w14:textId="3B5E9E74" w:rsidR="00714792" w:rsidRPr="00F069FB" w:rsidRDefault="00BB6C0D" w:rsidP="00BB6C0D">
                      <w:pPr>
                        <w:jc w:val="center"/>
                        <w:rPr>
                          <w:rFonts w:ascii="Times" w:hAnsi="Times"/>
                          <w:sz w:val="20"/>
                          <w:szCs w:val="20"/>
                          <w:lang w:val="en-US"/>
                        </w:rPr>
                      </w:pPr>
                      <w:proofErr w:type="spellStart"/>
                      <w:r w:rsidRPr="00F069FB">
                        <w:rPr>
                          <w:rFonts w:ascii="Times" w:hAnsi="Times"/>
                          <w:sz w:val="20"/>
                          <w:szCs w:val="20"/>
                          <w:lang w:val="en-US"/>
                        </w:rPr>
                        <w:t>S</w:t>
                      </w:r>
                      <w:r w:rsidR="00714792" w:rsidRPr="00F069FB">
                        <w:rPr>
                          <w:rFonts w:ascii="Times" w:hAnsi="Times"/>
                          <w:sz w:val="20"/>
                          <w:szCs w:val="20"/>
                          <w:lang w:val="en-US"/>
                        </w:rPr>
                        <w:t>imulasi</w:t>
                      </w:r>
                      <w:proofErr w:type="spellEnd"/>
                      <w:r w:rsidR="00714792" w:rsidRPr="00F069FB">
                        <w:rPr>
                          <w:rFonts w:ascii="Times" w:hAnsi="Times"/>
                          <w:sz w:val="20"/>
                          <w:szCs w:val="20"/>
                          <w:lang w:val="en-US"/>
                        </w:rPr>
                        <w:t xml:space="preserve"> </w:t>
                      </w:r>
                      <w:proofErr w:type="spellStart"/>
                      <w:r w:rsidR="00714792" w:rsidRPr="00F069FB">
                        <w:rPr>
                          <w:rFonts w:ascii="Times" w:hAnsi="Times"/>
                          <w:sz w:val="20"/>
                          <w:szCs w:val="20"/>
                          <w:lang w:val="en-US"/>
                        </w:rPr>
                        <w:t>sesuai</w:t>
                      </w:r>
                      <w:proofErr w:type="spellEnd"/>
                      <w:r w:rsidR="00714792" w:rsidRPr="00F069FB">
                        <w:rPr>
                          <w:rFonts w:ascii="Times" w:hAnsi="Times"/>
                          <w:sz w:val="20"/>
                          <w:szCs w:val="20"/>
                          <w:lang w:val="en-US"/>
                        </w:rPr>
                        <w:t xml:space="preserve"> </w:t>
                      </w:r>
                      <w:proofErr w:type="spellStart"/>
                      <w:r w:rsidR="00714792" w:rsidRPr="00F069FB">
                        <w:rPr>
                          <w:rFonts w:ascii="Times" w:hAnsi="Times"/>
                          <w:sz w:val="20"/>
                          <w:szCs w:val="20"/>
                          <w:lang w:val="en-US"/>
                        </w:rPr>
                        <w:t>dengan</w:t>
                      </w:r>
                      <w:proofErr w:type="spellEnd"/>
                      <w:r w:rsidR="00714792" w:rsidRPr="00F069FB">
                        <w:rPr>
                          <w:rFonts w:ascii="Times" w:hAnsi="Times"/>
                          <w:sz w:val="20"/>
                          <w:szCs w:val="20"/>
                          <w:lang w:val="en-US"/>
                        </w:rPr>
                        <w:t xml:space="preserve"> </w:t>
                      </w:r>
                      <w:proofErr w:type="spellStart"/>
                      <w:r w:rsidR="00714792" w:rsidRPr="00F069FB">
                        <w:rPr>
                          <w:rFonts w:ascii="Times" w:hAnsi="Times"/>
                          <w:sz w:val="20"/>
                          <w:szCs w:val="20"/>
                          <w:lang w:val="en-US"/>
                        </w:rPr>
                        <w:t>spesifikasi</w:t>
                      </w:r>
                      <w:proofErr w:type="spellEnd"/>
                      <w:r w:rsidR="00714792" w:rsidRPr="00F069FB">
                        <w:rPr>
                          <w:rFonts w:ascii="Times" w:hAnsi="Times"/>
                          <w:sz w:val="20"/>
                          <w:szCs w:val="20"/>
                          <w:lang w:val="en-US"/>
                        </w:rPr>
                        <w:t xml:space="preserve"> </w:t>
                      </w:r>
                      <w:proofErr w:type="spellStart"/>
                      <w:r w:rsidR="00714792" w:rsidRPr="00F069FB">
                        <w:rPr>
                          <w:rFonts w:ascii="Times" w:hAnsi="Times"/>
                          <w:sz w:val="20"/>
                          <w:szCs w:val="20"/>
                          <w:lang w:val="en-US"/>
                        </w:rPr>
                        <w:t>atau</w:t>
                      </w:r>
                      <w:proofErr w:type="spellEnd"/>
                      <w:r w:rsidR="00714792" w:rsidRPr="00F069FB">
                        <w:rPr>
                          <w:rFonts w:ascii="Times" w:hAnsi="Times"/>
                          <w:sz w:val="20"/>
                          <w:szCs w:val="20"/>
                          <w:lang w:val="en-US"/>
                        </w:rPr>
                        <w:t xml:space="preserve"> </w:t>
                      </w:r>
                      <w:proofErr w:type="spellStart"/>
                      <w:r w:rsidR="00714792" w:rsidRPr="00F069FB">
                        <w:rPr>
                          <w:rFonts w:ascii="Times" w:hAnsi="Times"/>
                          <w:sz w:val="20"/>
                          <w:szCs w:val="20"/>
                          <w:lang w:val="en-US"/>
                        </w:rPr>
                        <w:t>tidak</w:t>
                      </w:r>
                      <w:proofErr w:type="spellEnd"/>
                    </w:p>
                  </w:txbxContent>
                </v:textbox>
              </v:shape>
            </w:pict>
          </mc:Fallback>
        </mc:AlternateContent>
      </w:r>
    </w:p>
    <w:p w14:paraId="4BAD4FA3" w14:textId="6196A2ED" w:rsidR="00095F1B" w:rsidRPr="00F069FB" w:rsidRDefault="002C6E3E" w:rsidP="00E25B28">
      <w:pPr>
        <w:pStyle w:val="DaftarParagraf"/>
        <w:spacing w:line="360" w:lineRule="auto"/>
        <w:rPr>
          <w:rFonts w:ascii="Times" w:hAnsi="Times"/>
          <w:lang w:val="en-US"/>
        </w:rPr>
      </w:pPr>
      <w:r>
        <w:rPr>
          <w:rFonts w:ascii="Times" w:hAnsi="Times"/>
          <w:noProof/>
          <w:lang w:val="en-US"/>
        </w:rPr>
        <mc:AlternateContent>
          <mc:Choice Requires="wps">
            <w:drawing>
              <wp:anchor distT="0" distB="0" distL="114300" distR="114300" simplePos="0" relativeHeight="251718656" behindDoc="0" locked="0" layoutInCell="1" allowOverlap="1" wp14:anchorId="63EEAF60" wp14:editId="4C07199C">
                <wp:simplePos x="0" y="0"/>
                <wp:positionH relativeFrom="column">
                  <wp:posOffset>3673754</wp:posOffset>
                </wp:positionH>
                <wp:positionV relativeFrom="paragraph">
                  <wp:posOffset>61358</wp:posOffset>
                </wp:positionV>
                <wp:extent cx="593014" cy="293843"/>
                <wp:effectExtent l="0" t="0" r="0" b="0"/>
                <wp:wrapNone/>
                <wp:docPr id="55" name="Kotak Teks 55"/>
                <wp:cNvGraphicFramePr/>
                <a:graphic xmlns:a="http://schemas.openxmlformats.org/drawingml/2006/main">
                  <a:graphicData uri="http://schemas.microsoft.com/office/word/2010/wordprocessingShape">
                    <wps:wsp>
                      <wps:cNvSpPr txBox="1"/>
                      <wps:spPr>
                        <a:xfrm>
                          <a:off x="0" y="0"/>
                          <a:ext cx="593014" cy="293843"/>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06BF75B" w14:textId="3AB53D24" w:rsidR="002C6E3E" w:rsidRPr="002C6E3E" w:rsidRDefault="002C6E3E" w:rsidP="002C6E3E">
                            <w:pPr>
                              <w:rPr>
                                <w:rFonts w:ascii="Times" w:hAnsi="Times"/>
                                <w:lang w:val="en-US"/>
                              </w:rPr>
                            </w:pPr>
                            <w:r>
                              <w:rPr>
                                <w:rFonts w:ascii="Times" w:hAnsi="Times"/>
                                <w:lang w:val="en-US"/>
                              </w:rPr>
                              <w:t>tid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EEAF60" id="_x0000_t202" coordsize="21600,21600" o:spt="202" path="m,l,21600r21600,l21600,xe">
                <v:stroke joinstyle="miter"/>
                <v:path gradientshapeok="t" o:connecttype="rect"/>
              </v:shapetype>
              <v:shape id="Kotak Teks 55" o:spid="_x0000_s1040" type="#_x0000_t202" style="position:absolute;left:0;text-align:left;margin-left:289.25pt;margin-top:4.85pt;width:46.7pt;height:23.1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qEAuZgIAACEFAAAOAAAAZHJzL2Uyb0RvYy54bWysVN9v2jAQfp+0/8Hy+whQuhXUULFWnSah&#13;&#10;thqd+mwcu0RzfJ59kLC/vmeHBNZVe5j2kth33/3+zpdXTWXYTvlQgs35aDDkTFkJRWmfc/798fbD&#13;&#10;BWcBhS2EAatyvleBX83fv7us3UyNYQOmUJ6RExtmtcv5BtHNsizIjapEGIBTlpQafCWQrv45K7yo&#13;&#10;yXtlsvFw+DGrwRfOg1QhkPSmVfJ58q+1knivdVDITM4pN0xfn77r+M3ml2L27IXblPKQhviHLCpR&#13;&#10;Wgrau7oRKNjWl3+4qkrpIYDGgYQqA61LqVINVM1o+Kqa1UY4lWqh5gTXtyn8P7fybrdyD55h8xka&#13;&#10;GmBsSO3CLJAw1tNoX8U/ZcpITy3c921TDTJJwvPp2XA04UySajw9u5icRS/Z0dj5gF8UVCwecu5p&#13;&#10;KqlZYrcM2EI7SIxl4bY0Jk3G2N8E5DNKsmOG6YR7oyLO2G9Ks7KgnMYpQKKRujae7QQRoPiR6kte&#13;&#10;CBlNNEXqjUZvGRnsjA7YaKYStXrD4VuGx2g9OkUEi71hVVrwfzfWLb6ruq01lo3NuqFiaWjjbmpr&#13;&#10;KPY0TA8tz4OTtyW1fCkCPghPxKb50bLiPX20gTrncDhxtgH/6y15xBPfSMtZTYuS8/BzK7zizHy1&#13;&#10;xMTpaDKJm5Uuk/NPY7r4U836VGO31TXQKEb0LDiZjhGPpjtqD9UT7fQiRiWVsJJi5xy74zW260tv&#13;&#10;glSLRQLRLjmBS7tyMrqObY6EemyehHcH1iHR9Q66lRKzV+RrsdHSwmKLoMvEzNjotquHAdAeJm4f&#13;&#10;3oy46Kf3hDq+bPMXAAAA//8DAFBLAwQUAAYACAAAACEAWZ7SxOIAAAANAQAADwAAAGRycy9kb3du&#13;&#10;cmV2LnhtbEyPMU/DMBCFdyT+g3WV2KjToiZNGqcqIAaGDhS6O/E1iRqfQ+ymgV/PMcFy0um79+69&#13;&#10;fDvZTow4+NaRgsU8AoFUOdNSreDj/eV+DcIHTUZ3jlDBF3rYFrc3uc6Mu9IbjodQCzYhn2kFTQh9&#13;&#10;JqWvGrTaz12PxOzkBqsDr0MtzaCvbG47uYyiWFrdEn9odI9PDVbnw8VyjPFYPqRh57zfn5aPr996&#13;&#10;X54/lbqbTc8bHrsNiIBT+FPAbwcWQsHBSnch40WnYJWsV3yqIE1AMI+TRQqiZBBHIItc/m9R/AAA&#13;&#10;AP//AwBQSwECLQAUAAYACAAAACEAtoM4kv4AAADhAQAAEwAAAAAAAAAAAAAAAAAAAAAAW0NvbnRl&#13;&#10;bnRfVHlwZXNdLnhtbFBLAQItABQABgAIAAAAIQA4/SH/1gAAAJQBAAALAAAAAAAAAAAAAAAAAC8B&#13;&#10;AABfcmVscy8ucmVsc1BLAQItABQABgAIAAAAIQDFqEAuZgIAACEFAAAOAAAAAAAAAAAAAAAAAC4C&#13;&#10;AABkcnMvZTJvRG9jLnhtbFBLAQItABQABgAIAAAAIQBZntLE4gAAAA0BAAAPAAAAAAAAAAAAAAAA&#13;&#10;AMAEAABkcnMvZG93bnJldi54bWxQSwUGAAAAAAQABADzAAAAzwUAAAAA&#13;&#10;" filled="f" stroked="f" strokeweight="1pt">
                <v:textbox>
                  <w:txbxContent>
                    <w:p w14:paraId="206BF75B" w14:textId="3AB53D24" w:rsidR="002C6E3E" w:rsidRPr="002C6E3E" w:rsidRDefault="002C6E3E" w:rsidP="002C6E3E">
                      <w:pPr>
                        <w:rPr>
                          <w:rFonts w:ascii="Times" w:hAnsi="Times"/>
                          <w:lang w:val="en-US"/>
                        </w:rPr>
                      </w:pPr>
                      <w:proofErr w:type="spellStart"/>
                      <w:r>
                        <w:rPr>
                          <w:rFonts w:ascii="Times" w:hAnsi="Times"/>
                          <w:lang w:val="en-US"/>
                        </w:rPr>
                        <w:t>tidak</w:t>
                      </w:r>
                      <w:proofErr w:type="spellEnd"/>
                    </w:p>
                  </w:txbxContent>
                </v:textbox>
              </v:shape>
            </w:pict>
          </mc:Fallback>
        </mc:AlternateContent>
      </w:r>
      <w:r w:rsidR="007B751D" w:rsidRPr="00F069FB">
        <w:rPr>
          <w:rFonts w:ascii="Times" w:hAnsi="Times"/>
          <w:noProof/>
          <w:lang w:val="en-US"/>
        </w:rPr>
        <mc:AlternateContent>
          <mc:Choice Requires="wps">
            <w:drawing>
              <wp:anchor distT="0" distB="0" distL="114300" distR="114300" simplePos="0" relativeHeight="251689984" behindDoc="0" locked="0" layoutInCell="1" allowOverlap="1" wp14:anchorId="39F0B814" wp14:editId="47F5573D">
                <wp:simplePos x="0" y="0"/>
                <wp:positionH relativeFrom="column">
                  <wp:posOffset>4168140</wp:posOffset>
                </wp:positionH>
                <wp:positionV relativeFrom="paragraph">
                  <wp:posOffset>160125</wp:posOffset>
                </wp:positionV>
                <wp:extent cx="1639956" cy="546652"/>
                <wp:effectExtent l="0" t="0" r="11430" b="12700"/>
                <wp:wrapNone/>
                <wp:docPr id="19" name="Proses 19"/>
                <wp:cNvGraphicFramePr/>
                <a:graphic xmlns:a="http://schemas.openxmlformats.org/drawingml/2006/main">
                  <a:graphicData uri="http://schemas.microsoft.com/office/word/2010/wordprocessingShape">
                    <wps:wsp>
                      <wps:cNvSpPr/>
                      <wps:spPr>
                        <a:xfrm>
                          <a:off x="0" y="0"/>
                          <a:ext cx="1639956" cy="546652"/>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B88250" w14:textId="6A5DA2AD" w:rsidR="007B751D" w:rsidRPr="00F069FB" w:rsidRDefault="007B751D" w:rsidP="007B751D">
                            <w:pPr>
                              <w:jc w:val="center"/>
                              <w:rPr>
                                <w:rFonts w:ascii="Times" w:hAnsi="Times"/>
                                <w:lang w:val="en-US"/>
                              </w:rPr>
                            </w:pPr>
                            <w:r w:rsidRPr="00F069FB">
                              <w:rPr>
                                <w:rFonts w:ascii="Times" w:hAnsi="Times"/>
                                <w:lang w:val="en-US"/>
                              </w:rPr>
                              <w:t>Optimasi dan p</w:t>
                            </w:r>
                            <w:r w:rsidR="00811D97" w:rsidRPr="00F069FB">
                              <w:rPr>
                                <w:rFonts w:ascii="Times" w:hAnsi="Times"/>
                                <w:lang w:val="en-US"/>
                              </w:rPr>
                              <w:t>erbaikan anten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F0B814" id="Proses 19" o:spid="_x0000_s1041" type="#_x0000_t109" style="position:absolute;left:0;text-align:left;margin-left:328.2pt;margin-top:12.6pt;width:129.15pt;height:43.0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cV8EdgIAAEsFAAAOAAAAZHJzL2Uyb0RvYy54bWysVN9v2yAQfp+0/wHxvjpOk2yN6lRRqk6T&#13;&#10;qjZqO/WZYKjRMMeAxM7++h3YcbIuT9NeMOe7735/XN+0tSY74bwCU9D8YkSJMBxKZd4K+v3l7tMX&#13;&#10;SnxgpmQajCjoXnh6s/j44bqxczGGCnQpHEEnxs8bW9AqBDvPMs8rUTN/AVYYVEpwNQsouresdKxB&#13;&#10;77XOxqPRLGvAldYBF97j39tOSRfJv5SCh0cpvQhEFxRzC+l06dzEM1tcs/mbY7ZSvE+D/UMWNVMG&#13;&#10;gw6ubllgZOvUX65qxR14kOGCQ52BlIqLVANWk4/eVfNcMStSLdgcb4c2+f/nlj/snu3aYRsa6+ce&#13;&#10;r7GKVro6fjE/0qZm7YdmiTYQjj/z2eXV1XRGCUfddDKbTcexm9kRbZ0PXwXUJF4KKjU0q4q5sO7G&#13;&#10;lfrFdvc+dLCDeQysTTw9aFXeKa2TEFdCrLQjO4bDDG3ehzuxwuARmR1rSbew16Lz+iQkUSVmP07R&#13;&#10;05odfTLOhQmz3q82aB1hEjMYgPk5oA6HZHrbCBNp/Qbg6Bzwz4gDIkUFEwZwrQy4cw7KH0Pkzv5Q&#13;&#10;fVdzLD+0mxaLxoldxsrirw2U+7UjDjo+eMvvFM7onvmwZg4JgFRBUodHPOLYCgr9jZIK3K9z/6M9&#13;&#10;7iVqKWmQUAX1P7fMCUr0N4Mbe5VPJpGBSZhMP49RcKeazanGbOsV4JhzfD4sT9doH/ThKh3Ur8j9&#13;&#10;ZYyKKmY4xi4oD+4grEJHdHw9uFgukxmyzrJwb54tj85jo+PevbSvzNl+UQOu+AMcyMfm73a0s41I&#13;&#10;A8ttAKnSAh/72o8AGZvo0L8u8Uk4lZPV8Q1c/AYAAP//AwBQSwMEFAAGAAgAAAAhAMes5xLmAAAA&#13;&#10;DwEAAA8AAABkcnMvZG93bnJldi54bWxMj8FOwzAQRO9I/IO1SNyok5CGksapEAghpIjSlAs3N17i&#13;&#10;KLEdxW4b/p7lBJeVVvtmdqbYzGZgJ5x856yAeBEBQ9s41dlWwMf++WYFzAdplRycRQHf6GFTXl4U&#13;&#10;MlfubHd4qkPLyMT6XArQIYw5577RaKRfuBEt3b7cZGSgdWq5muSZzM3AkyjKuJGdpQ9ajviosenr&#13;&#10;oxHQb4dd1act1u9vny+6Sppx+1oJcX01P61pPKyBBZzDnwJ+O1B+KCnYwR2t8mwQkC2zlFAByTIB&#13;&#10;RsB9nN4BOxAZx7fAy4L/71H+AAAA//8DAFBLAQItABQABgAIAAAAIQC2gziS/gAAAOEBAAATAAAA&#13;&#10;AAAAAAAAAAAAAAAAAABbQ29udGVudF9UeXBlc10ueG1sUEsBAi0AFAAGAAgAAAAhADj9If/WAAAA&#13;&#10;lAEAAAsAAAAAAAAAAAAAAAAALwEAAF9yZWxzLy5yZWxzUEsBAi0AFAAGAAgAAAAhACtxXwR2AgAA&#13;&#10;SwUAAA4AAAAAAAAAAAAAAAAALgIAAGRycy9lMm9Eb2MueG1sUEsBAi0AFAAGAAgAAAAhAMes5xLm&#13;&#10;AAAADwEAAA8AAAAAAAAAAAAAAAAA0AQAAGRycy9kb3ducmV2LnhtbFBLBQYAAAAABAAEAPMAAADj&#13;&#10;BQAAAAA=&#13;&#10;" fillcolor="white [3201]" strokecolor="black [3213]" strokeweight="1pt">
                <v:textbox>
                  <w:txbxContent>
                    <w:p w14:paraId="38B88250" w14:textId="6A5DA2AD" w:rsidR="007B751D" w:rsidRPr="00F069FB" w:rsidRDefault="007B751D" w:rsidP="007B751D">
                      <w:pPr>
                        <w:jc w:val="center"/>
                        <w:rPr>
                          <w:rFonts w:ascii="Times" w:hAnsi="Times"/>
                          <w:lang w:val="en-US"/>
                        </w:rPr>
                      </w:pPr>
                      <w:proofErr w:type="spellStart"/>
                      <w:r w:rsidRPr="00F069FB">
                        <w:rPr>
                          <w:rFonts w:ascii="Times" w:hAnsi="Times"/>
                          <w:lang w:val="en-US"/>
                        </w:rPr>
                        <w:t>Optimasi</w:t>
                      </w:r>
                      <w:proofErr w:type="spellEnd"/>
                      <w:r w:rsidRPr="00F069FB">
                        <w:rPr>
                          <w:rFonts w:ascii="Times" w:hAnsi="Times"/>
                          <w:lang w:val="en-US"/>
                        </w:rPr>
                        <w:t xml:space="preserve"> dan </w:t>
                      </w:r>
                      <w:proofErr w:type="spellStart"/>
                      <w:r w:rsidRPr="00F069FB">
                        <w:rPr>
                          <w:rFonts w:ascii="Times" w:hAnsi="Times"/>
                          <w:lang w:val="en-US"/>
                        </w:rPr>
                        <w:t>p</w:t>
                      </w:r>
                      <w:r w:rsidR="00811D97" w:rsidRPr="00F069FB">
                        <w:rPr>
                          <w:rFonts w:ascii="Times" w:hAnsi="Times"/>
                          <w:lang w:val="en-US"/>
                        </w:rPr>
                        <w:t>erbaikan</w:t>
                      </w:r>
                      <w:proofErr w:type="spellEnd"/>
                      <w:r w:rsidR="00811D97" w:rsidRPr="00F069FB">
                        <w:rPr>
                          <w:rFonts w:ascii="Times" w:hAnsi="Times"/>
                          <w:lang w:val="en-US"/>
                        </w:rPr>
                        <w:t xml:space="preserve"> antenna</w:t>
                      </w:r>
                    </w:p>
                  </w:txbxContent>
                </v:textbox>
              </v:shape>
            </w:pict>
          </mc:Fallback>
        </mc:AlternateContent>
      </w:r>
    </w:p>
    <w:p w14:paraId="5BB42B69" w14:textId="13527881" w:rsidR="00EB6C24" w:rsidRPr="00F069FB" w:rsidRDefault="00B37F82" w:rsidP="00E25B28">
      <w:pPr>
        <w:pStyle w:val="DaftarParagraf"/>
        <w:spacing w:line="360" w:lineRule="auto"/>
        <w:rPr>
          <w:rFonts w:ascii="Times" w:hAnsi="Times"/>
          <w:lang w:val="en-US"/>
        </w:rPr>
      </w:pPr>
      <w:r w:rsidRPr="00F069FB">
        <w:rPr>
          <w:rFonts w:ascii="Times" w:hAnsi="Times"/>
          <w:noProof/>
          <w:lang w:val="en-US"/>
        </w:rPr>
        <mc:AlternateContent>
          <mc:Choice Requires="wps">
            <w:drawing>
              <wp:anchor distT="0" distB="0" distL="114300" distR="114300" simplePos="0" relativeHeight="251696128" behindDoc="0" locked="0" layoutInCell="1" allowOverlap="1" wp14:anchorId="566853AC" wp14:editId="4A2E9E55">
                <wp:simplePos x="0" y="0"/>
                <wp:positionH relativeFrom="column">
                  <wp:posOffset>3746297</wp:posOffset>
                </wp:positionH>
                <wp:positionV relativeFrom="paragraph">
                  <wp:posOffset>173554</wp:posOffset>
                </wp:positionV>
                <wp:extent cx="423339" cy="0"/>
                <wp:effectExtent l="0" t="50800" r="0" b="76200"/>
                <wp:wrapNone/>
                <wp:docPr id="34" name="Konektor Panah Lurus 34"/>
                <wp:cNvGraphicFramePr/>
                <a:graphic xmlns:a="http://schemas.openxmlformats.org/drawingml/2006/main">
                  <a:graphicData uri="http://schemas.microsoft.com/office/word/2010/wordprocessingShape">
                    <wps:wsp>
                      <wps:cNvCnPr/>
                      <wps:spPr>
                        <a:xfrm>
                          <a:off x="0" y="0"/>
                          <a:ext cx="423339"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77D7E5" id="Konektor Panah Lurus 34" o:spid="_x0000_s1026" type="#_x0000_t32" style="position:absolute;margin-left:295pt;margin-top:13.65pt;width:33.35pt;height:0;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EvoiywEAAP0DAAAOAAAAZHJzL2Uyb0RvYy54bWysU02P0zAQvSPxHyzfadIWIYia7qHLckGw&#13;&#10;guUHeJ1xYsmxLXtokn/P2GkTvoS0Ky6T2J43b97z+HAz9oadIUTtbM23m5IzsNI12rY1//Zw9+ot&#13;&#10;ZxGFbYRxFmo+QeQ3x5cvDoOvYOc6ZxoIjIrYWA2+5h2ir4oiyg56ETfOg6VD5UIvkJahLZogBqre&#13;&#10;m2JXlm+KwYXGBychRtq9nQ/5MddXCiR+VioCMlNz6g1zDDk+plgcD6Jqg/Cdlpc2xDO66IW2RLqU&#13;&#10;uhUo2Peg/yjVaxlcdAo30vWFU0pLyBpIzbb8Tc3XTnjIWsic6Beb4v8rKz+dT/Y+kA2Dj1X09yGp&#13;&#10;GFXo05f6Y2M2a1rMghGZpM3Xu/1+/44zeT0qVpwPET+A61n6qXnEIHTb4clZSzfiwjZ7Jc4fIxIz&#13;&#10;Aa+ARGpsitEZ3dxpY/IijQOcTGBnQReJ4zZdHOF+yUKhzXvbMJw8TRoGLWxr4JKZqharxvyHk4GZ&#13;&#10;8QsophtSNXeWx2/lE1KCxSunsZSdYIq6W4BllvRP4CU/QSGP5lPACyIzO4sLuNfWhb+xrzapOf/q&#13;&#10;wKw7WfDominffraGZiy7enkPaYh/Xmf4+mqPPwAAAP//AwBQSwMEFAAGAAgAAAAhAEUcek7jAAAA&#13;&#10;DgEAAA8AAABkcnMvZG93bnJldi54bWxMj91Kw0AQhe8F32EZwTu720pTm2ZTilIoSqFWH2CTHZPg&#13;&#10;/sTdbZu8vSNe6M3A/J1zvmI9WMPOGGLnnYTpRABDV3vduUbC+9v27gFYTMppZbxDCSNGWJfXV4XK&#13;&#10;tb+4VzwfU8NIxMVcSWhT6nPOY92iVXHie3S0+/DBqkRtaLgO6kLi1vCZEBm3qnPk0KoeH1usP48n&#13;&#10;K2G565vKHF6ep18ibHfdYdwPm1HK25vhaUVlswKWcEh/H/DDQPmhpGCVPzkdmZEwXwoCShJmi3tg&#13;&#10;dJDNswWw6nfAy4L/xyi/AQAA//8DAFBLAQItABQABgAIAAAAIQC2gziS/gAAAOEBAAATAAAAAAAA&#13;&#10;AAAAAAAAAAAAAABbQ29udGVudF9UeXBlc10ueG1sUEsBAi0AFAAGAAgAAAAhADj9If/WAAAAlAEA&#13;&#10;AAsAAAAAAAAAAAAAAAAALwEAAF9yZWxzLy5yZWxzUEsBAi0AFAAGAAgAAAAhACUS+iLLAQAA/QMA&#13;&#10;AA4AAAAAAAAAAAAAAAAALgIAAGRycy9lMm9Eb2MueG1sUEsBAi0AFAAGAAgAAAAhAEUcek7jAAAA&#13;&#10;DgEAAA8AAAAAAAAAAAAAAAAAJQQAAGRycy9kb3ducmV2LnhtbFBLBQYAAAAABAAEAPMAAAA1BQAA&#13;&#10;AAA=&#13;&#10;" strokecolor="black [3213]" strokeweight=".5pt">
                <v:stroke endarrow="block" joinstyle="miter"/>
              </v:shape>
            </w:pict>
          </mc:Fallback>
        </mc:AlternateContent>
      </w:r>
    </w:p>
    <w:p w14:paraId="4F0F34E1" w14:textId="553F69FC" w:rsidR="00EB6C24" w:rsidRPr="00F069FB" w:rsidRDefault="00EB6C24" w:rsidP="00E25B28">
      <w:pPr>
        <w:pStyle w:val="DaftarParagraf"/>
        <w:spacing w:line="360" w:lineRule="auto"/>
        <w:rPr>
          <w:rFonts w:ascii="Times" w:hAnsi="Times"/>
          <w:lang w:val="en-US"/>
        </w:rPr>
      </w:pPr>
    </w:p>
    <w:p w14:paraId="7BC52D7F" w14:textId="285B14B5" w:rsidR="00EB6C24" w:rsidRPr="00F069FB" w:rsidRDefault="002C6E3E" w:rsidP="00E25B28">
      <w:pPr>
        <w:pStyle w:val="DaftarParagraf"/>
        <w:spacing w:line="360" w:lineRule="auto"/>
        <w:rPr>
          <w:rFonts w:ascii="Times" w:hAnsi="Times"/>
          <w:lang w:val="en-US"/>
        </w:rPr>
      </w:pPr>
      <w:r>
        <w:rPr>
          <w:rFonts w:ascii="Times" w:hAnsi="Times"/>
          <w:noProof/>
          <w:lang w:val="en-US"/>
        </w:rPr>
        <mc:AlternateContent>
          <mc:Choice Requires="wps">
            <w:drawing>
              <wp:anchor distT="0" distB="0" distL="114300" distR="114300" simplePos="0" relativeHeight="251716608" behindDoc="0" locked="0" layoutInCell="1" allowOverlap="1" wp14:anchorId="40DAC710" wp14:editId="44F3ADD9">
                <wp:simplePos x="0" y="0"/>
                <wp:positionH relativeFrom="column">
                  <wp:posOffset>2666064</wp:posOffset>
                </wp:positionH>
                <wp:positionV relativeFrom="paragraph">
                  <wp:posOffset>238125</wp:posOffset>
                </wp:positionV>
                <wp:extent cx="593014" cy="293843"/>
                <wp:effectExtent l="0" t="0" r="0" b="0"/>
                <wp:wrapNone/>
                <wp:docPr id="54" name="Kotak Teks 54"/>
                <wp:cNvGraphicFramePr/>
                <a:graphic xmlns:a="http://schemas.openxmlformats.org/drawingml/2006/main">
                  <a:graphicData uri="http://schemas.microsoft.com/office/word/2010/wordprocessingShape">
                    <wps:wsp>
                      <wps:cNvSpPr txBox="1"/>
                      <wps:spPr>
                        <a:xfrm>
                          <a:off x="0" y="0"/>
                          <a:ext cx="593014" cy="293843"/>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3A883BFE" w14:textId="19BF0B22" w:rsidR="00BB7C4A" w:rsidRPr="002C6E3E" w:rsidRDefault="002C6E3E">
                            <w:pPr>
                              <w:rPr>
                                <w:rFonts w:ascii="Times" w:hAnsi="Times"/>
                                <w:lang w:val="en-US"/>
                              </w:rPr>
                            </w:pPr>
                            <w:r w:rsidRPr="002C6E3E">
                              <w:rPr>
                                <w:rFonts w:ascii="Times" w:hAnsi="Times"/>
                                <w:lang w:val="en-US"/>
                              </w:rPr>
                              <w:t>i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DAC710" id="Kotak Teks 54" o:spid="_x0000_s1042" type="#_x0000_t202" style="position:absolute;left:0;text-align:left;margin-left:209.95pt;margin-top:18.75pt;width:46.7pt;height:23.1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D3K8ZgIAACEFAAAOAAAAZHJzL2Uyb0RvYy54bWysVN9v2jAQfp+0/8Hy+whQuhXUULFWnSah&#13;&#10;thqd+mwcu0RzfJ59kLC/vmeHBNZVe5j2kth33/3+zpdXTWXYTvlQgs35aDDkTFkJRWmfc/798fbD&#13;&#10;BWcBhS2EAatyvleBX83fv7us3UyNYQOmUJ6RExtmtcv5BtHNsizIjapEGIBTlpQafCWQrv45K7yo&#13;&#10;yXtlsvFw+DGrwRfOg1QhkPSmVfJ58q+1knivdVDITM4pN0xfn77r+M3ml2L27IXblPKQhviHLCpR&#13;&#10;Wgrau7oRKNjWl3+4qkrpIYDGgYQqA61LqVINVM1o+Kqa1UY4lWqh5gTXtyn8P7fybrdyD55h8xka&#13;&#10;GmBsSO3CLJAw1tNoX8U/ZcpITy3c921TDTJJwvPp2XA04UySajw9u5icRS/Z0dj5gF8UVCwecu5p&#13;&#10;KqlZYrcM2EI7SIxl4bY0Jk3G2N8E5DNKsmOG6YR7oyLO2G9Ks7KgnMYpQKKRujae7QQRoPiR6kte&#13;&#10;CBlNNEXqjUZvGRnsjA7YaKYStXrD4VuGx2g9OkUEi71hVVrwfzfWLb6ruq01lo3NuqFiaWiTbmpr&#13;&#10;KPY0TA8tz4OTtyW1fCkCPghPxKb50bLiPX20gTrncDhxtgH/6y15xBPfSMtZTYuS8/BzK7zizHy1&#13;&#10;xMTpaDKJm5Uuk/NPY7r4U836VGO31TXQKEb0LDiZjhGPpjtqD9UT7fQiRiWVsJJi5xy74zW260tv&#13;&#10;glSLRQLRLjmBS7tyMrqObY6EemyehHcH1iHR9Q66lRKzV+RrsdHSwmKLoMvEzNjotquHAdAeJm4f&#13;&#10;3oy46Kf3hDq+bPMXAAAA//8DAFBLAwQUAAYACAAAACEAc11K7+EAAAAOAQAADwAAAGRycy9kb3du&#13;&#10;cmV2LnhtbExPTU+DQBC9m/gfNmPizS4Uq0BZmqrx4KEHq94Xdgqk7CyyW4r+eseTXiZ5mfdZbGbb&#13;&#10;iwlH3zlSEC8iEEi1Mx01Ct7fnm9SED5oMrp3hAq+0MOmvLwodG7cmV5x2odGsAn5XCtoQxhyKX3d&#13;&#10;otV+4QYk/h3caHVgODbSjPrM5raXyyi6k1Z3xAmtHvCxxfq4P1muMX1USRa2zvvdYfnw8q131fFT&#13;&#10;qeur+WnNZ7sGEXAOfwr43cBCKLlY5U5kvOgV3MZZxlQFyf0KBBNWcZKAqBSkSQqyLOT/GeUPAAAA&#13;&#10;//8DAFBLAQItABQABgAIAAAAIQC2gziS/gAAAOEBAAATAAAAAAAAAAAAAAAAAAAAAABbQ29udGVu&#13;&#10;dF9UeXBlc10ueG1sUEsBAi0AFAAGAAgAAAAhADj9If/WAAAAlAEAAAsAAAAAAAAAAAAAAAAALwEA&#13;&#10;AF9yZWxzLy5yZWxzUEsBAi0AFAAGAAgAAAAhAAQPcrxmAgAAIQUAAA4AAAAAAAAAAAAAAAAALgIA&#13;&#10;AGRycy9lMm9Eb2MueG1sUEsBAi0AFAAGAAgAAAAhAHNdSu/hAAAADgEAAA8AAAAAAAAAAAAAAAAA&#13;&#10;wAQAAGRycy9kb3ducmV2LnhtbFBLBQYAAAAABAAEAPMAAADOBQAAAAA=&#13;&#10;" filled="f" stroked="f" strokeweight="1pt">
                <v:textbox>
                  <w:txbxContent>
                    <w:p w14:paraId="3A883BFE" w14:textId="19BF0B22" w:rsidR="00BB7C4A" w:rsidRPr="002C6E3E" w:rsidRDefault="002C6E3E">
                      <w:pPr>
                        <w:rPr>
                          <w:rFonts w:ascii="Times" w:hAnsi="Times"/>
                          <w:lang w:val="en-US"/>
                        </w:rPr>
                      </w:pPr>
                      <w:proofErr w:type="spellStart"/>
                      <w:r w:rsidRPr="002C6E3E">
                        <w:rPr>
                          <w:rFonts w:ascii="Times" w:hAnsi="Times"/>
                          <w:lang w:val="en-US"/>
                        </w:rPr>
                        <w:t>iya</w:t>
                      </w:r>
                      <w:proofErr w:type="spellEnd"/>
                    </w:p>
                  </w:txbxContent>
                </v:textbox>
              </v:shape>
            </w:pict>
          </mc:Fallback>
        </mc:AlternateContent>
      </w:r>
    </w:p>
    <w:p w14:paraId="09078304" w14:textId="18D588B1" w:rsidR="00EB6C24" w:rsidRPr="00F069FB" w:rsidRDefault="00B37F82" w:rsidP="00E25B28">
      <w:pPr>
        <w:pStyle w:val="DaftarParagraf"/>
        <w:spacing w:line="360" w:lineRule="auto"/>
        <w:rPr>
          <w:rFonts w:ascii="Times" w:hAnsi="Times"/>
          <w:lang w:val="en-US"/>
        </w:rPr>
      </w:pPr>
      <w:r w:rsidRPr="00F069FB">
        <w:rPr>
          <w:rFonts w:ascii="Times" w:hAnsi="Times"/>
          <w:noProof/>
          <w:lang w:val="en-US"/>
        </w:rPr>
        <mc:AlternateContent>
          <mc:Choice Requires="wps">
            <w:drawing>
              <wp:anchor distT="0" distB="0" distL="114300" distR="114300" simplePos="0" relativeHeight="251697152" behindDoc="0" locked="0" layoutInCell="1" allowOverlap="1" wp14:anchorId="4E011EB6" wp14:editId="67BF4329">
                <wp:simplePos x="0" y="0"/>
                <wp:positionH relativeFrom="column">
                  <wp:posOffset>2571150</wp:posOffset>
                </wp:positionH>
                <wp:positionV relativeFrom="paragraph">
                  <wp:posOffset>67217</wp:posOffset>
                </wp:positionV>
                <wp:extent cx="4130" cy="256941"/>
                <wp:effectExtent l="50800" t="0" r="59690" b="35560"/>
                <wp:wrapNone/>
                <wp:docPr id="35" name="Konektor Panah Lurus 35"/>
                <wp:cNvGraphicFramePr/>
                <a:graphic xmlns:a="http://schemas.openxmlformats.org/drawingml/2006/main">
                  <a:graphicData uri="http://schemas.microsoft.com/office/word/2010/wordprocessingShape">
                    <wps:wsp>
                      <wps:cNvCnPr/>
                      <wps:spPr>
                        <a:xfrm flipH="1">
                          <a:off x="0" y="0"/>
                          <a:ext cx="4130" cy="2569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E4C977" id="Konektor Panah Lurus 35" o:spid="_x0000_s1026" type="#_x0000_t32" style="position:absolute;margin-left:202.45pt;margin-top:5.3pt;width:.35pt;height:20.25pt;flip:x;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rxeN0wEAAAoEAAAOAAAAZHJzL2Uyb0RvYy54bWysU9uO0zAQfUfiHyy/06RlWUHUdB+6LDwg&#13;&#10;WAH7AV5nnFjyTfbQpH/P2GlTbloJxMvIlzln5hyPtzeTNewAMWnvWr5e1ZyBk77Trm/5w9e7F685&#13;&#10;SyhcJ4x30PIjJH6ze/5sO4YGNn7wpoPIiMSlZgwtHxBDU1VJDmBFWvkAji6Vj1YgbWNfdVGMxG5N&#13;&#10;tanr62r0sQvRS0iJTm/nS74r/EqBxE9KJUBmWk69YYmxxMccq91WNH0UYdDy1Ib4hy6s0I6KLlS3&#13;&#10;AgX7FvVvVFbL6JNXuJLeVl4pLaFoIDXr+hc1XwYRoGghc1JYbEr/j1Z+POzdfSQbxpCaFO5jVjGp&#13;&#10;aJkyOrynNy26qFM2FduOi20wIZN0eLV+SdZKuti8un5ztc6mVjNJJgsx4TvwluVFyxNGofsB9945&#13;&#10;eh4f5wLi8CHhDDwDMti4HJM3urvTxpRNng3Ym8gOgl4Vp3PBn7JQaPPWdQyPgcYOoxauN3BqLbNW&#13;&#10;F8FlhUcDc8XPoJjuSNjcWZnFSz0hJTg81zSOsjNMUXcLsC6ePQk85WcolDn9G/CCKJW9wwVstfPx&#13;&#10;T9UvNqk5/+zArDtb8Oi7YxmFYg0NXHnG0+fIE/3jvsAvX3j3HQAA//8DAFBLAwQUAAYACAAAACEA&#13;&#10;UpfpHuMAAAAOAQAADwAAAGRycy9kb3ducmV2LnhtbExPPU/DMBDdkfgP1iGxUTuQlpLGqYCqHSox&#13;&#10;NDRSRzdx4oj4HMVOG/49xwTL6U7v3ftI15Pt2EUPvnUoIZoJYBpLV7XYSDh+bh+WwHxQWKnOoZbw&#13;&#10;rT2ss9ubVCWVu+JBX/LQMBJBnygJJoQ+4dyXRlvlZ67XSFjtBqsCnUPDq0FdSdx2/FGIBbeqRXIw&#13;&#10;qtfvRpdf+WjJZP+RP9en7ROOm+WuqIu3nSkOUt7fTZsVjdcVsKCn8PcBvx0oP2QU7OxGrDzrJMQi&#13;&#10;fiEqAWIBjAixmNNyljCPIuBZyv/XyH4AAAD//wMAUEsBAi0AFAAGAAgAAAAhALaDOJL+AAAA4QEA&#13;&#10;ABMAAAAAAAAAAAAAAAAAAAAAAFtDb250ZW50X1R5cGVzXS54bWxQSwECLQAUAAYACAAAACEAOP0h&#13;&#10;/9YAAACUAQAACwAAAAAAAAAAAAAAAAAvAQAAX3JlbHMvLnJlbHNQSwECLQAUAAYACAAAACEA3K8X&#13;&#10;jdMBAAAKBAAADgAAAAAAAAAAAAAAAAAuAgAAZHJzL2Uyb0RvYy54bWxQSwECLQAUAAYACAAAACEA&#13;&#10;UpfpHuMAAAAOAQAADwAAAAAAAAAAAAAAAAAtBAAAZHJzL2Rvd25yZXYueG1sUEsFBgAAAAAEAAQA&#13;&#10;8wAAAD0FAAAAAA==&#13;&#10;" strokecolor="black [3213]" strokeweight=".5pt">
                <v:stroke endarrow="block" joinstyle="miter"/>
              </v:shape>
            </w:pict>
          </mc:Fallback>
        </mc:AlternateContent>
      </w:r>
    </w:p>
    <w:p w14:paraId="475D1978" w14:textId="661123AA" w:rsidR="00EB6C24" w:rsidRPr="00F069FB" w:rsidRDefault="00805F7C" w:rsidP="00E25B28">
      <w:pPr>
        <w:pStyle w:val="DaftarParagraf"/>
        <w:spacing w:line="360" w:lineRule="auto"/>
        <w:rPr>
          <w:rFonts w:ascii="Times" w:hAnsi="Times"/>
          <w:lang w:val="en-US"/>
        </w:rPr>
      </w:pPr>
      <w:r>
        <w:rPr>
          <w:rFonts w:ascii="Times" w:hAnsi="Times"/>
          <w:noProof/>
          <w:lang w:val="en-US"/>
        </w:rPr>
        <mc:AlternateContent>
          <mc:Choice Requires="wps">
            <w:drawing>
              <wp:anchor distT="0" distB="0" distL="114300" distR="114300" simplePos="0" relativeHeight="251699200" behindDoc="0" locked="0" layoutInCell="1" allowOverlap="1" wp14:anchorId="7D11595E" wp14:editId="38457B72">
                <wp:simplePos x="0" y="0"/>
                <wp:positionH relativeFrom="column">
                  <wp:posOffset>4651617</wp:posOffset>
                </wp:positionH>
                <wp:positionV relativeFrom="paragraph">
                  <wp:posOffset>87926</wp:posOffset>
                </wp:positionV>
                <wp:extent cx="457200" cy="457200"/>
                <wp:effectExtent l="0" t="0" r="12700" b="12700"/>
                <wp:wrapNone/>
                <wp:docPr id="37" name="Penyambung 37"/>
                <wp:cNvGraphicFramePr/>
                <a:graphic xmlns:a="http://schemas.openxmlformats.org/drawingml/2006/main">
                  <a:graphicData uri="http://schemas.microsoft.com/office/word/2010/wordprocessingShape">
                    <wps:wsp>
                      <wps:cNvSpPr/>
                      <wps:spPr>
                        <a:xfrm>
                          <a:off x="0" y="0"/>
                          <a:ext cx="457200" cy="457200"/>
                        </a:xfrm>
                        <a:prstGeom prst="flowChartConnector">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CA816B" w14:textId="007208B4" w:rsidR="00805F7C" w:rsidRPr="00805F7C" w:rsidRDefault="00805F7C" w:rsidP="00805F7C">
                            <w:pPr>
                              <w:jc w:val="center"/>
                              <w:rPr>
                                <w:lang w:val="en-US"/>
                              </w:rPr>
                            </w:pPr>
                            <w:r>
                              <w:rPr>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D11595E" id="_x0000_t120" coordsize="21600,21600" o:spt="120" path="m10800,qx,10800,10800,21600,21600,10800,10800,xe">
                <v:path gradientshapeok="t" o:connecttype="custom" o:connectlocs="10800,0;3163,3163;0,10800;3163,18437;10800,21600;18437,18437;21600,10800;18437,3163" textboxrect="3163,3163,18437,18437"/>
              </v:shapetype>
              <v:shape id="Penyambung 37" o:spid="_x0000_s1043" type="#_x0000_t120" style="position:absolute;left:0;text-align:left;margin-left:366.25pt;margin-top:6.9pt;width:36pt;height:36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xWYgcwIAAEwFAAAOAAAAZHJzL2Uyb0RvYy54bWysVE1v2zAMvQ/YfxB0X50UbbcFdYogRYcB&#13;&#10;RVusHXpWZKk2JosaxSTOfv0o2XGyrqdhF5ky+fj5qMurrnViYzA24Es5PZlIYbyGqvEvpfz+dPPh&#13;&#10;kxSRlK+UA29KuTNRXs3fv7vchpk5hRpcZVCwEx9n21DKmijMiiLq2rQqnkAwnpUWsFXEV3wpKlRb&#13;&#10;9t664nQyuSi2gFVA0CZG/nvdK+U8+7fWaLq3NhoSrpScG+UT87lKZzG/VLMXVKFu9JCG+ocsWtV4&#13;&#10;Djq6ulakxBqbv1y1jUaIYOlEQ1uAtY02uQauZjp5Vc1jrYLJtXBzYhjbFP+fW323eQwPyG3YhjiL&#13;&#10;LKYqOott+nJ+osvN2o3NMh0JzT/Pzj/yAKTQrBpk9lIcwAEjfTHQiiSU0jrYLmuFtATveS6AuWFq&#13;&#10;cxupB+4BKbLz6YzgmuqmcS5fEifM0qHYKJ4mddM0PQ54ZMW3hCwOxWSJds70Xr8ZK5qK0z/N0TPP&#13;&#10;Dj6V1sbTxeDXebZOMMsZjMDpW0BH+2QG2wQzmX8jcPIW8M+IIyJHBU8juG380LBXKVc/xsi9/b76&#13;&#10;vuZUPnWrjovm9TxPlaVfK6h2DygQ+oWIQd80PKVbFelBIW8AD5a3mu75SIMrJQySFDXgr7f+J3sm&#13;&#10;Jmul2PJGlTL+XCs0Urivnin7eXp2llYwXzJjpMBjzepY49ftEnjMU34/gs4ig5HcXrQI7TMv/yJF&#13;&#10;ZZXymmOXUhPuL0vqN52fD20Wi2zGaxcU3frHoJPz1OjEu6fuWWEYqErM8TvYb5+aveJob5uQHhZr&#13;&#10;AttkAh/6OoyAVzbzc3he0ptwfM9Wh0dw/hsAAP//AwBQSwMEFAAGAAgAAAAhAAmDtzrhAAAADgEA&#13;&#10;AA8AAABkcnMvZG93bnJldi54bWxMT8tOw0AMvCPxDysjcaObNi1EaTYVT6GeEGmlXreJSSKydpTd&#13;&#10;tIGvx5zgYtme8Xgm20yuUyccfMtkYD6LQCGVXLVUG9jvXm4SUD5YqmzHhAa+0MMmv7zIbFrxmd7x&#13;&#10;VIRaiQj51BpoQuhTrX3ZoLN+xj2SYB88OBtkHGpdDfYs4q7Tiyi61c62JB8a2+Njg+VnMToDrxwv&#13;&#10;x32cPHC9/e7x+Y2KOR+Mub6antZS7tegAk7h7wJ+M4h/yMXYkUeqvOoM3MWLlVAFiCWHEJJoKYuj&#13;&#10;NKsEdJ7p/zHyHwAAAP//AwBQSwECLQAUAAYACAAAACEAtoM4kv4AAADhAQAAEwAAAAAAAAAAAAAA&#13;&#10;AAAAAAAAW0NvbnRlbnRfVHlwZXNdLnhtbFBLAQItABQABgAIAAAAIQA4/SH/1gAAAJQBAAALAAAA&#13;&#10;AAAAAAAAAAAAAC8BAABfcmVscy8ucmVsc1BLAQItABQABgAIAAAAIQAIxWYgcwIAAEwFAAAOAAAA&#13;&#10;AAAAAAAAAAAAAC4CAABkcnMvZTJvRG9jLnhtbFBLAQItABQABgAIAAAAIQAJg7c64QAAAA4BAAAP&#13;&#10;AAAAAAAAAAAAAAAAAM0EAABkcnMvZG93bnJldi54bWxQSwUGAAAAAAQABADzAAAA2wUAAAAA&#13;&#10;" fillcolor="white [3201]" strokecolor="black [3213]" strokeweight="1pt">
                <v:stroke joinstyle="miter"/>
                <v:textbox>
                  <w:txbxContent>
                    <w:p w14:paraId="2FCA816B" w14:textId="007208B4" w:rsidR="00805F7C" w:rsidRPr="00805F7C" w:rsidRDefault="00805F7C" w:rsidP="00805F7C">
                      <w:pPr>
                        <w:jc w:val="center"/>
                        <w:rPr>
                          <w:lang w:val="en-US"/>
                        </w:rPr>
                      </w:pPr>
                      <w:r>
                        <w:rPr>
                          <w:lang w:val="en-US"/>
                        </w:rPr>
                        <w:t>1</w:t>
                      </w:r>
                    </w:p>
                  </w:txbxContent>
                </v:textbox>
              </v:shape>
            </w:pict>
          </mc:Fallback>
        </mc:AlternateContent>
      </w:r>
      <w:r w:rsidR="001B7B06" w:rsidRPr="00F069FB">
        <w:rPr>
          <w:rFonts w:ascii="Times" w:hAnsi="Times"/>
          <w:noProof/>
          <w:lang w:val="en-US"/>
        </w:rPr>
        <mc:AlternateContent>
          <mc:Choice Requires="wps">
            <w:drawing>
              <wp:anchor distT="0" distB="0" distL="114300" distR="114300" simplePos="0" relativeHeight="251687936" behindDoc="0" locked="0" layoutInCell="1" allowOverlap="1" wp14:anchorId="214E5555" wp14:editId="3A4A90E8">
                <wp:simplePos x="0" y="0"/>
                <wp:positionH relativeFrom="column">
                  <wp:posOffset>1745720</wp:posOffset>
                </wp:positionH>
                <wp:positionV relativeFrom="paragraph">
                  <wp:posOffset>62230</wp:posOffset>
                </wp:positionV>
                <wp:extent cx="1639956" cy="546652"/>
                <wp:effectExtent l="0" t="0" r="11430" b="12700"/>
                <wp:wrapNone/>
                <wp:docPr id="18" name="Proses 18"/>
                <wp:cNvGraphicFramePr/>
                <a:graphic xmlns:a="http://schemas.openxmlformats.org/drawingml/2006/main">
                  <a:graphicData uri="http://schemas.microsoft.com/office/word/2010/wordprocessingShape">
                    <wps:wsp>
                      <wps:cNvSpPr/>
                      <wps:spPr>
                        <a:xfrm>
                          <a:off x="0" y="0"/>
                          <a:ext cx="1639956" cy="546652"/>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288216" w14:textId="07E1D883" w:rsidR="001B7B06" w:rsidRPr="00F069FB" w:rsidRDefault="001B7B06" w:rsidP="001B7B06">
                            <w:pPr>
                              <w:jc w:val="center"/>
                              <w:rPr>
                                <w:rFonts w:ascii="Times" w:hAnsi="Times"/>
                                <w:lang w:val="en-US"/>
                              </w:rPr>
                            </w:pPr>
                            <w:r w:rsidRPr="00F069FB">
                              <w:rPr>
                                <w:rFonts w:ascii="Times" w:hAnsi="Times"/>
                                <w:lang w:val="en-US"/>
                              </w:rPr>
                              <w:t>Analisis dan fabr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4E5555" id="Proses 18" o:spid="_x0000_s1044" type="#_x0000_t109" style="position:absolute;left:0;text-align:left;margin-left:137.45pt;margin-top:4.9pt;width:129.15pt;height:43.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kiXTdQIAAEsFAAAOAAAAZHJzL2Uyb0RvYy54bWysVN9v2jAQfp+0/8Hy+xrCgK2ooUJUnSZV&#13;&#10;LRqd+mwcu7Hm+DzbkLC/fmcnBNbxNO3F8eXuu9+fb27bWpO9cF6BKWh+NaJEGA6lMq8F/f58/+Ez&#13;&#10;JT4wUzINRhT0IDy9Xbx/d9PYuRhDBboUjqAT4+eNLWgVgp1nmeeVqJm/AisMKiW4mgUU3WtWOtag&#13;&#10;91pn49FoljXgSuuAC+/x712npIvkX0rBw5OUXgSiC4q5hXS6dG7jmS1u2PzVMVsp3qfB/iGLmimD&#13;&#10;QQdXdywwsnPqL1e14g48yHDFoc5ASsVFqgGryUdvqtlUzIpUCzbH26FN/v+55Y/7jV07bENj/dzj&#13;&#10;NVbRSlfHL+ZH2tSsw9As0QbC8Wc++3h9PZ1RwlE3ncxm03HsZnZCW+fDFwE1iZeCSg3NqmIurLtx&#13;&#10;pX6x/YMPHexoHgNrE08PWpX3SuskxJUQK+3InuEwQ5v34c6sMHhEZqda0i0ctOi8fhOSqBKzH6fo&#13;&#10;ac1OPhnnwoRZ71cbtI4wiRkMwPwSUIdjMr1thIm0fgNwdAn4Z8QBkaKCCQO4VgbcJQfljyFyZ3+s&#13;&#10;vqs5lh/abYtFx4nFyuKvLZSHtSMOOj54y+8VzuiB+bBmDgmAVEFShyc84tgKCv2Nkgrcr0v/oz3u&#13;&#10;JWopaZBQBfU/d8wJSvRXgxt7nU8mkYFJmEw/jVFw55rtucbs6hXgmHN8PixP12gf9PEqHdQvyP1l&#13;&#10;jIoqZjjGLigP7iisQkd0fD24WC6TGbLOsvBgNpZH57HRce+e2xfmbL+oAVf8EY7kY/M3O9rZRqSB&#13;&#10;5S6AVGmBT33tR4CMTXToX5f4JJzLyer0Bi5+AwAA//8DAFBLAwQUAAYACAAAACEAsqNuyOQAAAAN&#13;&#10;AQAADwAAAGRycy9kb3ducmV2LnhtbEyPT0vDQBDF74LfYRnBm92Yttqk2RRRRIRgberF2zY7ZkP2&#13;&#10;T8hu2/jtHU96GXi8mTfvV2wma9gJx9B5J+B2lgBD13jVuVbAx/75ZgUsROmUNN6hgG8MsCkvLwqZ&#13;&#10;K392OzzVsWUU4kIuBegYh5zz0Gi0Msz8gI68Lz9aGUmOLVejPFO4NTxNkjtuZefog5YDPmps+vpo&#13;&#10;BfRbs6v6RYv1+9vni67SZti+VkJcX01PaxoPa2ARp/h3Ab8M1B9KKnbwR6cCMwLS+0VGqwIywiB/&#13;&#10;OZ+nwA6klxnwsuD/KcofAAAA//8DAFBLAQItABQABgAIAAAAIQC2gziS/gAAAOEBAAATAAAAAAAA&#13;&#10;AAAAAAAAAAAAAABbQ29udGVudF9UeXBlc10ueG1sUEsBAi0AFAAGAAgAAAAhADj9If/WAAAAlAEA&#13;&#10;AAsAAAAAAAAAAAAAAAAALwEAAF9yZWxzLy5yZWxzUEsBAi0AFAAGAAgAAAAhAGaSJdN1AgAASwUA&#13;&#10;AA4AAAAAAAAAAAAAAAAALgIAAGRycy9lMm9Eb2MueG1sUEsBAi0AFAAGAAgAAAAhALKjbsjkAAAA&#13;&#10;DQEAAA8AAAAAAAAAAAAAAAAAzwQAAGRycy9kb3ducmV2LnhtbFBLBQYAAAAABAAEAPMAAADgBQAA&#13;&#10;AAA=&#13;&#10;" fillcolor="white [3201]" strokecolor="black [3213]" strokeweight="1pt">
                <v:textbox>
                  <w:txbxContent>
                    <w:p w14:paraId="74288216" w14:textId="07E1D883" w:rsidR="001B7B06" w:rsidRPr="00F069FB" w:rsidRDefault="001B7B06" w:rsidP="001B7B06">
                      <w:pPr>
                        <w:jc w:val="center"/>
                        <w:rPr>
                          <w:rFonts w:ascii="Times" w:hAnsi="Times"/>
                          <w:lang w:val="en-US"/>
                        </w:rPr>
                      </w:pPr>
                      <w:proofErr w:type="spellStart"/>
                      <w:r w:rsidRPr="00F069FB">
                        <w:rPr>
                          <w:rFonts w:ascii="Times" w:hAnsi="Times"/>
                          <w:lang w:val="en-US"/>
                        </w:rPr>
                        <w:t>Analisis</w:t>
                      </w:r>
                      <w:proofErr w:type="spellEnd"/>
                      <w:r w:rsidRPr="00F069FB">
                        <w:rPr>
                          <w:rFonts w:ascii="Times" w:hAnsi="Times"/>
                          <w:lang w:val="en-US"/>
                        </w:rPr>
                        <w:t xml:space="preserve"> dan </w:t>
                      </w:r>
                      <w:proofErr w:type="spellStart"/>
                      <w:r w:rsidRPr="00F069FB">
                        <w:rPr>
                          <w:rFonts w:ascii="Times" w:hAnsi="Times"/>
                          <w:lang w:val="en-US"/>
                        </w:rPr>
                        <w:t>fabrikasi</w:t>
                      </w:r>
                      <w:proofErr w:type="spellEnd"/>
                    </w:p>
                  </w:txbxContent>
                </v:textbox>
              </v:shape>
            </w:pict>
          </mc:Fallback>
        </mc:AlternateContent>
      </w:r>
    </w:p>
    <w:p w14:paraId="74DD2639" w14:textId="5451A83E" w:rsidR="00805F7C" w:rsidRDefault="00805F7C" w:rsidP="00E25B28">
      <w:pPr>
        <w:pStyle w:val="DaftarParagraf"/>
        <w:spacing w:line="360" w:lineRule="auto"/>
        <w:rPr>
          <w:rFonts w:ascii="Times" w:hAnsi="Times"/>
          <w:lang w:val="en-US"/>
        </w:rPr>
      </w:pPr>
      <w:r>
        <w:rPr>
          <w:rFonts w:ascii="Times" w:hAnsi="Times"/>
          <w:noProof/>
          <w:lang w:val="en-US"/>
        </w:rPr>
        <mc:AlternateContent>
          <mc:Choice Requires="wps">
            <w:drawing>
              <wp:anchor distT="0" distB="0" distL="114300" distR="114300" simplePos="0" relativeHeight="251700224" behindDoc="0" locked="0" layoutInCell="1" allowOverlap="1" wp14:anchorId="42BE8FE1" wp14:editId="13128165">
                <wp:simplePos x="0" y="0"/>
                <wp:positionH relativeFrom="column">
                  <wp:posOffset>3385185</wp:posOffset>
                </wp:positionH>
                <wp:positionV relativeFrom="paragraph">
                  <wp:posOffset>57514</wp:posOffset>
                </wp:positionV>
                <wp:extent cx="1266315" cy="0"/>
                <wp:effectExtent l="0" t="63500" r="0" b="76200"/>
                <wp:wrapNone/>
                <wp:docPr id="38" name="Konektor Panah Lurus 38"/>
                <wp:cNvGraphicFramePr/>
                <a:graphic xmlns:a="http://schemas.openxmlformats.org/drawingml/2006/main">
                  <a:graphicData uri="http://schemas.microsoft.com/office/word/2010/wordprocessingShape">
                    <wps:wsp>
                      <wps:cNvCnPr/>
                      <wps:spPr>
                        <a:xfrm>
                          <a:off x="0" y="0"/>
                          <a:ext cx="126631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35736B8" id="Konektor Panah Lurus 38" o:spid="_x0000_s1026" type="#_x0000_t32" style="position:absolute;margin-left:266.55pt;margin-top:4.55pt;width:99.7pt;height:0;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vGCctQEAAL8DAAAOAAAAZHJzL2Uyb0RvYy54bWysU8uu0zAQ3SPxD5b3NEkRFYqa3kUvsEFw&#13;&#10;BdwP8HXGiYVfGpsm+XvGbpsiQAghNhM/5szMOT7Z383WsBNg1N51vNnUnIGTvtdu6Pjjl7cvXnMW&#13;&#10;k3C9MN5BxxeI/O7w/Nl+Ci1s/ehND8ioiIvtFDo+phTaqopyBCvixgdwdKk8WpFoi0PVo5ioujXV&#13;&#10;tq531eSxD+glxEin9+dLfij1lQKZPioVITHTcZotlYglPuVYHfaiHVCEUcvLGOIfprBCO2q6lroX&#13;&#10;SbBvqH8pZbVEH71KG+lt5ZXSEgoHYtPUP7H5PIoAhQuJE8MqU/x/ZeWH09E9IMkwhdjG8ICZxazQ&#13;&#10;5i/Nx+Yi1rKKBXNikg6b7W73snnFmbzeVTdgwJjegbcsLzoeEwo9jOnonaMn8dgUscTpfUzUmoBX&#13;&#10;QO5qXI5JaPPG9SwtgXyTUAs3GMgPRuk5pbpNXFZpMXCGfwLFdJ9nLG2KmeBokJ0E2aD/2qxVKDND&#13;&#10;lDZmBdV/Bl1yMwyKwf4WuGaXjt6lFWi18/i7rmm+jqrO+VfWZ66Z9pPvl/J+RQ5ySdHn4uhswx/3&#13;&#10;BX777w7fAQAA//8DAFBLAwQUAAYACAAAACEAchfPk98AAAAMAQAADwAAAGRycy9kb3ducmV2Lnht&#13;&#10;bExPTU/DMAy9I/EfIiNxY+lWjW1d0wnxcZwQ64Q4Zo3bVDRO1aRb+fcYLnCx9fTs95HvJteJMw6h&#13;&#10;9aRgPktAIFXetNQoOJYvd2sQIWoyuvOECr4wwK64vsp1ZvyF3vB8iI1gEQqZVmBj7DMpQ2XR6TDz&#13;&#10;PRJztR+cjgyHRppBX1jcdXKRJPfS6ZbYweoeHy1Wn4fRKajL5lh9PK/l2NWvq/Ldbuy+3Ct1ezM9&#13;&#10;bXk8bEFEnOLfB/x04PxQcLCTH8kE0SlYpumcTxVseDG/ShdLEKdfLItc/i9RfAMAAP//AwBQSwEC&#13;&#10;LQAUAAYACAAAACEAtoM4kv4AAADhAQAAEwAAAAAAAAAAAAAAAAAAAAAAW0NvbnRlbnRfVHlwZXNd&#13;&#10;LnhtbFBLAQItABQABgAIAAAAIQA4/SH/1gAAAJQBAAALAAAAAAAAAAAAAAAAAC8BAABfcmVscy8u&#13;&#10;cmVsc1BLAQItABQABgAIAAAAIQDUvGCctQEAAL8DAAAOAAAAAAAAAAAAAAAAAC4CAABkcnMvZTJv&#13;&#10;RG9jLnhtbFBLAQItABQABgAIAAAAIQByF8+T3wAAAAwBAAAPAAAAAAAAAAAAAAAAAA8EAABkcnMv&#13;&#10;ZG93bnJldi54bWxQSwUGAAAAAAQABADzAAAAGwUAAAAA&#13;&#10;" strokecolor="black [3200]" strokeweight=".5pt">
                <v:stroke endarrow="block" joinstyle="miter"/>
              </v:shape>
            </w:pict>
          </mc:Fallback>
        </mc:AlternateContent>
      </w:r>
    </w:p>
    <w:p w14:paraId="74EF53B2" w14:textId="5A8F0C9C" w:rsidR="00EB6C24" w:rsidRDefault="00A14E8E" w:rsidP="00E25B28">
      <w:pPr>
        <w:pStyle w:val="DaftarParagraf"/>
        <w:spacing w:line="360" w:lineRule="auto"/>
        <w:rPr>
          <w:rFonts w:ascii="Times" w:hAnsi="Times"/>
          <w:lang w:val="en-US"/>
        </w:rPr>
      </w:pPr>
      <w:r>
        <w:rPr>
          <w:rFonts w:ascii="Times" w:hAnsi="Times"/>
          <w:noProof/>
          <w:lang w:val="en-US"/>
        </w:rPr>
        <w:lastRenderedPageBreak/>
        <mc:AlternateContent>
          <mc:Choice Requires="wps">
            <w:drawing>
              <wp:anchor distT="0" distB="0" distL="114300" distR="114300" simplePos="0" relativeHeight="251702272" behindDoc="0" locked="0" layoutInCell="1" allowOverlap="1" wp14:anchorId="4025E0FE" wp14:editId="0569D93D">
                <wp:simplePos x="0" y="0"/>
                <wp:positionH relativeFrom="column">
                  <wp:posOffset>1772899</wp:posOffset>
                </wp:positionH>
                <wp:positionV relativeFrom="paragraph">
                  <wp:posOffset>-134620</wp:posOffset>
                </wp:positionV>
                <wp:extent cx="457200" cy="457200"/>
                <wp:effectExtent l="0" t="0" r="12700" b="12700"/>
                <wp:wrapNone/>
                <wp:docPr id="39" name="Penyambung 39"/>
                <wp:cNvGraphicFramePr/>
                <a:graphic xmlns:a="http://schemas.openxmlformats.org/drawingml/2006/main">
                  <a:graphicData uri="http://schemas.microsoft.com/office/word/2010/wordprocessingShape">
                    <wps:wsp>
                      <wps:cNvSpPr/>
                      <wps:spPr>
                        <a:xfrm>
                          <a:off x="0" y="0"/>
                          <a:ext cx="457200" cy="457200"/>
                        </a:xfrm>
                        <a:prstGeom prst="flowChartConnector">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285BA3" w14:textId="77777777" w:rsidR="00A14E8E" w:rsidRPr="00805F7C" w:rsidRDefault="00A14E8E" w:rsidP="00A14E8E">
                            <w:pPr>
                              <w:jc w:val="center"/>
                              <w:rPr>
                                <w:lang w:val="en-US"/>
                              </w:rPr>
                            </w:pPr>
                            <w:r>
                              <w:rPr>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025E0FE" id="Penyambung 39" o:spid="_x0000_s1045" type="#_x0000_t120" style="position:absolute;left:0;text-align:left;margin-left:139.6pt;margin-top:-10.6pt;width:36pt;height:36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BofgcwIAAEwFAAAOAAAAZHJzL2Uyb0RvYy54bWysVE1v2zAMvQ/YfxB0X50UXbsFdYogRYcB&#13;&#10;RVusHXpWZKk2JosaxSTOfv0o2XGyrqdhF5ky+fj5qMurrnViYzA24Es5PZlIYbyGqvEvpfz+dPPh&#13;&#10;kxSRlK+UA29KuTNRXs3fv7vchpk5hRpcZVCwEx9n21DKmijMiiLq2rQqnkAwnpUWsFXEV3wpKlRb&#13;&#10;9t664nQyOS+2gFVA0CZG/nvdK+U8+7fWaLq3NhoSrpScG+UT87lKZzG/VLMXVKFu9JCG+ocsWtV4&#13;&#10;Djq6ulakxBqbv1y1jUaIYOlEQ1uAtY02uQauZjp5Vc1jrYLJtXBzYhjbFP+fW323eQwPyG3YhjiL&#13;&#10;LKYqOott+nJ+osvN2o3NMh0JzT/PPl7wAKTQrBpk9lIcwAEjfTHQiiSU0jrYLmuFtATveS6AuWFq&#13;&#10;cxupB+4BKbLz6YzgmuqmcS5fEifM0qHYKJ4mddM0PQ54ZMW3hCwOxWSJds70Xr8ZK5qK0z/N0TPP&#13;&#10;Dj6V1sbT+eDXebZOMMsZjMDpW0BH+2QG2wQzmX8jcPIW8M+IIyJHBU8juG380LBXKVc/xsi9/b76&#13;&#10;vuZUPnWrjovm9bxIlaVfK6h2DygQ+oWIQd80PKVbFelBIW8AD5a3mu75SIMrJQySFDXgr7f+J3sm&#13;&#10;Jmul2PJGlTL+XCs0Urivnin7eXp2llYwXzJjpMBjzepY49ftEnjMU34/gs4ig5HcXrQI7TMv/yJF&#13;&#10;ZZXymmOXUhPuL0vqN52fD20Wi2zGaxcU3frHoJPz1OjEu6fuWWEYqErM8TvYb5+aveJob5uQHhZr&#13;&#10;AttkAh/6OoyAVzbzc3he0ptwfM9Wh0dw/hsAAP//AwBQSwMEFAAGAAgAAAAhAN3qxFzhAAAADwEA&#13;&#10;AA8AAABkcnMvZG93bnJldi54bWxMT8lOwzAQvSPxD9YgcWudhUJI41SsqjghQiWubjwkEfE4ip02&#13;&#10;8PVMT3AZvdG8eUuxmW0vDjj6zpGCeBmBQKqd6ahRsHt/XmQgfNBkdO8IFXyjh015flbo3LgjveGh&#13;&#10;Co1gEfK5VtCGMORS+rpFq/3SDUh8+3Sj1YHXsZFm1EcWt71MouhaWt0RO7R6wIcW669qsgq2Lr2a&#13;&#10;dml275qXnwGfXqmK3YdSlxfz45rH3RpEwDn8fcCpA+eHkoPt3UTGi15BcnObMFXBIokZMCNdncBe&#13;&#10;wSrKQJaF/N+j/AUAAP//AwBQSwECLQAUAAYACAAAACEAtoM4kv4AAADhAQAAEwAAAAAAAAAAAAAA&#13;&#10;AAAAAAAAW0NvbnRlbnRfVHlwZXNdLnhtbFBLAQItABQABgAIAAAAIQA4/SH/1gAAAJQBAAALAAAA&#13;&#10;AAAAAAAAAAAAAC8BAABfcmVscy8ucmVsc1BLAQItABQABgAIAAAAIQDlBofgcwIAAEwFAAAOAAAA&#13;&#10;AAAAAAAAAAAAAC4CAABkcnMvZTJvRG9jLnhtbFBLAQItABQABgAIAAAAIQDd6sRc4QAAAA8BAAAP&#13;&#10;AAAAAAAAAAAAAAAAAM0EAABkcnMvZG93bnJldi54bWxQSwUGAAAAAAQABADzAAAA2wUAAAAA&#13;&#10;" fillcolor="white [3201]" strokecolor="black [3213]" strokeweight="1pt">
                <v:stroke joinstyle="miter"/>
                <v:textbox>
                  <w:txbxContent>
                    <w:p w14:paraId="7E285BA3" w14:textId="77777777" w:rsidR="00A14E8E" w:rsidRPr="00805F7C" w:rsidRDefault="00A14E8E" w:rsidP="00A14E8E">
                      <w:pPr>
                        <w:jc w:val="center"/>
                        <w:rPr>
                          <w:lang w:val="en-US"/>
                        </w:rPr>
                      </w:pPr>
                      <w:r>
                        <w:rPr>
                          <w:lang w:val="en-US"/>
                        </w:rPr>
                        <w:t>1</w:t>
                      </w:r>
                    </w:p>
                  </w:txbxContent>
                </v:textbox>
              </v:shape>
            </w:pict>
          </mc:Fallback>
        </mc:AlternateContent>
      </w:r>
    </w:p>
    <w:p w14:paraId="39E52F7B" w14:textId="30782B12" w:rsidR="00A14E8E" w:rsidRDefault="0031518A" w:rsidP="00E25B28">
      <w:pPr>
        <w:pStyle w:val="DaftarParagraf"/>
        <w:spacing w:line="360" w:lineRule="auto"/>
        <w:rPr>
          <w:rFonts w:ascii="Times" w:hAnsi="Times"/>
          <w:lang w:val="en-US"/>
        </w:rPr>
      </w:pPr>
      <w:r>
        <w:rPr>
          <w:rFonts w:ascii="Times" w:hAnsi="Times"/>
          <w:noProof/>
          <w:lang w:val="en-US"/>
        </w:rPr>
        <mc:AlternateContent>
          <mc:Choice Requires="wps">
            <w:drawing>
              <wp:anchor distT="0" distB="0" distL="114300" distR="114300" simplePos="0" relativeHeight="251709440" behindDoc="0" locked="0" layoutInCell="1" allowOverlap="1" wp14:anchorId="2636F800" wp14:editId="1962BCC2">
                <wp:simplePos x="0" y="0"/>
                <wp:positionH relativeFrom="column">
                  <wp:posOffset>2015942</wp:posOffset>
                </wp:positionH>
                <wp:positionV relativeFrom="paragraph">
                  <wp:posOffset>58302</wp:posOffset>
                </wp:positionV>
                <wp:extent cx="0" cy="317715"/>
                <wp:effectExtent l="50800" t="0" r="38100" b="38100"/>
                <wp:wrapNone/>
                <wp:docPr id="47" name="Konektor Panah Lurus 47"/>
                <wp:cNvGraphicFramePr/>
                <a:graphic xmlns:a="http://schemas.openxmlformats.org/drawingml/2006/main">
                  <a:graphicData uri="http://schemas.microsoft.com/office/word/2010/wordprocessingShape">
                    <wps:wsp>
                      <wps:cNvCnPr/>
                      <wps:spPr>
                        <a:xfrm>
                          <a:off x="0" y="0"/>
                          <a:ext cx="0" cy="3177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68A7255" id="Konektor Panah Lurus 47" o:spid="_x0000_s1026" type="#_x0000_t32" style="position:absolute;margin-left:158.75pt;margin-top:4.6pt;width:0;height:25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GKUUtAEAAL4DAAAOAAAAZHJzL2Uyb0RvYy54bWysU8mO1DAQvSPxD5bvdJJBMCjq9Bx6gAuC&#13;&#10;EcsHeJxyYuFN5aKT/D22051GLBJCXCpe6lW991zZ383WsBNg1N51vNnVnIGTvtdu6PiXz2+eveIs&#13;&#10;knC9MN5BxxeI/O7w9Ml+Ci3c+NGbHpClIi62U+j4SBTaqopyBCvizgdw6VJ5tILSFoeqRzGl6tZU&#13;&#10;N3X9spo89gG9hBjT6f16yQ+lvlIg6YNSEYiZjiduVCKW+JhjddiLdkARRi3PNMQ/sLBCu9R0K3Uv&#13;&#10;SLBvqH8pZbVEH72infS28kppCUVDUtPUP6n5NIoARUsyJ4bNpvj/ysr3p6N7wGTDFGIbwwNmFbNC&#13;&#10;m7+JH5uLWctmFszE5Hoo0+nz5va2eZF9rK64gJHegrcsLzoeCYUeRjp659KLeGyKV+L0LtIKvABy&#13;&#10;U+NyJKHNa9czWkIaG0It3GDg3CenVFfCZUWLgRX+ERTTfaK4timzBEeD7CTSFPRfm61KyswQpY3Z&#13;&#10;QHXh9kfQOTfDoMzX3wK37NLRO9qAVjuPv+tK84WqWvMvqletWfaj75fyfMWONCTlHc4Dnafwx32B&#13;&#10;X3+7w3cAAAD//wMAUEsDBBQABgAIAAAAIQAjiaoE3wAAAA0BAAAPAAAAZHJzL2Rvd25yZXYueG1s&#13;&#10;TE9La8JAEL4X+h+WEXqrGy1WjZlI6eMopUZKj2syyQb3EbIbTf99p/RgLwPffDPfI9uO1ogz9aH1&#13;&#10;DmE2TUCQK33VugbhULzdr0CEqFyljHeE8E0BtvntTabSyl/cB533sREs4kKqEHSMXSplKDVZFaa+&#13;&#10;I8dc7XurIsO+kVWvLixujZwnyaO0qnXsoFVHz5rK036wCHXRHMqv15UcTP2+LD71Wu+KHeLdZHzZ&#13;&#10;8HjagIg0xusH/Hbg/JBzsKMfXBWEQXiYLRd8irCeg2D+Dx8RFryQeSb/t8h/AAAA//8DAFBLAQIt&#13;&#10;ABQABgAIAAAAIQC2gziS/gAAAOEBAAATAAAAAAAAAAAAAAAAAAAAAABbQ29udGVudF9UeXBlc10u&#13;&#10;eG1sUEsBAi0AFAAGAAgAAAAhADj9If/WAAAAlAEAAAsAAAAAAAAAAAAAAAAALwEAAF9yZWxzLy5y&#13;&#10;ZWxzUEsBAi0AFAAGAAgAAAAhAL0YpRS0AQAAvgMAAA4AAAAAAAAAAAAAAAAALgIAAGRycy9lMm9E&#13;&#10;b2MueG1sUEsBAi0AFAAGAAgAAAAhACOJqgTfAAAADQEAAA8AAAAAAAAAAAAAAAAADgQAAGRycy9k&#13;&#10;b3ducmV2LnhtbFBLBQYAAAAABAAEAPMAAAAaBQAAAAA=&#13;&#10;" strokecolor="black [3200]" strokeweight=".5pt">
                <v:stroke endarrow="block" joinstyle="miter"/>
              </v:shape>
            </w:pict>
          </mc:Fallback>
        </mc:AlternateContent>
      </w:r>
    </w:p>
    <w:p w14:paraId="78DEF945" w14:textId="04B0651B" w:rsidR="00A14E8E" w:rsidRDefault="00027903" w:rsidP="00E25B28">
      <w:pPr>
        <w:pStyle w:val="DaftarParagraf"/>
        <w:spacing w:line="360" w:lineRule="auto"/>
        <w:rPr>
          <w:rFonts w:ascii="Times" w:hAnsi="Times"/>
          <w:lang w:val="en-US"/>
        </w:rPr>
      </w:pPr>
      <w:r>
        <w:rPr>
          <w:rFonts w:ascii="Times" w:hAnsi="Times"/>
          <w:noProof/>
          <w:lang w:val="en-US"/>
        </w:rPr>
        <mc:AlternateContent>
          <mc:Choice Requires="wps">
            <w:drawing>
              <wp:anchor distT="0" distB="0" distL="114300" distR="114300" simplePos="0" relativeHeight="251703296" behindDoc="0" locked="0" layoutInCell="1" allowOverlap="1" wp14:anchorId="0E4EF142" wp14:editId="3077D39E">
                <wp:simplePos x="0" y="0"/>
                <wp:positionH relativeFrom="column">
                  <wp:posOffset>1170789</wp:posOffset>
                </wp:positionH>
                <wp:positionV relativeFrom="paragraph">
                  <wp:posOffset>111760</wp:posOffset>
                </wp:positionV>
                <wp:extent cx="1735810" cy="612648"/>
                <wp:effectExtent l="0" t="0" r="17145" b="10160"/>
                <wp:wrapNone/>
                <wp:docPr id="40" name="Proses 40"/>
                <wp:cNvGraphicFramePr/>
                <a:graphic xmlns:a="http://schemas.openxmlformats.org/drawingml/2006/main">
                  <a:graphicData uri="http://schemas.microsoft.com/office/word/2010/wordprocessingShape">
                    <wps:wsp>
                      <wps:cNvSpPr/>
                      <wps:spPr>
                        <a:xfrm>
                          <a:off x="0" y="0"/>
                          <a:ext cx="1735810" cy="612648"/>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BB8F33" w14:textId="41E89F0A" w:rsidR="006431B8" w:rsidRPr="0066715F" w:rsidRDefault="006431B8" w:rsidP="006431B8">
                            <w:pPr>
                              <w:jc w:val="center"/>
                              <w:rPr>
                                <w:rFonts w:ascii="Times" w:hAnsi="Times"/>
                                <w:lang w:val="en-US"/>
                              </w:rPr>
                            </w:pPr>
                            <w:r w:rsidRPr="0066715F">
                              <w:rPr>
                                <w:rFonts w:ascii="Times" w:hAnsi="Times"/>
                                <w:lang w:val="en-US"/>
                              </w:rPr>
                              <w:t>Fa</w:t>
                            </w:r>
                            <w:r w:rsidR="004F0F8B" w:rsidRPr="0066715F">
                              <w:rPr>
                                <w:rFonts w:ascii="Times" w:hAnsi="Times"/>
                                <w:lang w:val="en-US"/>
                              </w:rPr>
                              <w:t xml:space="preserve">brikasi antenna sesuai hasil </w:t>
                            </w:r>
                            <w:r w:rsidR="006E76F3">
                              <w:rPr>
                                <w:rFonts w:ascii="Times" w:hAnsi="Times"/>
                                <w:lang w:val="en-US"/>
                              </w:rPr>
                              <w:t>simul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E4EF142" id="Proses 40" o:spid="_x0000_s1046" type="#_x0000_t109" style="position:absolute;left:0;text-align:left;margin-left:92.2pt;margin-top:8.8pt;width:136.7pt;height:48.2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2f+adQIAAEsFAAAOAAAAZHJzL2Uyb0RvYy54bWysVM1u2zAMvg/YOwi6r46zNO2COkWQosOA&#13;&#10;ogvWDj0rslQbk0VNYhJnTz9Kdpysy2nYRSJFfvynbm7bxrCt8qEGW/D8YsSZshLK2r4W/Pvz/Ydr&#13;&#10;zgIKWwoDVhV8rwK/nb9/d7NzMzWGCkypPCMjNsx2ruAVoptlWZCVakS4AKcsCTX4RiCx/jUrvdiR&#13;&#10;9cZk49Fomu3Al86DVCHQ610n5PNkX2sl8avWQSEzBafYMJ0+net4ZvMbMXv1wlW17MMQ/xBFI2pL&#13;&#10;TgdTdwIF2/j6L1NNLT0E0HghoclA61qqlANlk4/eZPNUCadSLlSc4IYyhf9nVj5un9zKUxl2LswC&#13;&#10;kTGLVvsm3hQfa1Ox9kOxVItM0mN+9fHyOqeaSpJN8/F0ch2rmR3Rzgf8rKBhkSi4NrBbVsLjqmtX&#13;&#10;qpfYPgTsYAf16NjYeAYwdXlfG5OYOBJqaTzbCmomtnnv7kSLnEdkdswlUbg3qrP6TWlWlxT9OHlP&#13;&#10;Y3a0KaRUFqe9XWNJO8I0RTAA83NAg4dget0IU2n8BuDoHPBPjwMieQWLA7ipLfhzBsofg+dO/5B9&#13;&#10;l3NMH9t1S0lTx1KD4tMayv3KMw/dPgQn72vq0YMIuBKeFoDaSkuNX+mIbSs49BRnFfhf596jPs0l&#13;&#10;STnb0UIVPPzcCK84M18sTeynfDKJG5iYyeXVmBh/KlmfSuymWQK1Oafvw8lERn00B1J7aF5o9xfR&#13;&#10;K4mEleS74BL9gVlit+j0e0i1WCQ12jon8ME+ORmNx0LHuXtuX4R3/aAijfgjHJZPzN7MaKcbkRYW&#13;&#10;GwRdpwE+1rVvAW1sWof+d4lfwimftI5/4Pw3AAAA//8DAFBLAwQUAAYACAAAACEAKvpbiuQAAAAP&#13;&#10;AQAADwAAAGRycy9kb3ducmV2LnhtbExPTU/DMAy9I/EfIiNxY2mnsk1d0wmBEEKqGCtcdssar6ma&#13;&#10;j6rJtvLvMadxsfzs5+f3is1kDTvjGDrvBKSzBBi6xqvOtQK+v14fVsBClE5J4x0K+MEAm/L2ppC5&#13;&#10;8he3w3MdW0YiLuRSgI5xyDkPjUYrw8wP6Gh39KOVkeDYcjXKC4lbw+dJsuBWdo4+aDngs8amr09W&#13;&#10;QL81u6rPWqw/P/Zvupo3w/a9EuL+bnpZU3laA4s4xesF/GUg/1CSsYM/ORWYIbzKMqJSs1wAI0L2&#13;&#10;uKRABxqkWQq8LPj/HOUvAAAA//8DAFBLAQItABQABgAIAAAAIQC2gziS/gAAAOEBAAATAAAAAAAA&#13;&#10;AAAAAAAAAAAAAABbQ29udGVudF9UeXBlc10ueG1sUEsBAi0AFAAGAAgAAAAhADj9If/WAAAAlAEA&#13;&#10;AAsAAAAAAAAAAAAAAAAALwEAAF9yZWxzLy5yZWxzUEsBAi0AFAAGAAgAAAAhAJfZ/5p1AgAASwUA&#13;&#10;AA4AAAAAAAAAAAAAAAAALgIAAGRycy9lMm9Eb2MueG1sUEsBAi0AFAAGAAgAAAAhACr6W4rkAAAA&#13;&#10;DwEAAA8AAAAAAAAAAAAAAAAAzwQAAGRycy9kb3ducmV2LnhtbFBLBQYAAAAABAAEAPMAAADgBQAA&#13;&#10;AAA=&#13;&#10;" fillcolor="white [3201]" strokecolor="black [3213]" strokeweight="1pt">
                <v:textbox>
                  <w:txbxContent>
                    <w:p w14:paraId="2FBB8F33" w14:textId="41E89F0A" w:rsidR="006431B8" w:rsidRPr="0066715F" w:rsidRDefault="006431B8" w:rsidP="006431B8">
                      <w:pPr>
                        <w:jc w:val="center"/>
                        <w:rPr>
                          <w:rFonts w:ascii="Times" w:hAnsi="Times"/>
                          <w:lang w:val="en-US"/>
                        </w:rPr>
                      </w:pPr>
                      <w:proofErr w:type="spellStart"/>
                      <w:r w:rsidRPr="0066715F">
                        <w:rPr>
                          <w:rFonts w:ascii="Times" w:hAnsi="Times"/>
                          <w:lang w:val="en-US"/>
                        </w:rPr>
                        <w:t>Fa</w:t>
                      </w:r>
                      <w:r w:rsidR="004F0F8B" w:rsidRPr="0066715F">
                        <w:rPr>
                          <w:rFonts w:ascii="Times" w:hAnsi="Times"/>
                          <w:lang w:val="en-US"/>
                        </w:rPr>
                        <w:t>brikasi</w:t>
                      </w:r>
                      <w:proofErr w:type="spellEnd"/>
                      <w:r w:rsidR="004F0F8B" w:rsidRPr="0066715F">
                        <w:rPr>
                          <w:rFonts w:ascii="Times" w:hAnsi="Times"/>
                          <w:lang w:val="en-US"/>
                        </w:rPr>
                        <w:t xml:space="preserve"> antenna </w:t>
                      </w:r>
                      <w:proofErr w:type="spellStart"/>
                      <w:r w:rsidR="004F0F8B" w:rsidRPr="0066715F">
                        <w:rPr>
                          <w:rFonts w:ascii="Times" w:hAnsi="Times"/>
                          <w:lang w:val="en-US"/>
                        </w:rPr>
                        <w:t>sesuai</w:t>
                      </w:r>
                      <w:proofErr w:type="spellEnd"/>
                      <w:r w:rsidR="004F0F8B" w:rsidRPr="0066715F">
                        <w:rPr>
                          <w:rFonts w:ascii="Times" w:hAnsi="Times"/>
                          <w:lang w:val="en-US"/>
                        </w:rPr>
                        <w:t xml:space="preserve"> </w:t>
                      </w:r>
                      <w:proofErr w:type="spellStart"/>
                      <w:r w:rsidR="004F0F8B" w:rsidRPr="0066715F">
                        <w:rPr>
                          <w:rFonts w:ascii="Times" w:hAnsi="Times"/>
                          <w:lang w:val="en-US"/>
                        </w:rPr>
                        <w:t>hasil</w:t>
                      </w:r>
                      <w:proofErr w:type="spellEnd"/>
                      <w:r w:rsidR="004F0F8B" w:rsidRPr="0066715F">
                        <w:rPr>
                          <w:rFonts w:ascii="Times" w:hAnsi="Times"/>
                          <w:lang w:val="en-US"/>
                        </w:rPr>
                        <w:t xml:space="preserve"> </w:t>
                      </w:r>
                      <w:proofErr w:type="spellStart"/>
                      <w:r w:rsidR="006E76F3">
                        <w:rPr>
                          <w:rFonts w:ascii="Times" w:hAnsi="Times"/>
                          <w:lang w:val="en-US"/>
                        </w:rPr>
                        <w:t>simulasi</w:t>
                      </w:r>
                      <w:proofErr w:type="spellEnd"/>
                    </w:p>
                  </w:txbxContent>
                </v:textbox>
              </v:shape>
            </w:pict>
          </mc:Fallback>
        </mc:AlternateContent>
      </w:r>
    </w:p>
    <w:p w14:paraId="34375244" w14:textId="5AAB53B7" w:rsidR="00A14E8E" w:rsidRDefault="00A14E8E" w:rsidP="00E25B28">
      <w:pPr>
        <w:pStyle w:val="DaftarParagraf"/>
        <w:spacing w:line="360" w:lineRule="auto"/>
        <w:rPr>
          <w:rFonts w:ascii="Times" w:hAnsi="Times"/>
          <w:lang w:val="en-US"/>
        </w:rPr>
      </w:pPr>
    </w:p>
    <w:p w14:paraId="5F2CF5C0" w14:textId="73429FF5" w:rsidR="00A14E8E" w:rsidRDefault="0031518A" w:rsidP="00E25B28">
      <w:pPr>
        <w:pStyle w:val="DaftarParagraf"/>
        <w:spacing w:line="360" w:lineRule="auto"/>
        <w:rPr>
          <w:rFonts w:ascii="Times" w:hAnsi="Times"/>
          <w:lang w:val="en-US"/>
        </w:rPr>
      </w:pPr>
      <w:r>
        <w:rPr>
          <w:rFonts w:ascii="Times" w:hAnsi="Times"/>
          <w:noProof/>
          <w:lang w:val="en-US"/>
        </w:rPr>
        <mc:AlternateContent>
          <mc:Choice Requires="wps">
            <w:drawing>
              <wp:anchor distT="0" distB="0" distL="114300" distR="114300" simplePos="0" relativeHeight="251710464" behindDoc="0" locked="0" layoutInCell="1" allowOverlap="1" wp14:anchorId="112406DD" wp14:editId="2C145F9B">
                <wp:simplePos x="0" y="0"/>
                <wp:positionH relativeFrom="column">
                  <wp:posOffset>2042924</wp:posOffset>
                </wp:positionH>
                <wp:positionV relativeFrom="paragraph">
                  <wp:posOffset>196215</wp:posOffset>
                </wp:positionV>
                <wp:extent cx="0" cy="803156"/>
                <wp:effectExtent l="63500" t="0" r="38100" b="35560"/>
                <wp:wrapNone/>
                <wp:docPr id="48" name="Konektor Panah Lurus 48"/>
                <wp:cNvGraphicFramePr/>
                <a:graphic xmlns:a="http://schemas.openxmlformats.org/drawingml/2006/main">
                  <a:graphicData uri="http://schemas.microsoft.com/office/word/2010/wordprocessingShape">
                    <wps:wsp>
                      <wps:cNvCnPr/>
                      <wps:spPr>
                        <a:xfrm>
                          <a:off x="0" y="0"/>
                          <a:ext cx="0" cy="80315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91B91CE" id="Konektor Panah Lurus 48" o:spid="_x0000_s1026" type="#_x0000_t32" style="position:absolute;margin-left:160.85pt;margin-top:15.45pt;width:0;height:63.25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iYbotAEAAL4DAAAOAAAAZHJzL2Uyb0RvYy54bWysU8mO1DAQvSPxD5bvdJJBjEZRp+fQA1wQ&#13;&#10;jFg+wOOUEwtvKhed5O+xne40YpEQ4lLxUq/qvefK/n62hp0Ao/au482u5gyc9L12Q8e/fH7z4o6z&#13;&#10;SML1wngHHV8g8vvD82f7KbRw40dvekCWirjYTqHjI1FoqyrKEayIOx/ApUvl0QpKWxyqHsWUqltT&#13;&#10;3dT1bTV57AN6CTGm04f1kh9KfaVA0gelIhAzHU/cqEQs8SnH6rAX7YAijFqeaYh/YGGFdqnpVupB&#13;&#10;kGDfUP9SymqJPnpFO+lt5ZXSEoqGpKapf1LzaRQBipZkTgybTfH/lZXvT0f3iMmGKcQ2hkfMKmaF&#13;&#10;Nn8TPzYXs5bNLJiJyfVQptO7+mXz6jb7WF1xASO9BW9ZXnQ8Ego9jHT0zqUX8dgUr8TpXaQVeAHk&#13;&#10;psblSEKb165ntIQ0NoRauMHAuU9Oqa6Ey4oWAyv8Iyim+0RxbVNmCY4G2UmkKei/NluVlJkhShuz&#13;&#10;gerC7Y+gc26GQZmvvwVu2aWjd7QBrXYef9eV5gtVteZfVK9as+wn3y/l+YodaUjKO5wHOk/hj/sC&#13;&#10;v/52h+8AAAD//wMAUEsDBBQABgAIAAAAIQCYXCyZ4AAAAA8BAAAPAAAAZHJzL2Rvd25yZXYueG1s&#13;&#10;TE/JTsMwEL0j8Q/WIHGjTsuSNo1TIZZjVdFUiKObTOIIexzFThv+nkEc4DKa5c1b8s3krDjhEDpP&#13;&#10;CuazBARS5euOWgWH8vVmCSJETbW2nlDBFwbYFJcXuc5qf6Y3PO1jK5iEQqYVmBj7TMpQGXQ6zHyP&#13;&#10;xLfGD05HHodW1oM+M7mzcpEkD9LpjljB6B6fDFaf+9EpaMr2UH28LOVom11avpuV2ZZbpa6vpuc1&#13;&#10;l8c1iIhT/PuAnwzsHwo2dvQj1UFYBbeLecpQbpIVCAb8Lo6MvE/vQBa5/J+j+AYAAP//AwBQSwEC&#13;&#10;LQAUAAYACAAAACEAtoM4kv4AAADhAQAAEwAAAAAAAAAAAAAAAAAAAAAAW0NvbnRlbnRfVHlwZXNd&#13;&#10;LnhtbFBLAQItABQABgAIAAAAIQA4/SH/1gAAAJQBAAALAAAAAAAAAAAAAAAAAC8BAABfcmVscy8u&#13;&#10;cmVsc1BLAQItABQABgAIAAAAIQDtiYbotAEAAL4DAAAOAAAAAAAAAAAAAAAAAC4CAABkcnMvZTJv&#13;&#10;RG9jLnhtbFBLAQItABQABgAIAAAAIQCYXCyZ4AAAAA8BAAAPAAAAAAAAAAAAAAAAAA4EAABkcnMv&#13;&#10;ZG93bnJldi54bWxQSwUGAAAAAAQABADzAAAAGwUAAAAA&#13;&#10;" strokecolor="black [3200]" strokeweight=".5pt">
                <v:stroke endarrow="block" joinstyle="miter"/>
              </v:shape>
            </w:pict>
          </mc:Fallback>
        </mc:AlternateContent>
      </w:r>
    </w:p>
    <w:p w14:paraId="5E2065FB" w14:textId="1D92EA1B" w:rsidR="00A14E8E" w:rsidRDefault="00A14E8E" w:rsidP="00E25B28">
      <w:pPr>
        <w:pStyle w:val="DaftarParagraf"/>
        <w:spacing w:line="360" w:lineRule="auto"/>
        <w:rPr>
          <w:rFonts w:ascii="Times" w:hAnsi="Times"/>
          <w:lang w:val="en-US"/>
        </w:rPr>
      </w:pPr>
    </w:p>
    <w:p w14:paraId="2F73180B" w14:textId="7FC9CB06" w:rsidR="004F0F8B" w:rsidRDefault="0031518A" w:rsidP="00E25B28">
      <w:pPr>
        <w:pStyle w:val="DaftarParagraf"/>
        <w:spacing w:line="360" w:lineRule="auto"/>
        <w:rPr>
          <w:rFonts w:ascii="Times" w:hAnsi="Times"/>
          <w:lang w:val="en-US"/>
        </w:rPr>
      </w:pPr>
      <w:r>
        <w:rPr>
          <w:rFonts w:ascii="Times" w:hAnsi="Times"/>
          <w:noProof/>
          <w:lang w:val="en-US"/>
        </w:rPr>
        <mc:AlternateContent>
          <mc:Choice Requires="wps">
            <w:drawing>
              <wp:anchor distT="0" distB="0" distL="114300" distR="114300" simplePos="0" relativeHeight="251712512" behindDoc="0" locked="0" layoutInCell="1" allowOverlap="1" wp14:anchorId="1DB97970" wp14:editId="41C9F2BC">
                <wp:simplePos x="0" y="0"/>
                <wp:positionH relativeFrom="column">
                  <wp:posOffset>2040696</wp:posOffset>
                </wp:positionH>
                <wp:positionV relativeFrom="paragraph">
                  <wp:posOffset>17382</wp:posOffset>
                </wp:positionV>
                <wp:extent cx="2764941" cy="728420"/>
                <wp:effectExtent l="0" t="50800" r="16510" b="20955"/>
                <wp:wrapNone/>
                <wp:docPr id="50" name="Konektor Siku 50"/>
                <wp:cNvGraphicFramePr/>
                <a:graphic xmlns:a="http://schemas.openxmlformats.org/drawingml/2006/main">
                  <a:graphicData uri="http://schemas.microsoft.com/office/word/2010/wordprocessingShape">
                    <wps:wsp>
                      <wps:cNvCnPr/>
                      <wps:spPr>
                        <a:xfrm flipH="1" flipV="1">
                          <a:off x="0" y="0"/>
                          <a:ext cx="2764941" cy="728420"/>
                        </a:xfrm>
                        <a:prstGeom prst="bentConnector3">
                          <a:avLst>
                            <a:gd name="adj1" fmla="val 67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F80C163" id="Konektor Siku 50" o:spid="_x0000_s1026" type="#_x0000_t34" style="position:absolute;margin-left:160.7pt;margin-top:1.35pt;width:217.7pt;height:57.35pt;flip:x y;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VV3QEAAP8DAAAOAAAAZHJzL2Uyb0RvYy54bWysU8uu0zAQ3SPxD5b3NGmo2kvU9C56eSwQ&#13;&#10;XF0ee9ceNwa/ZJum/XvGTpqLeEgIsbEm9pwzc85Mtrdno8kJQlTOdnS5qCkBy51Q9tjRTx9fPbuh&#13;&#10;JCZmBdPOQkcvEOnt7umT7eBbaFzvtIBAkMTGdvAd7VPybVVF3oNhceE8WHyULhiW8DMcKxHYgOxG&#13;&#10;V01dr6vBBeGD4xAj3t6Nj3RX+KUEnt5LGSER3VHsLZUzlPOQz2q3Ze0xMN8rPrXB/qELw5TFojPV&#13;&#10;HUuMfAvqFyqjeHDRybTgzlROSsWhaEA1y/onNR965qFoQXOin22K/4+Wvzvt7X1AGwYf2+jvQ1Zx&#13;&#10;lsEQqZV/gzOlJfqco/yGPZNzMfAyGwjnRDheNpv16sUKERzfNs3NqikOVyNjRvsQ02twhuSgowew&#13;&#10;ae+sxTm58Lzws9PbmIqVglhmcGeY+JKbMBonc2KarDfLPDdknXIxuvJmoLb5TEzpl1aQdPHIkYJi&#13;&#10;9qhhAuaU6lFxidJFwwh/AEmUQD2j4rKMsNeBYPWOiq/X8tpiZoZIpfUMqouMP4Km3AyDsqB/C5yz&#13;&#10;S0Vn0ww0yrrwu6rpfG1VjvlX1aPWLPvgxKXMv9iBW1aMnf6IvMY/fhf443+7+w4AAP//AwBQSwME&#13;&#10;FAAGAAgAAAAhAO9vUNXiAAAADgEAAA8AAABkcnMvZG93bnJldi54bWxMj81OwzAQhO9IvIO1SNyo&#13;&#10;80eD0jgVAiEQByQKD+DESxw1Xkex26Y8PcsJLiutZnZ2vnq7uFEccQ6DJwXpKgGB1HkzUK/g8+Pp&#13;&#10;5g5EiJqMHj2hgjMG2DaXF7WujD/ROx53sRccQqHSCmyMUyVl6Cw6HVZ+QmLty89OR17nXppZnzjc&#13;&#10;jTJLkrV0eiD+YPWEDxa7/e7gFHThe879Pr7atxzp3D+/FK0plLq+Wh43PO43ICIu8e8Cfhm4PzRc&#13;&#10;rPUHMkGMCvIsLdiqICtBsF7erpmnZWNaFiCbWv7HaH4AAAD//wMAUEsBAi0AFAAGAAgAAAAhALaD&#13;&#10;OJL+AAAA4QEAABMAAAAAAAAAAAAAAAAAAAAAAFtDb250ZW50X1R5cGVzXS54bWxQSwECLQAUAAYA&#13;&#10;CAAAACEAOP0h/9YAAACUAQAACwAAAAAAAAAAAAAAAAAvAQAAX3JlbHMvLnJlbHNQSwECLQAUAAYA&#13;&#10;CAAAACEAP8LFVd0BAAD/AwAADgAAAAAAAAAAAAAAAAAuAgAAZHJzL2Uyb0RvYy54bWxQSwECLQAU&#13;&#10;AAYACAAAACEA729Q1eIAAAAOAQAADwAAAAAAAAAAAAAAAAA3BAAAZHJzL2Rvd25yZXYueG1sUEsF&#13;&#10;BgAAAAAEAAQA8wAAAEYFAAAAAA==&#13;&#10;" adj="145" strokecolor="black [3200]" strokeweight=".5pt">
                <v:stroke endarrow="block"/>
              </v:shape>
            </w:pict>
          </mc:Fallback>
        </mc:AlternateContent>
      </w:r>
    </w:p>
    <w:p w14:paraId="37EB03B8" w14:textId="1F8E496D" w:rsidR="004F0F8B" w:rsidRDefault="006E76F3" w:rsidP="00E25B28">
      <w:pPr>
        <w:pStyle w:val="DaftarParagraf"/>
        <w:spacing w:line="360" w:lineRule="auto"/>
        <w:rPr>
          <w:rFonts w:ascii="Times" w:hAnsi="Times"/>
          <w:lang w:val="en-US"/>
        </w:rPr>
      </w:pPr>
      <w:r>
        <w:rPr>
          <w:rFonts w:ascii="Times" w:hAnsi="Times"/>
          <w:noProof/>
          <w:lang w:val="en-US"/>
        </w:rPr>
        <mc:AlternateContent>
          <mc:Choice Requires="wps">
            <w:drawing>
              <wp:anchor distT="0" distB="0" distL="114300" distR="114300" simplePos="0" relativeHeight="251704320" behindDoc="0" locked="0" layoutInCell="1" allowOverlap="1" wp14:anchorId="4D5E5BE3" wp14:editId="0D1E259F">
                <wp:simplePos x="0" y="0"/>
                <wp:positionH relativeFrom="column">
                  <wp:posOffset>710543</wp:posOffset>
                </wp:positionH>
                <wp:positionV relativeFrom="paragraph">
                  <wp:posOffset>207645</wp:posOffset>
                </wp:positionV>
                <wp:extent cx="2653008" cy="1196168"/>
                <wp:effectExtent l="12700" t="12700" r="27305" b="23495"/>
                <wp:wrapNone/>
                <wp:docPr id="43" name="Keputusan 43"/>
                <wp:cNvGraphicFramePr/>
                <a:graphic xmlns:a="http://schemas.openxmlformats.org/drawingml/2006/main">
                  <a:graphicData uri="http://schemas.microsoft.com/office/word/2010/wordprocessingShape">
                    <wps:wsp>
                      <wps:cNvSpPr/>
                      <wps:spPr>
                        <a:xfrm>
                          <a:off x="0" y="0"/>
                          <a:ext cx="2653008" cy="1196168"/>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E75FBD" w14:textId="3A587F7F" w:rsidR="0066715F" w:rsidRPr="0066715F" w:rsidRDefault="0066715F" w:rsidP="0066715F">
                            <w:pPr>
                              <w:jc w:val="center"/>
                              <w:rPr>
                                <w:rFonts w:ascii="Times" w:hAnsi="Times"/>
                                <w:sz w:val="22"/>
                                <w:szCs w:val="22"/>
                                <w:lang w:val="en-US"/>
                              </w:rPr>
                            </w:pPr>
                            <w:r w:rsidRPr="0066715F">
                              <w:rPr>
                                <w:rFonts w:ascii="Times" w:hAnsi="Times"/>
                                <w:sz w:val="22"/>
                                <w:szCs w:val="22"/>
                                <w:lang w:val="en-US"/>
                              </w:rPr>
                              <w:t>Pengujian hasil fabrikasi dengan RF analyz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5E5BE3" id="Keputusan 43" o:spid="_x0000_s1047" type="#_x0000_t110" style="position:absolute;left:0;text-align:left;margin-left:55.95pt;margin-top:16.35pt;width:208.9pt;height:94.2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Oy+5eAIAAE0FAAAOAAAAZHJzL2Uyb0RvYy54bWysVN9v2yAQfp+0/wHxvtrO2qyN6lRRqk6T&#13;&#10;qjZqO/WZYKjRMMeAxM7++h3YcbIuT9NeMOe7735/XN90jSZb4bwCU9LiLKdEGA6VMm8l/f5y9+mS&#13;&#10;Eh+YqZgGI0q6E57ezD9+uG7tTEygBl0JR9CJ8bPWlrQOwc6yzPNaNMyfgRUGlRJcwwKK7i2rHGvR&#13;&#10;e6OzSZ5PsxZcZR1w4T3+ve2VdJ78Syl4eJTSi0B0STG3kE6XznU8s/k1m705ZmvFhzTYP2TRMGUw&#13;&#10;6OjqlgVGNk795apR3IEHGc44NBlIqbhINWA1Rf6umueaWZFqweZ4O7bJ/z+3/GH7bFcO29BaP/N4&#13;&#10;jVV00jXxi/mRLjVrNzZLdIFw/DmZXnzOcxwvR11RXE2L6WVsZ3aAW+fDVwENiZeSSg3tsmYu3Aqu&#13;&#10;4sKkjrHtvQ89bm8fQ2sTTw9aVXdK6yTEpRBL7ciW4ThDVwzxjqwwekRmh2rSLey06L0+CUlUFfNP&#13;&#10;0dOiHXwyzoUJ08GvNmgdYRIzGIHFKaAO+2QG2wgTaQFHYH4K+GfEEZGiggkjuFEG3CkH1Y8xcm+/&#13;&#10;r76vOZYfunWHReOYrmJl8dcaqt3KEQc9I7zldwqHdM98WDGHFECyIK3DIx5xbiWF4UZJDe7Xqf/R&#13;&#10;HjcTtZS0SKmS+p8b5gQl+pvBnb0qzs8jB5NwfvFlgoI71qyPNWbTLAHHXOADYnm6Rvug91fpoHlF&#13;&#10;9i9iVFQxwzF2SXlwe2EZeqrj+8HFYpHMkHeWhXvzbHl0Hhsd9+6le2XODpsacMkfYE8/Nnu3o71t&#13;&#10;RBpYbAJIlRb40NdhBMjZxIfhfYmPwrGcrA6v4Pw3AAAA//8DAFBLAwQUAAYACAAAACEA+AGDxOAA&#13;&#10;AAAPAQAADwAAAGRycy9kb3ducmV2LnhtbExPPU/DMBDdkfgP1iGxUScGSpvGqVAhCyzQMnR04yO2&#13;&#10;8EcUu2349xwTLKd7unfvo15P3rETjsnGIKGcFcAwdFHb0Ev42LU3C2Apq6CViwElfGOCdXN5UatK&#13;&#10;x3N4x9M294xEQqqUBJPzUHGeOoNepVkcMNDtM45eZYJjz/WoziTuHRdFMede2UAORg24Mdh9bY9e&#13;&#10;QrtrX4lzh9PGWmee31T/sp9LeX01Pa1oPK6AZZzy3wf8dqD80FCwQzwGnZgjXJZLokq4FQ/AiHAv&#13;&#10;lrQcJAhRlsCbmv/v0fwAAAD//wMAUEsBAi0AFAAGAAgAAAAhALaDOJL+AAAA4QEAABMAAAAAAAAA&#13;&#10;AAAAAAAAAAAAAFtDb250ZW50X1R5cGVzXS54bWxQSwECLQAUAAYACAAAACEAOP0h/9YAAACUAQAA&#13;&#10;CwAAAAAAAAAAAAAAAAAvAQAAX3JlbHMvLnJlbHNQSwECLQAUAAYACAAAACEACjsvuXgCAABNBQAA&#13;&#10;DgAAAAAAAAAAAAAAAAAuAgAAZHJzL2Uyb0RvYy54bWxQSwECLQAUAAYACAAAACEA+AGDxOAAAAAP&#13;&#10;AQAADwAAAAAAAAAAAAAAAADSBAAAZHJzL2Rvd25yZXYueG1sUEsFBgAAAAAEAAQA8wAAAN8FAAAA&#13;&#10;AA==&#13;&#10;" fillcolor="white [3201]" strokecolor="black [3213]" strokeweight="1pt">
                <v:textbox>
                  <w:txbxContent>
                    <w:p w14:paraId="08E75FBD" w14:textId="3A587F7F" w:rsidR="0066715F" w:rsidRPr="0066715F" w:rsidRDefault="0066715F" w:rsidP="0066715F">
                      <w:pPr>
                        <w:jc w:val="center"/>
                        <w:rPr>
                          <w:rFonts w:ascii="Times" w:hAnsi="Times"/>
                          <w:sz w:val="22"/>
                          <w:szCs w:val="22"/>
                          <w:lang w:val="en-US"/>
                        </w:rPr>
                      </w:pPr>
                      <w:proofErr w:type="spellStart"/>
                      <w:r w:rsidRPr="0066715F">
                        <w:rPr>
                          <w:rFonts w:ascii="Times" w:hAnsi="Times"/>
                          <w:sz w:val="22"/>
                          <w:szCs w:val="22"/>
                          <w:lang w:val="en-US"/>
                        </w:rPr>
                        <w:t>Pengujian</w:t>
                      </w:r>
                      <w:proofErr w:type="spellEnd"/>
                      <w:r w:rsidRPr="0066715F">
                        <w:rPr>
                          <w:rFonts w:ascii="Times" w:hAnsi="Times"/>
                          <w:sz w:val="22"/>
                          <w:szCs w:val="22"/>
                          <w:lang w:val="en-US"/>
                        </w:rPr>
                        <w:t xml:space="preserve"> </w:t>
                      </w:r>
                      <w:proofErr w:type="spellStart"/>
                      <w:r w:rsidRPr="0066715F">
                        <w:rPr>
                          <w:rFonts w:ascii="Times" w:hAnsi="Times"/>
                          <w:sz w:val="22"/>
                          <w:szCs w:val="22"/>
                          <w:lang w:val="en-US"/>
                        </w:rPr>
                        <w:t>hasil</w:t>
                      </w:r>
                      <w:proofErr w:type="spellEnd"/>
                      <w:r w:rsidRPr="0066715F">
                        <w:rPr>
                          <w:rFonts w:ascii="Times" w:hAnsi="Times"/>
                          <w:sz w:val="22"/>
                          <w:szCs w:val="22"/>
                          <w:lang w:val="en-US"/>
                        </w:rPr>
                        <w:t xml:space="preserve"> </w:t>
                      </w:r>
                      <w:proofErr w:type="spellStart"/>
                      <w:r w:rsidRPr="0066715F">
                        <w:rPr>
                          <w:rFonts w:ascii="Times" w:hAnsi="Times"/>
                          <w:sz w:val="22"/>
                          <w:szCs w:val="22"/>
                          <w:lang w:val="en-US"/>
                        </w:rPr>
                        <w:t>fabrikasi</w:t>
                      </w:r>
                      <w:proofErr w:type="spellEnd"/>
                      <w:r w:rsidRPr="0066715F">
                        <w:rPr>
                          <w:rFonts w:ascii="Times" w:hAnsi="Times"/>
                          <w:sz w:val="22"/>
                          <w:szCs w:val="22"/>
                          <w:lang w:val="en-US"/>
                        </w:rPr>
                        <w:t xml:space="preserve"> </w:t>
                      </w:r>
                      <w:proofErr w:type="spellStart"/>
                      <w:r w:rsidRPr="0066715F">
                        <w:rPr>
                          <w:rFonts w:ascii="Times" w:hAnsi="Times"/>
                          <w:sz w:val="22"/>
                          <w:szCs w:val="22"/>
                          <w:lang w:val="en-US"/>
                        </w:rPr>
                        <w:t>dengan</w:t>
                      </w:r>
                      <w:proofErr w:type="spellEnd"/>
                      <w:r w:rsidRPr="0066715F">
                        <w:rPr>
                          <w:rFonts w:ascii="Times" w:hAnsi="Times"/>
                          <w:sz w:val="22"/>
                          <w:szCs w:val="22"/>
                          <w:lang w:val="en-US"/>
                        </w:rPr>
                        <w:t xml:space="preserve"> RF analyzer</w:t>
                      </w:r>
                    </w:p>
                  </w:txbxContent>
                </v:textbox>
              </v:shape>
            </w:pict>
          </mc:Fallback>
        </mc:AlternateContent>
      </w:r>
    </w:p>
    <w:p w14:paraId="1B1F8A57" w14:textId="281440CC" w:rsidR="004F0F8B" w:rsidRDefault="00226FB8" w:rsidP="00E25B28">
      <w:pPr>
        <w:pStyle w:val="DaftarParagraf"/>
        <w:spacing w:line="360" w:lineRule="auto"/>
        <w:rPr>
          <w:rFonts w:ascii="Times" w:hAnsi="Times"/>
          <w:lang w:val="en-US"/>
        </w:rPr>
      </w:pPr>
      <w:r>
        <w:rPr>
          <w:rFonts w:ascii="Times" w:hAnsi="Times"/>
          <w:noProof/>
          <w:lang w:val="en-US"/>
        </w:rPr>
        <mc:AlternateContent>
          <mc:Choice Requires="wps">
            <w:drawing>
              <wp:anchor distT="0" distB="0" distL="114300" distR="114300" simplePos="0" relativeHeight="251722752" behindDoc="0" locked="0" layoutInCell="1" allowOverlap="1" wp14:anchorId="3889F497" wp14:editId="2C068EE1">
                <wp:simplePos x="0" y="0"/>
                <wp:positionH relativeFrom="column">
                  <wp:posOffset>3360614</wp:posOffset>
                </wp:positionH>
                <wp:positionV relativeFrom="paragraph">
                  <wp:posOffset>167963</wp:posOffset>
                </wp:positionV>
                <wp:extent cx="593014" cy="293843"/>
                <wp:effectExtent l="0" t="0" r="0" b="0"/>
                <wp:wrapNone/>
                <wp:docPr id="57" name="Kotak Teks 57"/>
                <wp:cNvGraphicFramePr/>
                <a:graphic xmlns:a="http://schemas.openxmlformats.org/drawingml/2006/main">
                  <a:graphicData uri="http://schemas.microsoft.com/office/word/2010/wordprocessingShape">
                    <wps:wsp>
                      <wps:cNvSpPr txBox="1"/>
                      <wps:spPr>
                        <a:xfrm>
                          <a:off x="0" y="0"/>
                          <a:ext cx="593014" cy="293843"/>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33AE08F" w14:textId="45C97F15" w:rsidR="00226FB8" w:rsidRPr="002C6E3E" w:rsidRDefault="00226FB8" w:rsidP="00226FB8">
                            <w:pPr>
                              <w:rPr>
                                <w:rFonts w:ascii="Times" w:hAnsi="Times"/>
                                <w:lang w:val="en-US"/>
                              </w:rPr>
                            </w:pPr>
                            <w:r>
                              <w:rPr>
                                <w:rFonts w:ascii="Times" w:hAnsi="Times"/>
                                <w:lang w:val="en-US"/>
                              </w:rPr>
                              <w:t>tid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89F497" id="Kotak Teks 57" o:spid="_x0000_s1048" type="#_x0000_t202" style="position:absolute;left:0;text-align:left;margin-left:264.6pt;margin-top:13.25pt;width:46.7pt;height:23.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qW7EZAIAACEFAAAOAAAAZHJzL2Uyb0RvYy54bWysVN9v2jAQfp+0/8Hy+whQuhVEqFgrpkmo&#13;&#10;rdZOfTaODdEcn2cfJOyv79mB0HVoD9NeHOfuu9/feXrdVIbtlA8l2JwPen3OlJVQlHad8+9Piw9X&#13;&#10;nAUUthAGrMr5XgV+PXv/blq7iRrCBkyhPCMnNkxql/MNoptkWZAbVYnQA6csKTX4SiD9+nVWeFGT&#13;&#10;98pkw37/Y1aDL5wHqUIg6W2r5LPkX2sl8V7roJCZnFNumE6fzlU8s9lUTNZeuE0pD2mIf8iiEqWl&#13;&#10;oJ2rW4GCbX35h6uqlB4CaOxJqDLQupQq1UDVDPpvqnncCKdSLdSc4Lo2hf/nVt7tHt2DZ9h8hoYG&#13;&#10;GBtSuzAJJIz1NNpX8UuZMtJTC/dd21SDTJLwcnzRH4w4k6Qaji+uRhfRS3Yydj7gFwUVi5ece5pK&#13;&#10;apbYLQO20CMkxrKwKI1JkzH2NwH5jJLslGG64d6oiDP2m9KsLCinYQqQaKRujGc7QQQofqT6khdC&#13;&#10;RhNNkTqjwTkjg0ejAzaaqUStzrB/zvAUrUOniGCxM6xKC/7vxrrFH6tua41lY7NqqFiqNdE4ilZQ&#13;&#10;7GmYHlqeBycXJbV8KQI+CE/EpvnRsuI9HdpAnXM43DjbgP91Th7xxDfSclbTouQ8/NwKrzgzXy0x&#13;&#10;cTwYjeJmpZ/R5SfKhvnXmtVrjd1WN0CjGNCz4GS6Rjya41V7qJ5pp+cxKqmElRQ753i83mC7vvQm&#13;&#10;SDWfJxDtkhO4tI9ORtexzZFQT82z8O7AOiS63sFxpcTkDflabLS0MN8i6DIx89TVwwBoDxO3D29G&#13;&#10;XPTX/wl1etlmLwAAAP//AwBQSwMEFAAGAAgAAAAhAKzq+jngAAAADgEAAA8AAABkcnMvZG93bnJl&#13;&#10;di54bWxMTz1PwzAQ3ZH4D9ZVYqNOjRraNE5VQAwMHSiwX2I3iRqfQ+ymgV/PMcFy0tO9z3w7uU6M&#13;&#10;dgitJw2LeQLCUuVNS7WG97fn2xWIEJEMdp6shi8bYFtcX+WYGX+hVzseYi3YhEKGGpoY+0zKUDXW&#13;&#10;YZj73hL/jn5wGBkOtTQDXtjcdVIlSSodtsQJDfb2sbHV6XB2XGP8KO/WcedD2B/Vw8s37svTp9Y3&#13;&#10;s+lpw2e3ARHtFP8U8LuBhVBwsdKfyQTRaViqtWKqBpUuQTAhVSoFUWq4VyuQRS7/zyh+AAAA//8D&#13;&#10;AFBLAQItABQABgAIAAAAIQC2gziS/gAAAOEBAAATAAAAAAAAAAAAAAAAAAAAAABbQ29udGVudF9U&#13;&#10;eXBlc10ueG1sUEsBAi0AFAAGAAgAAAAhADj9If/WAAAAlAEAAAsAAAAAAAAAAAAAAAAALwEAAF9y&#13;&#10;ZWxzLy5yZWxzUEsBAi0AFAAGAAgAAAAhABqpbsRkAgAAIQUAAA4AAAAAAAAAAAAAAAAALgIAAGRy&#13;&#10;cy9lMm9Eb2MueG1sUEsBAi0AFAAGAAgAAAAhAKzq+jngAAAADgEAAA8AAAAAAAAAAAAAAAAAvgQA&#13;&#10;AGRycy9kb3ducmV2LnhtbFBLBQYAAAAABAAEAPMAAADLBQAAAAA=&#13;&#10;" filled="f" stroked="f" strokeweight="1pt">
                <v:textbox>
                  <w:txbxContent>
                    <w:p w14:paraId="633AE08F" w14:textId="45C97F15" w:rsidR="00226FB8" w:rsidRPr="002C6E3E" w:rsidRDefault="00226FB8" w:rsidP="00226FB8">
                      <w:pPr>
                        <w:rPr>
                          <w:rFonts w:ascii="Times" w:hAnsi="Times"/>
                          <w:lang w:val="en-US"/>
                        </w:rPr>
                      </w:pPr>
                      <w:proofErr w:type="spellStart"/>
                      <w:r>
                        <w:rPr>
                          <w:rFonts w:ascii="Times" w:hAnsi="Times"/>
                          <w:lang w:val="en-US"/>
                        </w:rPr>
                        <w:t>tidak</w:t>
                      </w:r>
                      <w:proofErr w:type="spellEnd"/>
                    </w:p>
                  </w:txbxContent>
                </v:textbox>
              </v:shape>
            </w:pict>
          </mc:Fallback>
        </mc:AlternateContent>
      </w:r>
      <w:r w:rsidR="006E76F3">
        <w:rPr>
          <w:rFonts w:ascii="Times" w:hAnsi="Times"/>
          <w:noProof/>
          <w:lang w:val="en-US"/>
        </w:rPr>
        <mc:AlternateContent>
          <mc:Choice Requires="wps">
            <w:drawing>
              <wp:anchor distT="0" distB="0" distL="114300" distR="114300" simplePos="0" relativeHeight="251708416" behindDoc="0" locked="0" layoutInCell="1" allowOverlap="1" wp14:anchorId="73F33180" wp14:editId="07BB7C2D">
                <wp:simplePos x="0" y="0"/>
                <wp:positionH relativeFrom="column">
                  <wp:posOffset>3910965</wp:posOffset>
                </wp:positionH>
                <wp:positionV relativeFrom="paragraph">
                  <wp:posOffset>214275</wp:posOffset>
                </wp:positionV>
                <wp:extent cx="1735810" cy="612648"/>
                <wp:effectExtent l="0" t="0" r="17145" b="10160"/>
                <wp:wrapNone/>
                <wp:docPr id="46" name="Proses 46"/>
                <wp:cNvGraphicFramePr/>
                <a:graphic xmlns:a="http://schemas.openxmlformats.org/drawingml/2006/main">
                  <a:graphicData uri="http://schemas.microsoft.com/office/word/2010/wordprocessingShape">
                    <wps:wsp>
                      <wps:cNvSpPr/>
                      <wps:spPr>
                        <a:xfrm>
                          <a:off x="0" y="0"/>
                          <a:ext cx="1735810" cy="612648"/>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FEAA11" w14:textId="037D9366" w:rsidR="002D6349" w:rsidRPr="0066715F" w:rsidRDefault="002D6349" w:rsidP="002D6349">
                            <w:pPr>
                              <w:jc w:val="center"/>
                              <w:rPr>
                                <w:rFonts w:ascii="Times" w:hAnsi="Times"/>
                                <w:lang w:val="en-US"/>
                              </w:rPr>
                            </w:pPr>
                            <w:r>
                              <w:rPr>
                                <w:rFonts w:ascii="Times" w:hAnsi="Times"/>
                                <w:lang w:val="en-US"/>
                              </w:rPr>
                              <w:t>Perbaikan fabrikasi dan analisis kesal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3F33180" id="Proses 46" o:spid="_x0000_s1049" type="#_x0000_t109" style="position:absolute;left:0;text-align:left;margin-left:307.95pt;margin-top:16.85pt;width:136.7pt;height:48.25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eBQTdAIAAEsFAAAOAAAAZHJzL2Uyb0RvYy54bWysVM1u2zAMvg/YOwi6r46zNO2COkWQosOA&#13;&#10;ogvWDj0rslQbk0VNYhJnTz9Kdpysy2nYRSJFfvynbm7bxrCt8qEGW/D8YsSZshLK2r4W/Pvz/Ydr&#13;&#10;zgIKWwoDVhV8rwK/nb9/d7NzMzWGCkypPCMjNsx2ruAVoptlWZCVakS4AKcsCTX4RiCx/jUrvdiR&#13;&#10;9cZk49Fomu3Al86DVCHQ610n5PNkX2sl8avWQSEzBafYMJ0+net4ZvMbMXv1wlW17MMQ/xBFI2pL&#13;&#10;TgdTdwIF2/j6L1NNLT0E0HghoclA61qqlANlk4/eZPNUCadSLlSc4IYyhf9nVj5un9zKUxl2LswC&#13;&#10;kTGLVvsm3hQfa1Ox9kOxVItM0mN+9fHyOqeaSpJN8/F0ch2rmR3Rzgf8rKBhkSi4NrBbVsLjqmtX&#13;&#10;qpfYPgTsYAf16NjYeAYwdXlfG5OYOBJqaTzbCmomtnnv7kSLnEdkdswlUbg3qrP6TWlWlxT9OHlP&#13;&#10;Y3a0KaRUFqe9XWNJO8I0RTAA83NAg4dget0IU2n8BuDoHPBPjwMieQWLA7ipLfhzBsofg+dO/5B9&#13;&#10;l3NMH9t1S0lTzkk1Pq2h3K8889DtQ3DyvqYePYiAK+FpAaittNT4lY7YtoJDT3FWgf917j3q01yS&#13;&#10;lLMdLVTBw8+N8Ioz88XSxH7KJ5O4gYmZXF6NifGnkvWpxG6aJVCbc/o+nExk1EdzILWH5oV2fxG9&#13;&#10;kkhYSb4LLtEfmCV2i06/h1SLRVKjrXMCH+yTk9F4LHScu+f2RXjXDyrSiD/CYfnE7M2MdroRaWGx&#13;&#10;QdB1GuBjXfsW0Mamdeh/l/glnPJJ6/gHzn8DAAD//wMAUEsDBBQABgAIAAAAIQDglrtL5gAAAA8B&#13;&#10;AAAPAAAAZHJzL2Rvd25yZXYueG1sTI9PS8NAEMXvgt9hGcGb3TTRNk2zKaKICMHa1Iu3bTJmQ/ZP&#13;&#10;yG7b+O07nvQyMMzvvXkv30xGsxOOvnNWwHwWAUNbu6azrYDP/ctdCswHaRupnUUBP+hhU1xf5TJr&#13;&#10;3Nnu8FSFlpGJ9ZkUoEIYMs59rdBIP3MDWrp9u9HIQOvY8maUZzI3msdRtOBGdpY+KDngk8K6r45G&#13;&#10;QL/Vu7K/b7H6eP96VWVcD9u3Uojbm+l5TeNxDSzgFP4U8NuB8kNBwQ7uaBvPtIDF/GFFqIAkWQIj&#13;&#10;IE1XCbADkUkUAy9y/r9HcQEAAP//AwBQSwECLQAUAAYACAAAACEAtoM4kv4AAADhAQAAEwAAAAAA&#13;&#10;AAAAAAAAAAAAAAAAW0NvbnRlbnRfVHlwZXNdLnhtbFBLAQItABQABgAIAAAAIQA4/SH/1gAAAJQB&#13;&#10;AAALAAAAAAAAAAAAAAAAAC8BAABfcmVscy8ucmVsc1BLAQItABQABgAIAAAAIQDyeBQTdAIAAEsF&#13;&#10;AAAOAAAAAAAAAAAAAAAAAC4CAABkcnMvZTJvRG9jLnhtbFBLAQItABQABgAIAAAAIQDglrtL5gAA&#13;&#10;AA8BAAAPAAAAAAAAAAAAAAAAAM4EAABkcnMvZG93bnJldi54bWxQSwUGAAAAAAQABADzAAAA4QUA&#13;&#10;AAAA&#13;&#10;" fillcolor="white [3201]" strokecolor="black [3213]" strokeweight="1pt">
                <v:textbox>
                  <w:txbxContent>
                    <w:p w14:paraId="74FEAA11" w14:textId="037D9366" w:rsidR="002D6349" w:rsidRPr="0066715F" w:rsidRDefault="002D6349" w:rsidP="002D6349">
                      <w:pPr>
                        <w:jc w:val="center"/>
                        <w:rPr>
                          <w:rFonts w:ascii="Times" w:hAnsi="Times"/>
                          <w:lang w:val="en-US"/>
                        </w:rPr>
                      </w:pPr>
                      <w:proofErr w:type="spellStart"/>
                      <w:r>
                        <w:rPr>
                          <w:rFonts w:ascii="Times" w:hAnsi="Times"/>
                          <w:lang w:val="en-US"/>
                        </w:rPr>
                        <w:t>Perbaikan</w:t>
                      </w:r>
                      <w:proofErr w:type="spellEnd"/>
                      <w:r>
                        <w:rPr>
                          <w:rFonts w:ascii="Times" w:hAnsi="Times"/>
                          <w:lang w:val="en-US"/>
                        </w:rPr>
                        <w:t xml:space="preserve"> </w:t>
                      </w:r>
                      <w:proofErr w:type="spellStart"/>
                      <w:r>
                        <w:rPr>
                          <w:rFonts w:ascii="Times" w:hAnsi="Times"/>
                          <w:lang w:val="en-US"/>
                        </w:rPr>
                        <w:t>fabrikasi</w:t>
                      </w:r>
                      <w:proofErr w:type="spellEnd"/>
                      <w:r>
                        <w:rPr>
                          <w:rFonts w:ascii="Times" w:hAnsi="Times"/>
                          <w:lang w:val="en-US"/>
                        </w:rPr>
                        <w:t xml:space="preserve"> dan </w:t>
                      </w:r>
                      <w:proofErr w:type="spellStart"/>
                      <w:r>
                        <w:rPr>
                          <w:rFonts w:ascii="Times" w:hAnsi="Times"/>
                          <w:lang w:val="en-US"/>
                        </w:rPr>
                        <w:t>analisis</w:t>
                      </w:r>
                      <w:proofErr w:type="spellEnd"/>
                      <w:r>
                        <w:rPr>
                          <w:rFonts w:ascii="Times" w:hAnsi="Times"/>
                          <w:lang w:val="en-US"/>
                        </w:rPr>
                        <w:t xml:space="preserve"> </w:t>
                      </w:r>
                      <w:proofErr w:type="spellStart"/>
                      <w:r>
                        <w:rPr>
                          <w:rFonts w:ascii="Times" w:hAnsi="Times"/>
                          <w:lang w:val="en-US"/>
                        </w:rPr>
                        <w:t>kesalahan</w:t>
                      </w:r>
                      <w:proofErr w:type="spellEnd"/>
                    </w:p>
                  </w:txbxContent>
                </v:textbox>
              </v:shape>
            </w:pict>
          </mc:Fallback>
        </mc:AlternateContent>
      </w:r>
    </w:p>
    <w:p w14:paraId="51C66729" w14:textId="19772690" w:rsidR="004F0F8B" w:rsidRDefault="004F0F8B" w:rsidP="00E25B28">
      <w:pPr>
        <w:pStyle w:val="DaftarParagraf"/>
        <w:spacing w:line="360" w:lineRule="auto"/>
        <w:rPr>
          <w:rFonts w:ascii="Times" w:hAnsi="Times"/>
          <w:lang w:val="en-US"/>
        </w:rPr>
      </w:pPr>
    </w:p>
    <w:p w14:paraId="4B195D05" w14:textId="22C2A715" w:rsidR="004F0F8B" w:rsidRDefault="0031518A" w:rsidP="00E25B28">
      <w:pPr>
        <w:pStyle w:val="DaftarParagraf"/>
        <w:spacing w:line="360" w:lineRule="auto"/>
        <w:rPr>
          <w:rFonts w:ascii="Times" w:hAnsi="Times"/>
          <w:lang w:val="en-US"/>
        </w:rPr>
      </w:pPr>
      <w:r>
        <w:rPr>
          <w:rFonts w:ascii="Times" w:hAnsi="Times"/>
          <w:noProof/>
          <w:lang w:val="en-US"/>
        </w:rPr>
        <mc:AlternateContent>
          <mc:Choice Requires="wps">
            <w:drawing>
              <wp:anchor distT="0" distB="0" distL="114300" distR="114300" simplePos="0" relativeHeight="251711488" behindDoc="0" locked="0" layoutInCell="1" allowOverlap="1" wp14:anchorId="7A1BB878" wp14:editId="5A7C32F5">
                <wp:simplePos x="0" y="0"/>
                <wp:positionH relativeFrom="column">
                  <wp:posOffset>3363681</wp:posOffset>
                </wp:positionH>
                <wp:positionV relativeFrom="paragraph">
                  <wp:posOffset>7512</wp:posOffset>
                </wp:positionV>
                <wp:extent cx="550803" cy="0"/>
                <wp:effectExtent l="0" t="50800" r="0" b="76200"/>
                <wp:wrapNone/>
                <wp:docPr id="49" name="Konektor Panah Lurus 49"/>
                <wp:cNvGraphicFramePr/>
                <a:graphic xmlns:a="http://schemas.openxmlformats.org/drawingml/2006/main">
                  <a:graphicData uri="http://schemas.microsoft.com/office/word/2010/wordprocessingShape">
                    <wps:wsp>
                      <wps:cNvCnPr/>
                      <wps:spPr>
                        <a:xfrm>
                          <a:off x="0" y="0"/>
                          <a:ext cx="55080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B7FBD7E" id="Konektor Panah Lurus 49" o:spid="_x0000_s1026" type="#_x0000_t32" style="position:absolute;margin-left:264.85pt;margin-top:.6pt;width:43.35pt;height:0;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M4HDtwEAAL4DAAAOAAAAZHJzL2Uyb0RvYy54bWysU9uO0zAQfUfiHyy/06SLFq2ipvvQBV4Q&#13;&#10;rLh8gNcZJxaObY2HJvl7xm6bIi4SQrxMfJkzc87xZHc/j04cAZMNvpXbTS0FeB066/tWfvn85sWd&#13;&#10;FImU75QLHlq5QJL3++fPdlNs4CYMwXWAgov41EyxlQNRbKoq6QFGlTYhgudLE3BUxFvsqw7VxNVH&#13;&#10;V93U9atqCthFDBpS4tOH06Xcl/rGgKYPxiQg4VrJ3KhELPEpx2q/U02PKg5Wn2mof2AxKuu56Vrq&#13;&#10;QZES39D+Umq0GkMKhjY6jFUwxmooGljNtv5JzadBRSha2JwUV5vS/yur3x8P/hHZhimmJsVHzCpm&#13;&#10;g2P+Mj8xF7OW1SyYSWg+vL2t7+qXUujLVXXFRUz0FsIo8qKViVDZfqBD8J5fJOC2eKWO7xJxZwZe&#13;&#10;ALmp8zmSsu617wQtkceG0CrfO8jvxek5pboSLitaHJzgH8EI2zHFU5syS3BwKI6Kp6D7ul2rcGaG&#13;&#10;GOvcCqoLtz+CzrkZBmW+/ha4ZpeOwdMKHK0P+LuuNF+omlP+RfVJa5b9FLqlPF+xg4ek+HMe6DyF&#13;&#10;P+4L/Prb7b8DAAD//wMAUEsDBBQABgAIAAAAIQD7WHUx4QAAAAwBAAAPAAAAZHJzL2Rvd25yZXYu&#13;&#10;eG1sTI9LT8MwEITvSPwHaytxo04jSNs0ToV4HCtEUyGObryJo/oRxU4b/j0Ll3JZafTtzs4U28ka&#13;&#10;dsYhdN4JWMwTYOhqrzrXCjhUb/crYCFKp6TxDgV8Y4BteXtTyFz5i/vA8z62jExcyKUAHWOfcx5q&#13;&#10;jVaGue/REWv8YGUkObRcDfJC5tbwNEkybmXn6IOWPT5rrE/70QpoqvZQf72u+Gia92X1qdd6V+2E&#13;&#10;uJtNLxsaTxtgEad4vYDfDpQfSgp29KNTgRkBj+l6SasEUmDEs0X2AOz4p3lZ8P8lyh8AAAD//wMA&#13;&#10;UEsBAi0AFAAGAAgAAAAhALaDOJL+AAAA4QEAABMAAAAAAAAAAAAAAAAAAAAAAFtDb250ZW50X1R5&#13;&#10;cGVzXS54bWxQSwECLQAUAAYACAAAACEAOP0h/9YAAACUAQAACwAAAAAAAAAAAAAAAAAvAQAAX3Jl&#13;&#10;bHMvLnJlbHNQSwECLQAUAAYACAAAACEAujOBw7cBAAC+AwAADgAAAAAAAAAAAAAAAAAuAgAAZHJz&#13;&#10;L2Uyb0RvYy54bWxQSwECLQAUAAYACAAAACEA+1h1MeEAAAAMAQAADwAAAAAAAAAAAAAAAAARBAAA&#13;&#10;ZHJzL2Rvd25yZXYueG1sUEsFBgAAAAAEAAQA8wAAAB8FAAAAAA==&#13;&#10;" strokecolor="black [3200]" strokeweight=".5pt">
                <v:stroke endarrow="block" joinstyle="miter"/>
              </v:shape>
            </w:pict>
          </mc:Fallback>
        </mc:AlternateContent>
      </w:r>
    </w:p>
    <w:p w14:paraId="2A51BA38" w14:textId="70B1B4CC" w:rsidR="00A14E8E" w:rsidRDefault="00A14E8E" w:rsidP="00E25B28">
      <w:pPr>
        <w:pStyle w:val="DaftarParagraf"/>
        <w:spacing w:line="360" w:lineRule="auto"/>
        <w:rPr>
          <w:rFonts w:ascii="Times" w:hAnsi="Times"/>
          <w:lang w:val="en-US"/>
        </w:rPr>
      </w:pPr>
    </w:p>
    <w:p w14:paraId="6DECDEB8" w14:textId="75967505" w:rsidR="00A14E8E" w:rsidRDefault="00226FB8" w:rsidP="00E25B28">
      <w:pPr>
        <w:pStyle w:val="DaftarParagraf"/>
        <w:spacing w:line="360" w:lineRule="auto"/>
        <w:rPr>
          <w:rFonts w:ascii="Times" w:hAnsi="Times"/>
          <w:lang w:val="en-US"/>
        </w:rPr>
      </w:pPr>
      <w:r>
        <w:rPr>
          <w:rFonts w:ascii="Times" w:hAnsi="Times"/>
          <w:noProof/>
          <w:lang w:val="en-US"/>
        </w:rPr>
        <mc:AlternateContent>
          <mc:Choice Requires="wps">
            <w:drawing>
              <wp:anchor distT="0" distB="0" distL="114300" distR="114300" simplePos="0" relativeHeight="251720704" behindDoc="0" locked="0" layoutInCell="1" allowOverlap="1" wp14:anchorId="261D776D" wp14:editId="3F5B8A73">
                <wp:simplePos x="0" y="0"/>
                <wp:positionH relativeFrom="column">
                  <wp:posOffset>2136054</wp:posOffset>
                </wp:positionH>
                <wp:positionV relativeFrom="paragraph">
                  <wp:posOffset>86833</wp:posOffset>
                </wp:positionV>
                <wp:extent cx="593014" cy="293843"/>
                <wp:effectExtent l="0" t="0" r="0" b="0"/>
                <wp:wrapNone/>
                <wp:docPr id="56" name="Kotak Teks 56"/>
                <wp:cNvGraphicFramePr/>
                <a:graphic xmlns:a="http://schemas.openxmlformats.org/drawingml/2006/main">
                  <a:graphicData uri="http://schemas.microsoft.com/office/word/2010/wordprocessingShape">
                    <wps:wsp>
                      <wps:cNvSpPr txBox="1"/>
                      <wps:spPr>
                        <a:xfrm>
                          <a:off x="0" y="0"/>
                          <a:ext cx="593014" cy="293843"/>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574990A" w14:textId="77777777" w:rsidR="00226FB8" w:rsidRPr="002C6E3E" w:rsidRDefault="00226FB8" w:rsidP="00226FB8">
                            <w:pPr>
                              <w:rPr>
                                <w:rFonts w:ascii="Times" w:hAnsi="Times"/>
                                <w:lang w:val="en-US"/>
                              </w:rPr>
                            </w:pPr>
                            <w:r w:rsidRPr="002C6E3E">
                              <w:rPr>
                                <w:rFonts w:ascii="Times" w:hAnsi="Times"/>
                                <w:lang w:val="en-US"/>
                              </w:rPr>
                              <w:t>i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1D776D" id="Kotak Teks 56" o:spid="_x0000_s1050" type="#_x0000_t202" style="position:absolute;left:0;text-align:left;margin-left:168.2pt;margin-top:6.85pt;width:46.7pt;height:23.1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y4C1ZgIAACEFAAAOAAAAZHJzL2Uyb0RvYy54bWysVN9v2jAQfp+0/8Hy+whQuhXUULFWnSah&#13;&#10;thqd+mwcu0RzfJ59kLC/vmeHBNZVe5j2kth33/3+zpdXTWXYTvlQgs35aDDkTFkJRWmfc/798fbD&#13;&#10;BWcBhS2EAatyvleBX83fv7us3UyNYQOmUJ6RExtmtcv5BtHNsizIjapEGIBTlpQafCWQrv45K7yo&#13;&#10;yXtlsvFw+DGrwRfOg1QhkPSmVfJ58q+1knivdVDITM4pN0xfn77r+M3ml2L27IXblPKQhviHLCpR&#13;&#10;Wgrau7oRKNjWl3+4qkrpIYDGgYQqA61LqVINVM1o+Kqa1UY4lWqh5gTXtyn8P7fybrdyD55h8xka&#13;&#10;GmBsSO3CLJAw1tNoX8U/ZcpITy3c921TDTJJwvPp2XA04UySajw9u5icRS/Z0dj5gF8UVCwecu5p&#13;&#10;KqlZYrcM2EI7SIxl4bY0Jk3G2N8E5DNKsmOG6YR7oyLO2G9Ks7KgnMYpQKKRujae7QQRoPiR6kte&#13;&#10;CBlNNEXqjUZvGRnsjA7YaKYStXrD4VuGx2g9OkUEi71hVVrwfzfWLb6ruq01lo3NuqFiqdZxN7U1&#13;&#10;FHsapoeW58HJ25JavhQBH4QnYtP8aFnxnj7aQJ1zOJw424D/9ZY84olvpOWspkXJefi5FV5xZr5a&#13;&#10;YuJ0NJnEzUqXyfmnMV38qWZ9qrHb6hpoFCN6FpxMx4hH0x21h+qJdnoRo5JKWEmxc47d8Rrb9aU3&#13;&#10;QarFIoFol5zApV05GV3HNkdCPTZPwrsD65DoegfdSonZK/K12GhpYbFF0GViZmx029XDAGgPE7cP&#13;&#10;b0Zc9NN7Qh1ftvkLAAAA//8DAFBLAwQUAAYACAAAACEABP1H0eAAAAAOAQAADwAAAGRycy9kb3du&#13;&#10;cmV2LnhtbExPPU/DMBDdkfgP1iGxUZukCjSNUxUQA0MHCuyX2E2ixucQu2ng13NMsJz09D7uvWIz&#13;&#10;u15MdgydJw23CwXCUu1NR42G97fnm3sQISIZ7D1ZDV82wKa8vCgwN/5Mr3bax0ZwCIUcNbQxDrmU&#13;&#10;oW6tw7DwgyXmDn50GBmOjTQjnjnc9TJRKpMOO+IPLQ72sbX1cX9yXGP6qNJV3PoQdofk4eUbd9Xx&#13;&#10;U+vrq/lpzWe7BhHtHP8c8LuBjVByscqfyATRa0jTbMlSJtI7ECxYJiseVGnIlAJZFvL/jPIHAAD/&#13;&#10;/wMAUEsBAi0AFAAGAAgAAAAhALaDOJL+AAAA4QEAABMAAAAAAAAAAAAAAAAAAAAAAFtDb250ZW50&#13;&#10;X1R5cGVzXS54bWxQSwECLQAUAAYACAAAACEAOP0h/9YAAACUAQAACwAAAAAAAAAAAAAAAAAvAQAA&#13;&#10;X3JlbHMvLnJlbHNQSwECLQAUAAYACAAAACEApcuAtWYCAAAhBQAADgAAAAAAAAAAAAAAAAAuAgAA&#13;&#10;ZHJzL2Uyb0RvYy54bWxQSwECLQAUAAYACAAAACEABP1H0eAAAAAOAQAADwAAAAAAAAAAAAAAAADA&#13;&#10;BAAAZHJzL2Rvd25yZXYueG1sUEsFBgAAAAAEAAQA8wAAAM0FAAAAAA==&#13;&#10;" filled="f" stroked="f" strokeweight="1pt">
                <v:textbox>
                  <w:txbxContent>
                    <w:p w14:paraId="1574990A" w14:textId="77777777" w:rsidR="00226FB8" w:rsidRPr="002C6E3E" w:rsidRDefault="00226FB8" w:rsidP="00226FB8">
                      <w:pPr>
                        <w:rPr>
                          <w:rFonts w:ascii="Times" w:hAnsi="Times"/>
                          <w:lang w:val="en-US"/>
                        </w:rPr>
                      </w:pPr>
                      <w:proofErr w:type="spellStart"/>
                      <w:r w:rsidRPr="002C6E3E">
                        <w:rPr>
                          <w:rFonts w:ascii="Times" w:hAnsi="Times"/>
                          <w:lang w:val="en-US"/>
                        </w:rPr>
                        <w:t>iya</w:t>
                      </w:r>
                      <w:proofErr w:type="spellEnd"/>
                    </w:p>
                  </w:txbxContent>
                </v:textbox>
              </v:shape>
            </w:pict>
          </mc:Fallback>
        </mc:AlternateContent>
      </w:r>
      <w:r w:rsidR="00805657">
        <w:rPr>
          <w:rFonts w:ascii="Times" w:hAnsi="Times"/>
          <w:noProof/>
          <w:lang w:val="en-US"/>
        </w:rPr>
        <mc:AlternateContent>
          <mc:Choice Requires="wps">
            <w:drawing>
              <wp:anchor distT="0" distB="0" distL="114300" distR="114300" simplePos="0" relativeHeight="251713536" behindDoc="0" locked="0" layoutInCell="1" allowOverlap="1" wp14:anchorId="48ACFE33" wp14:editId="786ECF29">
                <wp:simplePos x="0" y="0"/>
                <wp:positionH relativeFrom="column">
                  <wp:posOffset>2039189</wp:posOffset>
                </wp:positionH>
                <wp:positionV relativeFrom="paragraph">
                  <wp:posOffset>83163</wp:posOffset>
                </wp:positionV>
                <wp:extent cx="0" cy="380172"/>
                <wp:effectExtent l="50800" t="0" r="38100" b="39370"/>
                <wp:wrapNone/>
                <wp:docPr id="51" name="Konektor Panah Lurus 51"/>
                <wp:cNvGraphicFramePr/>
                <a:graphic xmlns:a="http://schemas.openxmlformats.org/drawingml/2006/main">
                  <a:graphicData uri="http://schemas.microsoft.com/office/word/2010/wordprocessingShape">
                    <wps:wsp>
                      <wps:cNvCnPr/>
                      <wps:spPr>
                        <a:xfrm>
                          <a:off x="0" y="0"/>
                          <a:ext cx="0" cy="3801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9A91700" id="Konektor Panah Lurus 51" o:spid="_x0000_s1026" type="#_x0000_t32" style="position:absolute;margin-left:160.55pt;margin-top:6.55pt;width:0;height:29.95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MOWYtAEAAL4DAAAOAAAAZHJzL2Uyb0RvYy54bWysU9uO0zAQfUfiHyy/0yRFglXVdB+6wAuC&#13;&#10;FbAf4HXGiYVvGg9N8vfYTpsiLhJa7cvElzkz5xxP9reTNewEGLV3LW82NWfgpO+061v+8O39qxvO&#13;&#10;IgnXCeMdtHyGyG8PL1/sx7CDrR+86QBZKuLibgwtH4jCrqqiHMCKuPEBXLpUHq2gtMW+6lCMqbo1&#13;&#10;1bau31Sjxy6glxBjOr1bLvmh1FcKJH1WKgIx0/LEjUrEEh9zrA57setRhEHLMw3xBBZWaJearqXu&#13;&#10;BAn2A/UfpayW6KNXtJHeVl4pLaFoSGqa+jc1XwcRoGhJ5sSw2hSfr6z8dDq6e0w2jCHuYrjHrGJS&#13;&#10;aPM38WNTMWtezYKJmFwOZTp9fVM3b7fZx+qKCxjpA3jL8qLlkVDofqCjdy69iMemeCVOHyMtwAsg&#13;&#10;NzUuRxLavHMdozmksSHUwvUGzn1ySnUlXFY0G1jgX0Ax3SWKS5syS3A0yE4iTUH3vVmrpMwMUdqY&#13;&#10;FVQXbv8EnXMzDMp8/S9wzS4dvaMVaLXz+LeuNF2oqiX/onrRmmU/+m4uz1fsSENS3uE80HkKf90X&#13;&#10;+PW3O/wEAAD//wMAUEsDBBQABgAIAAAAIQDKrDhU4AAAAA4BAAAPAAAAZHJzL2Rvd25yZXYueG1s&#13;&#10;TE9NT8MwDL0j8R8iI3FjaVeJja7phPg4Toh1Qhyzxm0qGqdq0q38e4w4jIst+z0/v1dsZ9eLE46h&#13;&#10;86QgXSQgkGpvOmoVHKrXuzWIEDUZ3XtCBd8YYFteXxU6N/5M73jax1awCIVcK7AxDrmUobbodFj4&#13;&#10;AYmxxo9ORx7HVppRn1nc9XKZJPfS6Y74g9UDPlmsv/aTU9BU7aH+fFnLqW/eVtWHfbC7aqfU7c38&#13;&#10;vOHyuAERcY6XC/jNwP6hZGNHP5EJoleQLdOUqQxk3JnwtzgqWGUJyLKQ/2OUPwAAAP//AwBQSwEC&#13;&#10;LQAUAAYACAAAACEAtoM4kv4AAADhAQAAEwAAAAAAAAAAAAAAAAAAAAAAW0NvbnRlbnRfVHlwZXNd&#13;&#10;LnhtbFBLAQItABQABgAIAAAAIQA4/SH/1gAAAJQBAAALAAAAAAAAAAAAAAAAAC8BAABfcmVscy8u&#13;&#10;cmVsc1BLAQItABQABgAIAAAAIQAVMOWYtAEAAL4DAAAOAAAAAAAAAAAAAAAAAC4CAABkcnMvZTJv&#13;&#10;RG9jLnhtbFBLAQItABQABgAIAAAAIQDKrDhU4AAAAA4BAAAPAAAAAAAAAAAAAAAAAA4EAABkcnMv&#13;&#10;ZG93bnJldi54bWxQSwUGAAAAAAQABADzAAAAGwUAAAAA&#13;&#10;" strokecolor="black [3200]" strokeweight=".5pt">
                <v:stroke endarrow="block" joinstyle="miter"/>
              </v:shape>
            </w:pict>
          </mc:Fallback>
        </mc:AlternateContent>
      </w:r>
    </w:p>
    <w:p w14:paraId="6D186750" w14:textId="648652D1" w:rsidR="0066715F" w:rsidRDefault="006E76F3" w:rsidP="00E25B28">
      <w:pPr>
        <w:pStyle w:val="DaftarParagraf"/>
        <w:spacing w:line="360" w:lineRule="auto"/>
        <w:rPr>
          <w:rFonts w:ascii="Times" w:hAnsi="Times"/>
          <w:lang w:val="en-US"/>
        </w:rPr>
      </w:pPr>
      <w:r>
        <w:rPr>
          <w:rFonts w:ascii="Times" w:hAnsi="Times"/>
          <w:noProof/>
          <w:lang w:val="en-US"/>
        </w:rPr>
        <mc:AlternateContent>
          <mc:Choice Requires="wps">
            <w:drawing>
              <wp:anchor distT="0" distB="0" distL="114300" distR="114300" simplePos="0" relativeHeight="251706368" behindDoc="0" locked="0" layoutInCell="1" allowOverlap="1" wp14:anchorId="53BE375A" wp14:editId="59E738BF">
                <wp:simplePos x="0" y="0"/>
                <wp:positionH relativeFrom="column">
                  <wp:posOffset>1173964</wp:posOffset>
                </wp:positionH>
                <wp:positionV relativeFrom="paragraph">
                  <wp:posOffset>196215</wp:posOffset>
                </wp:positionV>
                <wp:extent cx="1735810" cy="612648"/>
                <wp:effectExtent l="0" t="0" r="17145" b="10160"/>
                <wp:wrapNone/>
                <wp:docPr id="44" name="Proses 44"/>
                <wp:cNvGraphicFramePr/>
                <a:graphic xmlns:a="http://schemas.openxmlformats.org/drawingml/2006/main">
                  <a:graphicData uri="http://schemas.microsoft.com/office/word/2010/wordprocessingShape">
                    <wps:wsp>
                      <wps:cNvSpPr/>
                      <wps:spPr>
                        <a:xfrm>
                          <a:off x="0" y="0"/>
                          <a:ext cx="1735810" cy="612648"/>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07B7F1" w14:textId="15C2656B" w:rsidR="0066715F" w:rsidRPr="0066715F" w:rsidRDefault="002D6349" w:rsidP="0066715F">
                            <w:pPr>
                              <w:jc w:val="center"/>
                              <w:rPr>
                                <w:rFonts w:ascii="Times" w:hAnsi="Times"/>
                                <w:lang w:val="en-US"/>
                              </w:rPr>
                            </w:pPr>
                            <w:r>
                              <w:rPr>
                                <w:rFonts w:ascii="Times" w:hAnsi="Times"/>
                                <w:lang w:val="en-US"/>
                              </w:rPr>
                              <w:t>Analisa</w:t>
                            </w:r>
                            <w:r w:rsidR="00805657">
                              <w:rPr>
                                <w:rFonts w:ascii="Times" w:hAnsi="Times"/>
                                <w:lang w:val="en-US"/>
                              </w:rPr>
                              <w:t xml:space="preserve"> dan</w:t>
                            </w:r>
                            <w:r>
                              <w:rPr>
                                <w:rFonts w:ascii="Times" w:hAnsi="Times"/>
                                <w:lang w:val="en-US"/>
                              </w:rPr>
                              <w:t xml:space="preserve"> </w:t>
                            </w:r>
                            <w:r w:rsidR="00805657">
                              <w:rPr>
                                <w:rFonts w:ascii="Times" w:hAnsi="Times"/>
                                <w:lang w:val="en-US"/>
                              </w:rPr>
                              <w:t>p</w:t>
                            </w:r>
                            <w:r w:rsidR="00562DD8">
                              <w:rPr>
                                <w:rFonts w:ascii="Times" w:hAnsi="Times"/>
                                <w:lang w:val="en-US"/>
                              </w:rPr>
                              <w:t>e</w:t>
                            </w:r>
                            <w:r w:rsidR="00805657">
                              <w:rPr>
                                <w:rFonts w:ascii="Times" w:hAnsi="Times"/>
                                <w:lang w:val="en-US"/>
                              </w:rPr>
                              <w:t>masangan</w:t>
                            </w:r>
                            <w:r w:rsidR="00562DD8">
                              <w:rPr>
                                <w:rFonts w:ascii="Times" w:hAnsi="Times"/>
                                <w:lang w:val="en-US"/>
                              </w:rPr>
                              <w:t xml:space="preserve"> packag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3BE375A" id="Proses 44" o:spid="_x0000_s1051" type="#_x0000_t109" style="position:absolute;left:0;text-align:left;margin-left:92.45pt;margin-top:15.45pt;width:136.7pt;height:48.25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u/XTdwIAAEsFAAAOAAAAZHJzL2Uyb0RvYy54bWysVE1v2zAMvQ/YfxB0Xx2naZoFdYogRYcB&#13;&#10;RRusHXpWZKkWJouapMTOfv0o2XGyLqdhF1k0+Ug+fujmtq012QnnFZiC5hcjSoThUCrzVtDvL/ef&#13;&#10;ZpT4wEzJNBhR0L3w9Hbx8cNNY+diDBXoUjiCToyfN7agVQh2nmWeV6Jm/gKsMKiU4GoWUHRvWelY&#13;&#10;g95rnY1Ho2nWgCutAy68x793nZIukn8pBQ9PUnoRiC4o5hbS6dK5iWe2uGHzN8dspXifBvuHLGqm&#13;&#10;DAYdXN2xwMjWqb9c1Yo78CDDBYc6AykVF4kDsslH79g8V8yKxAWL4+1QJv//3PLH3bNdOyxDY/3c&#13;&#10;4zWyaKWr4xfzI20q1n4olmgD4fgzv768muVYU466aT6eTmaxmtkRbZ0PXwTUJF4KKjU0q4q5sO7a&#13;&#10;lerFdg8+dLCDeQysTTw9aFXeK62TEEdCrLQjO4bNDG3ehzuxwuARmR25pFvYa9F5/SYkUSVmP07R&#13;&#10;05gdfTLOhQnT3q82aB1hEjMYgPk5oA6HZHrbCBNp/Abg6Bzwz4gDIkUFEwZwrQy4cw7KH0Pkzv7A&#13;&#10;vuMc6Yd20yJp5HwZmcVfGyj3a0ccdPvgLb9X2KMH5sOaOVwAbCsudXjCI7atoNDfKKnA/Tr3P9rj&#13;&#10;XKKWkgYXqqD+55Y5QYn+anBiP+eTSdzAJEyurscouFPN5lRjtvUKsM05Ph+Wp2u0D/pwlQ7qV9z9&#13;&#10;ZYyKKmY4xi4oD+4grEK36Ph6cLFcJjPcOsvCg3m2PDqPhY5z99K+Mmf7QQ044o9wWD42fzejnW1E&#13;&#10;GlhuA0iVBvhY174FuLFpHfrXJT4Jp3KyOr6Bi98AAAD//wMAUEsDBBQABgAIAAAAIQCuZ8gM4wAA&#13;&#10;AA8BAAAPAAAAZHJzL2Rvd25yZXYueG1sTE/LTsMwELwj8Q/WInGjDmmAkMapEAghpIjSwIWbGy9x&#13;&#10;FD+i2G3D33c5wWVXo5mdnSnXszXsgFPovRNwvUiAoWu96l0n4PPj+SoHFqJ0ShrvUMAPBlhX52el&#13;&#10;LJQ/ui0emtgxMnGhkAJ0jGPBeWg1WhkWfkRH3LefrIwEp46rSR7J3BqeJsktt7J39EHLER81tkOz&#13;&#10;twKGjdnWQ9Zh8/729aLrtB03r7UQlxfz04rGwwpYxDn+XcBvB8oPFQXb+b1TgRnCeXZPUgHLhDYJ&#13;&#10;spt8CWxHTHqXAa9K/r9HdQIAAP//AwBQSwECLQAUAAYACAAAACEAtoM4kv4AAADhAQAAEwAAAAAA&#13;&#10;AAAAAAAAAAAAAAAAW0NvbnRlbnRfVHlwZXNdLnhtbFBLAQItABQABgAIAAAAIQA4/SH/1gAAAJQB&#13;&#10;AAALAAAAAAAAAAAAAAAAAC8BAABfcmVscy8ucmVsc1BLAQItABQABgAIAAAAIQAfu/XTdwIAAEsF&#13;&#10;AAAOAAAAAAAAAAAAAAAAAC4CAABkcnMvZTJvRG9jLnhtbFBLAQItABQABgAIAAAAIQCuZ8gM4wAA&#13;&#10;AA8BAAAPAAAAAAAAAAAAAAAAANEEAABkcnMvZG93bnJldi54bWxQSwUGAAAAAAQABADzAAAA4QUA&#13;&#10;AAAA&#13;&#10;" fillcolor="white [3201]" strokecolor="black [3213]" strokeweight="1pt">
                <v:textbox>
                  <w:txbxContent>
                    <w:p w14:paraId="0507B7F1" w14:textId="15C2656B" w:rsidR="0066715F" w:rsidRPr="0066715F" w:rsidRDefault="002D6349" w:rsidP="0066715F">
                      <w:pPr>
                        <w:jc w:val="center"/>
                        <w:rPr>
                          <w:rFonts w:ascii="Times" w:hAnsi="Times"/>
                          <w:lang w:val="en-US"/>
                        </w:rPr>
                      </w:pPr>
                      <w:r>
                        <w:rPr>
                          <w:rFonts w:ascii="Times" w:hAnsi="Times"/>
                          <w:lang w:val="en-US"/>
                        </w:rPr>
                        <w:t>Analisa</w:t>
                      </w:r>
                      <w:r w:rsidR="00805657">
                        <w:rPr>
                          <w:rFonts w:ascii="Times" w:hAnsi="Times"/>
                          <w:lang w:val="en-US"/>
                        </w:rPr>
                        <w:t xml:space="preserve"> dan</w:t>
                      </w:r>
                      <w:r>
                        <w:rPr>
                          <w:rFonts w:ascii="Times" w:hAnsi="Times"/>
                          <w:lang w:val="en-US"/>
                        </w:rPr>
                        <w:t xml:space="preserve"> </w:t>
                      </w:r>
                      <w:proofErr w:type="spellStart"/>
                      <w:r w:rsidR="00805657">
                        <w:rPr>
                          <w:rFonts w:ascii="Times" w:hAnsi="Times"/>
                          <w:lang w:val="en-US"/>
                        </w:rPr>
                        <w:t>p</w:t>
                      </w:r>
                      <w:r w:rsidR="00562DD8">
                        <w:rPr>
                          <w:rFonts w:ascii="Times" w:hAnsi="Times"/>
                          <w:lang w:val="en-US"/>
                        </w:rPr>
                        <w:t>e</w:t>
                      </w:r>
                      <w:r w:rsidR="00805657">
                        <w:rPr>
                          <w:rFonts w:ascii="Times" w:hAnsi="Times"/>
                          <w:lang w:val="en-US"/>
                        </w:rPr>
                        <w:t>masangan</w:t>
                      </w:r>
                      <w:proofErr w:type="spellEnd"/>
                      <w:r w:rsidR="00562DD8">
                        <w:rPr>
                          <w:rFonts w:ascii="Times" w:hAnsi="Times"/>
                          <w:lang w:val="en-US"/>
                        </w:rPr>
                        <w:t xml:space="preserve"> packaging</w:t>
                      </w:r>
                    </w:p>
                  </w:txbxContent>
                </v:textbox>
              </v:shape>
            </w:pict>
          </mc:Fallback>
        </mc:AlternateContent>
      </w:r>
    </w:p>
    <w:p w14:paraId="2BBC4398" w14:textId="7079F595" w:rsidR="0066715F" w:rsidRDefault="0066715F" w:rsidP="00E25B28">
      <w:pPr>
        <w:pStyle w:val="DaftarParagraf"/>
        <w:spacing w:line="360" w:lineRule="auto"/>
        <w:rPr>
          <w:rFonts w:ascii="Times" w:hAnsi="Times"/>
          <w:lang w:val="en-US"/>
        </w:rPr>
      </w:pPr>
    </w:p>
    <w:p w14:paraId="11CF4D64" w14:textId="58D8BD55" w:rsidR="0066715F" w:rsidRDefault="0066715F" w:rsidP="00E25B28">
      <w:pPr>
        <w:pStyle w:val="DaftarParagraf"/>
        <w:spacing w:line="360" w:lineRule="auto"/>
        <w:rPr>
          <w:rFonts w:ascii="Times" w:hAnsi="Times"/>
          <w:lang w:val="en-US"/>
        </w:rPr>
      </w:pPr>
    </w:p>
    <w:p w14:paraId="0DE45513" w14:textId="77568A0C" w:rsidR="0066715F" w:rsidRDefault="00805657" w:rsidP="00E25B28">
      <w:pPr>
        <w:pStyle w:val="DaftarParagraf"/>
        <w:spacing w:line="360" w:lineRule="auto"/>
        <w:rPr>
          <w:rFonts w:ascii="Times" w:hAnsi="Times"/>
          <w:lang w:val="en-US"/>
        </w:rPr>
      </w:pPr>
      <w:r>
        <w:rPr>
          <w:rFonts w:ascii="Times" w:hAnsi="Times"/>
          <w:noProof/>
          <w:lang w:val="en-US"/>
        </w:rPr>
        <mc:AlternateContent>
          <mc:Choice Requires="wps">
            <w:drawing>
              <wp:anchor distT="0" distB="0" distL="114300" distR="114300" simplePos="0" relativeHeight="251715584" behindDoc="0" locked="0" layoutInCell="1" allowOverlap="1" wp14:anchorId="4DFAF501" wp14:editId="64B7E1A3">
                <wp:simplePos x="0" y="0"/>
                <wp:positionH relativeFrom="column">
                  <wp:posOffset>2012498</wp:posOffset>
                </wp:positionH>
                <wp:positionV relativeFrom="paragraph">
                  <wp:posOffset>19470</wp:posOffset>
                </wp:positionV>
                <wp:extent cx="0" cy="488239"/>
                <wp:effectExtent l="63500" t="0" r="50800" b="33020"/>
                <wp:wrapNone/>
                <wp:docPr id="53" name="Konektor Panah Lurus 53"/>
                <wp:cNvGraphicFramePr/>
                <a:graphic xmlns:a="http://schemas.openxmlformats.org/drawingml/2006/main">
                  <a:graphicData uri="http://schemas.microsoft.com/office/word/2010/wordprocessingShape">
                    <wps:wsp>
                      <wps:cNvCnPr/>
                      <wps:spPr>
                        <a:xfrm>
                          <a:off x="0" y="0"/>
                          <a:ext cx="0" cy="4882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6193900" id="Konektor Panah Lurus 53" o:spid="_x0000_s1026" type="#_x0000_t32" style="position:absolute;margin-left:158.45pt;margin-top:1.55pt;width:0;height:38.45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1zrtAEAAL4DAAAOAAAAZHJzL2Uyb0RvYy54bWysU8uu0zAQ3SPxD5b3NGlBqERN76IX2CC4&#13;&#10;4vEBvs44sfBL46FJ/h7baVPEQ0KIzcSPOTPnHE8Od5M17AwYtXct325qzsBJ32nXt/zL5zfP9pxF&#13;&#10;Eq4Txjto+QyR3x2fPjmMoYGdH7zpAFkq4mIzhpYPRKGpqigHsCJufACXLpVHKyhtsa86FGOqbk21&#13;&#10;q+uX1eixC+glxJhO75dLfiz1lQJJH5SKQMy0PHGjErHExxyr40E0PYowaHmhIf6BhRXapaZrqXtB&#13;&#10;gn1D/UspqyX66BVtpLeVV0pLKBqSmm39k5pPgwhQtCRzYlhtiv+vrHx/PrkHTDaMITYxPGBWMSm0&#13;&#10;+Zv4samYNa9mwURMLocynb7Y73fPX2UfqxsuYKS34C3Li5ZHQqH7gU7eufQiHrfFK3F+F2kBXgG5&#13;&#10;qXE5ktDmtesYzSGNDaEWrjdw6ZNTqhvhsqLZwAL/CIrpLlFc2pRZgpNBdhZpCrqv27VKyswQpY1Z&#13;&#10;QXXh9kfQJTfDoMzX3wLX7NLRO1qBVjuPv+tK05WqWvKvqhetWfaj7+byfMWONCTlHS4Dnafwx32B&#13;&#10;336743cAAAD//wMAUEsDBBQABgAIAAAAIQCMCshY3gAAAA0BAAAPAAAAZHJzL2Rvd25yZXYueG1s&#13;&#10;TE/LasMwELwX8g9iA701UlpIHcdyKH0cQ2kcSo+KtbZMpZWx5MT9+yr0kF6WHWZ3HsV2cpadcAid&#13;&#10;JwnLhQCGVHvdUSvhUL3dZcBCVKSV9YQSfjDAtpzdFCrX/kwfeNrHliURCrmSYGLsc85DbdCpsPA9&#13;&#10;UuIaPzgVExxargd1TuLO8nshVtypjpKDUT0+G6y/96OT0FTtof56zfhom/fH6tOsza7aSXk7n142&#13;&#10;aTxtgEWc4vUDLh1SfihTsKMfSQdmJTwsV+t0elmAJf4PHyVkQgAvC/6/RfkLAAD//wMAUEsBAi0A&#13;&#10;FAAGAAgAAAAhALaDOJL+AAAA4QEAABMAAAAAAAAAAAAAAAAAAAAAAFtDb250ZW50X1R5cGVzXS54&#13;&#10;bWxQSwECLQAUAAYACAAAACEAOP0h/9YAAACUAQAACwAAAAAAAAAAAAAAAAAvAQAAX3JlbHMvLnJl&#13;&#10;bHNQSwECLQAUAAYACAAAACEAc3Nc67QBAAC+AwAADgAAAAAAAAAAAAAAAAAuAgAAZHJzL2Uyb0Rv&#13;&#10;Yy54bWxQSwECLQAUAAYACAAAACEAjArIWN4AAAANAQAADwAAAAAAAAAAAAAAAAAOBAAAZHJzL2Rv&#13;&#10;d25yZXYueG1sUEsFBgAAAAAEAAQA8wAAABkFAAAAAA==&#13;&#10;" strokecolor="black [3200]" strokeweight=".5pt">
                <v:stroke endarrow="block" joinstyle="miter"/>
              </v:shape>
            </w:pict>
          </mc:Fallback>
        </mc:AlternateContent>
      </w:r>
    </w:p>
    <w:p w14:paraId="3028A409" w14:textId="71849CC8" w:rsidR="00805657" w:rsidRDefault="00805657" w:rsidP="00E25B28">
      <w:pPr>
        <w:pStyle w:val="DaftarParagraf"/>
        <w:spacing w:line="360" w:lineRule="auto"/>
        <w:rPr>
          <w:rFonts w:ascii="Times" w:hAnsi="Times"/>
          <w:lang w:val="en-US"/>
        </w:rPr>
      </w:pPr>
      <w:r>
        <w:rPr>
          <w:rFonts w:ascii="Times" w:hAnsi="Times"/>
          <w:noProof/>
          <w:lang w:val="en-US"/>
        </w:rPr>
        <mc:AlternateContent>
          <mc:Choice Requires="wps">
            <w:drawing>
              <wp:anchor distT="0" distB="0" distL="114300" distR="114300" simplePos="0" relativeHeight="251714560" behindDoc="0" locked="0" layoutInCell="1" allowOverlap="1" wp14:anchorId="294280DE" wp14:editId="419A2A4D">
                <wp:simplePos x="0" y="0"/>
                <wp:positionH relativeFrom="column">
                  <wp:posOffset>1441956</wp:posOffset>
                </wp:positionH>
                <wp:positionV relativeFrom="paragraph">
                  <wp:posOffset>243840</wp:posOffset>
                </wp:positionV>
                <wp:extent cx="1138555" cy="363705"/>
                <wp:effectExtent l="0" t="0" r="17145" b="17780"/>
                <wp:wrapNone/>
                <wp:docPr id="52" name="Terminator 52"/>
                <wp:cNvGraphicFramePr/>
                <a:graphic xmlns:a="http://schemas.openxmlformats.org/drawingml/2006/main">
                  <a:graphicData uri="http://schemas.microsoft.com/office/word/2010/wordprocessingShape">
                    <wps:wsp>
                      <wps:cNvSpPr/>
                      <wps:spPr>
                        <a:xfrm>
                          <a:off x="0" y="0"/>
                          <a:ext cx="1138555" cy="363705"/>
                        </a:xfrm>
                        <a:prstGeom prst="flowChartTerminator">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DB7D2B" w14:textId="53205294" w:rsidR="00805657" w:rsidRPr="00805657" w:rsidRDefault="00805657" w:rsidP="00805657">
                            <w:pPr>
                              <w:jc w:val="center"/>
                              <w:rPr>
                                <w:rFonts w:ascii="Times" w:hAnsi="Times"/>
                                <w:lang w:val="en-US"/>
                              </w:rPr>
                            </w:pPr>
                            <w:r w:rsidRPr="00805657">
                              <w:rPr>
                                <w:rFonts w:ascii="Times" w:hAnsi="Times"/>
                                <w:lang w:val="en-US"/>
                              </w:rPr>
                              <w:t>ST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4280DE" id="Terminator 52" o:spid="_x0000_s1052" type="#_x0000_t116" style="position:absolute;left:0;text-align:left;margin-left:113.55pt;margin-top:19.2pt;width:89.65pt;height:28.6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jRNMewIAAE4FAAAOAAAAZHJzL2Uyb0RvYy54bWysVMFu2zAMvQ/YPwi6r47TpO2COkWQosOA&#13;&#10;og3WDj0rslQbkyWNYhJnXz9Kdpys62nYRSZNPpKPInV90zaGbRWE2tmC52cjzpSVrqzta8G/P999&#13;&#10;uuIsoLClMM6qgu9V4Dfzjx+ud36mxq5yplTAKIgNs50veIXoZ1kWZKUaEc6cV5aM2kEjkFR4zUoQ&#13;&#10;O4remGw8Gl1kOwelBydVCPT3tjPyeYqvtZL4qHVQyEzBqTZMJ6RzHc9sfi1mryB8Vcu+DPEPVTSi&#13;&#10;tpR0CHUrULAN1H+FamoJLjiNZ9I1mdO6lipxIDb56A2bp0p4lbhQc4If2hT+X1j5sH3yK6A27HyY&#13;&#10;BRIji1ZDE79UH2tTs/ZDs1SLTNLPPD+/mk6nnEmynV+cX46msZvZEe0h4BflGhaFgmvjdstKAD4r&#13;&#10;aGor0EFqmdjeB+yQB0TMbWw8gzN1eVcbk5Q4FWppgG0F3Se2eZ/xxIvyR2R2pJMk3BvVRf2mNKtL&#13;&#10;IjBO2dOkHWMKKZXFiz6useQdYZoqGID5e0CDh2J63whTaQIH4Og94J8ZB0TK6iwOYGpZ37A3JZc/&#13;&#10;hsyd/4F9xznSx3bdEmniPInM4q+1K/crYOC6lQhe3tV0Tfci4EoA7QBtC+01PtIRb67grpc4qxz8&#13;&#10;eu9/9KfRJCtnO9qpgoefGwGKM/PV0tB+zieTuIRJmUwvx6TAqWV9arGbZunomnN6QbxMYvRHcxA1&#13;&#10;uOaF1n8Rs5JJWEm5Cy4RDsoSu12nB0SqxSK50eJ5gff2ycsYPDY6zt1z+yLA97OKNOUP7rB/YvZm&#13;&#10;RjvfiLRusUGn6zTAx772V0BLmzaif2Diq3CqJ6/jMzj/DQAA//8DAFBLAwQUAAYACAAAACEAcvwz&#13;&#10;IOAAAAAOAQAADwAAAGRycy9kb3ducmV2LnhtbExPTU/DMAy9I/EfIiNxY+lK2UbXdEKgnmEbEte0&#13;&#10;9ZpujVOabGv/PeYEF8vWe34f2Wa0nbjg4FtHCuazCARS5eqWGgWf++JhBcIHTbXuHKGCCT1s8tub&#13;&#10;TKe1u9IWL7vQCBYhn2oFJoQ+ldJXBq32M9cjMXZwg9WBz6GR9aCvLG47GUfRQlrdEjsY3eOrweq0&#13;&#10;O1sFX8V+OmJi5NR+0MEWpXwP31Kp+7vxbc3jZQ0i4Bj+PuC3A+eHnIOV7ky1F52COF7OmargcZWA&#13;&#10;YEISLXgpFTw/LUHmmfxfI/8BAAD//wMAUEsBAi0AFAAGAAgAAAAhALaDOJL+AAAA4QEAABMAAAAA&#13;&#10;AAAAAAAAAAAAAAAAAFtDb250ZW50X1R5cGVzXS54bWxQSwECLQAUAAYACAAAACEAOP0h/9YAAACU&#13;&#10;AQAACwAAAAAAAAAAAAAAAAAvAQAAX3JlbHMvLnJlbHNQSwECLQAUAAYACAAAACEAQ40TTHsCAABO&#13;&#10;BQAADgAAAAAAAAAAAAAAAAAuAgAAZHJzL2Uyb0RvYy54bWxQSwECLQAUAAYACAAAACEAcvwzIOAA&#13;&#10;AAAOAQAADwAAAAAAAAAAAAAAAADVBAAAZHJzL2Rvd25yZXYueG1sUEsFBgAAAAAEAAQA8wAAAOIF&#13;&#10;AAAAAA==&#13;&#10;" fillcolor="white [3201]" strokecolor="black [3213]" strokeweight="1pt">
                <v:textbox>
                  <w:txbxContent>
                    <w:p w14:paraId="6FDB7D2B" w14:textId="53205294" w:rsidR="00805657" w:rsidRPr="00805657" w:rsidRDefault="00805657" w:rsidP="00805657">
                      <w:pPr>
                        <w:jc w:val="center"/>
                        <w:rPr>
                          <w:rFonts w:ascii="Times" w:hAnsi="Times"/>
                          <w:lang w:val="en-US"/>
                        </w:rPr>
                      </w:pPr>
                      <w:r w:rsidRPr="00805657">
                        <w:rPr>
                          <w:rFonts w:ascii="Times" w:hAnsi="Times"/>
                          <w:lang w:val="en-US"/>
                        </w:rPr>
                        <w:t>STOP</w:t>
                      </w:r>
                    </w:p>
                  </w:txbxContent>
                </v:textbox>
              </v:shape>
            </w:pict>
          </mc:Fallback>
        </mc:AlternateContent>
      </w:r>
    </w:p>
    <w:p w14:paraId="375B13C2" w14:textId="2D2B4F0E" w:rsidR="00805657" w:rsidRDefault="00805657" w:rsidP="00E25B28">
      <w:pPr>
        <w:pStyle w:val="DaftarParagraf"/>
        <w:spacing w:line="360" w:lineRule="auto"/>
        <w:rPr>
          <w:rFonts w:ascii="Times" w:hAnsi="Times"/>
          <w:lang w:val="en-US"/>
        </w:rPr>
      </w:pPr>
    </w:p>
    <w:p w14:paraId="4F08787C" w14:textId="7450260E" w:rsidR="00A14E8E" w:rsidRDefault="00A14E8E" w:rsidP="00226FB8">
      <w:pPr>
        <w:spacing w:line="360" w:lineRule="auto"/>
        <w:rPr>
          <w:rFonts w:ascii="Times" w:hAnsi="Times"/>
          <w:lang w:val="en-US"/>
        </w:rPr>
      </w:pPr>
    </w:p>
    <w:p w14:paraId="0B040E35" w14:textId="27EA432F" w:rsidR="00C25A6A" w:rsidRDefault="004411D0" w:rsidP="00C25A6A">
      <w:pPr>
        <w:spacing w:line="360" w:lineRule="auto"/>
        <w:ind w:left="709"/>
        <w:rPr>
          <w:rFonts w:ascii="Times" w:hAnsi="Times"/>
          <w:lang w:val="en-US"/>
        </w:rPr>
      </w:pPr>
      <w:r>
        <w:rPr>
          <w:rFonts w:ascii="Times" w:hAnsi="Times"/>
          <w:lang w:val="en-US"/>
        </w:rPr>
        <w:t>Jenis substrat yang digunakan adalah serat kaca, dengan karakteristik sebagai berikut :</w:t>
      </w:r>
    </w:p>
    <w:tbl>
      <w:tblPr>
        <w:tblStyle w:val="KisiTabel"/>
        <w:tblW w:w="0" w:type="auto"/>
        <w:tblInd w:w="2036" w:type="dxa"/>
        <w:tblLook w:val="04A0" w:firstRow="1" w:lastRow="0" w:firstColumn="1" w:lastColumn="0" w:noHBand="0" w:noVBand="1"/>
      </w:tblPr>
      <w:tblGrid>
        <w:gridCol w:w="2405"/>
        <w:gridCol w:w="2268"/>
      </w:tblGrid>
      <w:tr w:rsidR="007E1E7A" w14:paraId="034F8758" w14:textId="77777777" w:rsidTr="00845109">
        <w:tc>
          <w:tcPr>
            <w:tcW w:w="2405" w:type="dxa"/>
          </w:tcPr>
          <w:p w14:paraId="25FEF3C9" w14:textId="6FC23844" w:rsidR="007E1E7A" w:rsidRDefault="007E1E7A" w:rsidP="007E1E7A">
            <w:pPr>
              <w:spacing w:line="360" w:lineRule="auto"/>
              <w:jc w:val="center"/>
              <w:rPr>
                <w:rFonts w:ascii="Times" w:hAnsi="Times"/>
                <w:lang w:val="en-US"/>
              </w:rPr>
            </w:pPr>
            <w:r>
              <w:rPr>
                <w:rFonts w:ascii="Times" w:hAnsi="Times"/>
                <w:lang w:val="en-US"/>
              </w:rPr>
              <w:t>Parameter</w:t>
            </w:r>
          </w:p>
        </w:tc>
        <w:tc>
          <w:tcPr>
            <w:tcW w:w="2268" w:type="dxa"/>
          </w:tcPr>
          <w:p w14:paraId="40DB1B12" w14:textId="33304C44" w:rsidR="007E1E7A" w:rsidRDefault="007E1E7A" w:rsidP="007E1E7A">
            <w:pPr>
              <w:spacing w:line="360" w:lineRule="auto"/>
              <w:jc w:val="center"/>
              <w:rPr>
                <w:rFonts w:ascii="Times" w:hAnsi="Times"/>
                <w:lang w:val="en-US"/>
              </w:rPr>
            </w:pPr>
            <w:r>
              <w:rPr>
                <w:rFonts w:ascii="Times" w:hAnsi="Times"/>
                <w:lang w:val="en-US"/>
              </w:rPr>
              <w:t>Spesifikasi</w:t>
            </w:r>
          </w:p>
        </w:tc>
      </w:tr>
      <w:tr w:rsidR="007E1E7A" w14:paraId="118FCB7D" w14:textId="77777777" w:rsidTr="00845109">
        <w:tc>
          <w:tcPr>
            <w:tcW w:w="2405" w:type="dxa"/>
          </w:tcPr>
          <w:p w14:paraId="1D07E322" w14:textId="0EE2D446" w:rsidR="007E1E7A" w:rsidRDefault="00523BD2" w:rsidP="00C86D4D">
            <w:pPr>
              <w:spacing w:line="360" w:lineRule="auto"/>
              <w:rPr>
                <w:rFonts w:ascii="Times" w:hAnsi="Times"/>
                <w:lang w:val="en-US"/>
              </w:rPr>
            </w:pPr>
            <w:r>
              <w:rPr>
                <w:rFonts w:ascii="Times" w:hAnsi="Times"/>
                <w:lang w:val="en-US"/>
              </w:rPr>
              <w:t>Konstanta Dielektrik</w:t>
            </w:r>
          </w:p>
        </w:tc>
        <w:tc>
          <w:tcPr>
            <w:tcW w:w="2268" w:type="dxa"/>
          </w:tcPr>
          <w:p w14:paraId="52A1509E" w14:textId="53EFBF6A" w:rsidR="007E1E7A" w:rsidRDefault="006B4CD8" w:rsidP="006B4CD8">
            <w:pPr>
              <w:spacing w:line="360" w:lineRule="auto"/>
              <w:jc w:val="center"/>
              <w:rPr>
                <w:rFonts w:ascii="Times" w:hAnsi="Times"/>
                <w:lang w:val="en-US"/>
              </w:rPr>
            </w:pPr>
            <w:r>
              <w:rPr>
                <w:rFonts w:ascii="Times" w:hAnsi="Times"/>
                <w:lang w:val="en-US"/>
              </w:rPr>
              <w:t>2,5</w:t>
            </w:r>
          </w:p>
        </w:tc>
      </w:tr>
      <w:tr w:rsidR="007E1E7A" w14:paraId="641E35F2" w14:textId="77777777" w:rsidTr="00845109">
        <w:tc>
          <w:tcPr>
            <w:tcW w:w="2405" w:type="dxa"/>
          </w:tcPr>
          <w:p w14:paraId="547E23EB" w14:textId="5591D78B" w:rsidR="007E1E7A" w:rsidRDefault="00523BD2" w:rsidP="00C86D4D">
            <w:pPr>
              <w:spacing w:line="360" w:lineRule="auto"/>
              <w:rPr>
                <w:rFonts w:ascii="Times" w:hAnsi="Times"/>
                <w:lang w:val="en-US"/>
              </w:rPr>
            </w:pPr>
            <w:r>
              <w:rPr>
                <w:rFonts w:ascii="Times" w:hAnsi="Times"/>
                <w:lang w:val="en-US"/>
              </w:rPr>
              <w:t>Tebal bahan substrat</w:t>
            </w:r>
          </w:p>
        </w:tc>
        <w:tc>
          <w:tcPr>
            <w:tcW w:w="2268" w:type="dxa"/>
          </w:tcPr>
          <w:p w14:paraId="0634E057" w14:textId="796D3B84" w:rsidR="007E1E7A" w:rsidRDefault="00A3791B" w:rsidP="00A3791B">
            <w:pPr>
              <w:spacing w:line="360" w:lineRule="auto"/>
              <w:jc w:val="center"/>
              <w:rPr>
                <w:rFonts w:ascii="Times" w:hAnsi="Times"/>
                <w:lang w:val="en-US"/>
              </w:rPr>
            </w:pPr>
            <w:r>
              <w:rPr>
                <w:rFonts w:ascii="Times" w:hAnsi="Times"/>
                <w:lang w:val="en-US"/>
              </w:rPr>
              <w:t>1,6 mm</w:t>
            </w:r>
          </w:p>
        </w:tc>
      </w:tr>
      <w:tr w:rsidR="00523BD2" w14:paraId="2A1F38B2" w14:textId="77777777" w:rsidTr="00845109">
        <w:tc>
          <w:tcPr>
            <w:tcW w:w="2405" w:type="dxa"/>
          </w:tcPr>
          <w:p w14:paraId="38DABC6C" w14:textId="082CB833" w:rsidR="00523BD2" w:rsidRDefault="00523BD2" w:rsidP="00C86D4D">
            <w:pPr>
              <w:spacing w:line="360" w:lineRule="auto"/>
              <w:rPr>
                <w:rFonts w:ascii="Times" w:hAnsi="Times"/>
                <w:lang w:val="en-US"/>
              </w:rPr>
            </w:pPr>
            <w:r>
              <w:rPr>
                <w:rFonts w:ascii="Times" w:hAnsi="Times"/>
                <w:lang w:val="en-US"/>
              </w:rPr>
              <w:t>Long Tangen (tan q)</w:t>
            </w:r>
          </w:p>
        </w:tc>
        <w:tc>
          <w:tcPr>
            <w:tcW w:w="2268" w:type="dxa"/>
          </w:tcPr>
          <w:p w14:paraId="3A7B6003" w14:textId="6AEC9D1F" w:rsidR="00523BD2" w:rsidRDefault="00A3791B" w:rsidP="00A3791B">
            <w:pPr>
              <w:spacing w:line="360" w:lineRule="auto"/>
              <w:jc w:val="center"/>
              <w:rPr>
                <w:rFonts w:ascii="Times" w:hAnsi="Times"/>
                <w:lang w:val="en-US"/>
              </w:rPr>
            </w:pPr>
            <w:r>
              <w:rPr>
                <w:rFonts w:ascii="Times" w:hAnsi="Times"/>
                <w:lang w:val="en-US"/>
              </w:rPr>
              <w:t>0,0045</w:t>
            </w:r>
          </w:p>
        </w:tc>
      </w:tr>
    </w:tbl>
    <w:p w14:paraId="11B78058" w14:textId="12BFB5EC" w:rsidR="000C7A20" w:rsidRPr="00446F37" w:rsidRDefault="00CC612E" w:rsidP="000C7A20">
      <w:pPr>
        <w:spacing w:line="360" w:lineRule="auto"/>
        <w:ind w:left="709"/>
        <w:rPr>
          <w:rFonts w:ascii="Times" w:hAnsi="Times"/>
          <w:i/>
          <w:iCs/>
          <w:lang w:val="en-US"/>
        </w:rPr>
      </w:pPr>
      <w:r>
        <w:rPr>
          <w:rFonts w:ascii="Times" w:hAnsi="Times"/>
          <w:lang w:val="en-US"/>
        </w:rPr>
        <w:t xml:space="preserve">*/ </w:t>
      </w:r>
      <w:r w:rsidR="00446F37">
        <w:rPr>
          <w:rFonts w:ascii="Times" w:hAnsi="Times"/>
          <w:i/>
          <w:iCs/>
          <w:lang w:val="en-US"/>
        </w:rPr>
        <w:t xml:space="preserve">butuh </w:t>
      </w:r>
      <w:r w:rsidR="007C1981">
        <w:rPr>
          <w:rFonts w:ascii="Times" w:hAnsi="Times"/>
          <w:i/>
          <w:iCs/>
          <w:lang w:val="en-US"/>
        </w:rPr>
        <w:t xml:space="preserve">referensi mengenai karakteristik </w:t>
      </w:r>
      <w:r w:rsidR="00665E7E">
        <w:rPr>
          <w:rFonts w:ascii="Times" w:hAnsi="Times"/>
          <w:i/>
          <w:iCs/>
          <w:lang w:val="en-US"/>
        </w:rPr>
        <w:t xml:space="preserve">serat </w:t>
      </w:r>
      <w:r w:rsidR="002C2553">
        <w:rPr>
          <w:rFonts w:ascii="Times" w:hAnsi="Times"/>
          <w:i/>
          <w:iCs/>
          <w:lang w:val="en-US"/>
        </w:rPr>
        <w:t xml:space="preserve">kaca untuk </w:t>
      </w:r>
      <w:r w:rsidR="00CD6827">
        <w:rPr>
          <w:rFonts w:ascii="Times" w:hAnsi="Times"/>
          <w:i/>
          <w:iCs/>
          <w:lang w:val="en-US"/>
        </w:rPr>
        <w:t>bahan substrat</w:t>
      </w:r>
    </w:p>
    <w:p w14:paraId="226F8ABA" w14:textId="2C29CFCD" w:rsidR="000C7A20" w:rsidRDefault="000C7A20" w:rsidP="000C7A20">
      <w:pPr>
        <w:spacing w:line="360" w:lineRule="auto"/>
        <w:ind w:left="709"/>
        <w:rPr>
          <w:rFonts w:ascii="Times" w:hAnsi="Times"/>
          <w:lang w:val="en-US"/>
        </w:rPr>
      </w:pPr>
    </w:p>
    <w:p w14:paraId="5B15A7DD" w14:textId="68D5B28F" w:rsidR="000C7A20" w:rsidRDefault="000C7A20" w:rsidP="000C7A20">
      <w:pPr>
        <w:spacing w:line="360" w:lineRule="auto"/>
        <w:ind w:left="709"/>
        <w:rPr>
          <w:rFonts w:ascii="Times" w:hAnsi="Times"/>
          <w:lang w:val="en-US"/>
        </w:rPr>
      </w:pPr>
    </w:p>
    <w:p w14:paraId="692FF9A7" w14:textId="70897679" w:rsidR="000C7A20" w:rsidRDefault="000C7A20" w:rsidP="000C7A20">
      <w:pPr>
        <w:spacing w:line="360" w:lineRule="auto"/>
        <w:ind w:left="709"/>
        <w:rPr>
          <w:rFonts w:ascii="Times" w:hAnsi="Times"/>
          <w:lang w:val="en-US"/>
        </w:rPr>
      </w:pPr>
    </w:p>
    <w:p w14:paraId="6492F4FE" w14:textId="77777777" w:rsidR="000C7A20" w:rsidRDefault="000C7A20" w:rsidP="000C7A20">
      <w:pPr>
        <w:spacing w:line="360" w:lineRule="auto"/>
        <w:ind w:left="709"/>
        <w:rPr>
          <w:rFonts w:ascii="Times" w:hAnsi="Times"/>
          <w:lang w:val="en-US"/>
        </w:rPr>
      </w:pPr>
    </w:p>
    <w:p w14:paraId="0BD4FEBB" w14:textId="288019CF" w:rsidR="004411D0" w:rsidRDefault="002D255D" w:rsidP="000C7A20">
      <w:pPr>
        <w:spacing w:line="360" w:lineRule="auto"/>
        <w:ind w:left="709"/>
        <w:rPr>
          <w:rFonts w:ascii="Times" w:hAnsi="Times"/>
          <w:lang w:val="en-US"/>
        </w:rPr>
      </w:pPr>
      <w:r>
        <w:rPr>
          <w:rFonts w:ascii="Times" w:hAnsi="Times"/>
          <w:lang w:val="en-US"/>
        </w:rPr>
        <w:lastRenderedPageBreak/>
        <w:t xml:space="preserve">Menentukan </w:t>
      </w:r>
      <w:r w:rsidR="00C25A6A">
        <w:rPr>
          <w:rFonts w:ascii="Times" w:hAnsi="Times"/>
          <w:lang w:val="en-US"/>
        </w:rPr>
        <w:t xml:space="preserve">fabrikasi dimensi </w:t>
      </w:r>
      <w:r w:rsidR="000C7A20">
        <w:rPr>
          <w:rFonts w:ascii="Times" w:hAnsi="Times"/>
          <w:lang w:val="en-US"/>
        </w:rPr>
        <w:t>antenna memiliki beberapa perhitungan, sebagai berikut :</w:t>
      </w:r>
    </w:p>
    <w:p w14:paraId="556AF40A" w14:textId="7DD04A5B" w:rsidR="000C7A20" w:rsidRPr="00333130" w:rsidRDefault="00314D72" w:rsidP="000C7A20">
      <w:pPr>
        <w:pStyle w:val="DaftarParagraf"/>
        <w:numPr>
          <w:ilvl w:val="0"/>
          <w:numId w:val="18"/>
        </w:numPr>
        <w:spacing w:line="360" w:lineRule="auto"/>
        <w:rPr>
          <w:rFonts w:ascii="Times" w:hAnsi="Times"/>
          <w:lang w:val="en-US"/>
        </w:rPr>
      </w:pPr>
      <w:r>
        <w:rPr>
          <w:rFonts w:ascii="Times" w:hAnsi="Times"/>
          <w:lang w:val="en-US"/>
        </w:rPr>
        <w:t>Menentukan lebar</w:t>
      </w:r>
      <w:r w:rsidR="0094510D">
        <w:rPr>
          <w:rFonts w:ascii="Times" w:hAnsi="Times"/>
          <w:lang w:val="en-US"/>
        </w:rPr>
        <w:t xml:space="preserve"> patch</w:t>
      </w:r>
      <w:r>
        <w:rPr>
          <w:rFonts w:ascii="Times" w:hAnsi="Times"/>
          <w:lang w:val="en-US"/>
        </w:rPr>
        <w:t xml:space="preserve"> antenna </w:t>
      </w:r>
      <w:r w:rsidR="00333130">
        <w:rPr>
          <w:rFonts w:ascii="Times" w:hAnsi="Times"/>
          <w:lang w:val="en-US"/>
        </w:rPr>
        <w:t>(</w:t>
      </w:r>
      <w:r w:rsidR="00333130">
        <w:rPr>
          <w:rFonts w:ascii="Times" w:hAnsi="Times"/>
          <w:i/>
          <w:iCs/>
          <w:lang w:val="en-US"/>
        </w:rPr>
        <w:t>Wp)</w:t>
      </w:r>
    </w:p>
    <w:p w14:paraId="25F51175" w14:textId="4070E827" w:rsidR="00333130" w:rsidRDefault="00E33FFC" w:rsidP="00333130">
      <w:pPr>
        <w:pStyle w:val="DaftarParagraf"/>
        <w:spacing w:line="360" w:lineRule="auto"/>
        <w:ind w:left="1069"/>
        <w:rPr>
          <w:rFonts w:ascii="Times" w:hAnsi="Times"/>
          <w:lang w:val="en-US"/>
        </w:rPr>
      </w:pPr>
      <w:r>
        <w:rPr>
          <w:rFonts w:ascii="Times" w:hAnsi="Times"/>
          <w:lang w:val="en-US"/>
        </w:rPr>
        <w:t xml:space="preserve">Perhitungan mencari lebar antenna patch pada </w:t>
      </w:r>
      <w:r w:rsidR="00354959">
        <w:rPr>
          <w:rFonts w:ascii="Times" w:hAnsi="Times"/>
          <w:lang w:val="en-US"/>
        </w:rPr>
        <w:t>konfigurasi antenna microstrip sebagai berikut :</w:t>
      </w:r>
    </w:p>
    <w:p w14:paraId="4687010D" w14:textId="63CC92ED" w:rsidR="00354959" w:rsidRDefault="00BA6AE8" w:rsidP="00BA6AE8">
      <w:pPr>
        <w:pStyle w:val="DaftarParagraf"/>
        <w:numPr>
          <w:ilvl w:val="0"/>
          <w:numId w:val="18"/>
        </w:numPr>
        <w:spacing w:line="360" w:lineRule="auto"/>
        <w:rPr>
          <w:rFonts w:ascii="Times" w:hAnsi="Times"/>
          <w:lang w:val="en-US"/>
        </w:rPr>
      </w:pPr>
      <w:r>
        <w:rPr>
          <w:rFonts w:ascii="Times" w:hAnsi="Times"/>
          <w:lang w:val="en-US"/>
        </w:rPr>
        <w:t xml:space="preserve">Menentukan </w:t>
      </w:r>
      <w:r w:rsidR="0094510D">
        <w:rPr>
          <w:rFonts w:ascii="Times" w:hAnsi="Times"/>
          <w:lang w:val="en-US"/>
        </w:rPr>
        <w:t xml:space="preserve">panjang patch antenna </w:t>
      </w:r>
      <w:r w:rsidR="0094510D">
        <w:rPr>
          <w:rFonts w:ascii="Times" w:hAnsi="Times"/>
          <w:i/>
          <w:iCs/>
          <w:lang w:val="en-US"/>
        </w:rPr>
        <w:t>(Lp)</w:t>
      </w:r>
    </w:p>
    <w:p w14:paraId="5AE83CA3" w14:textId="57C17801" w:rsidR="00C50285" w:rsidRDefault="00C50285" w:rsidP="00624100">
      <w:pPr>
        <w:pStyle w:val="DaftarParagraf"/>
        <w:spacing w:line="360" w:lineRule="auto"/>
        <w:ind w:left="1069"/>
        <w:rPr>
          <w:rFonts w:ascii="Times" w:hAnsi="Times"/>
          <w:lang w:val="en-US"/>
        </w:rPr>
      </w:pPr>
      <w:r>
        <w:rPr>
          <w:rFonts w:ascii="Times" w:hAnsi="Times"/>
          <w:lang w:val="en-US"/>
        </w:rPr>
        <w:t>Perhitungan Panjang patch antenna menggunakan rumus sebagai berikut :</w:t>
      </w:r>
    </w:p>
    <w:p w14:paraId="3425A338" w14:textId="221E2878" w:rsidR="00624100" w:rsidRPr="00624100" w:rsidRDefault="00624100" w:rsidP="00624100">
      <w:pPr>
        <w:pStyle w:val="DaftarParagraf"/>
        <w:numPr>
          <w:ilvl w:val="0"/>
          <w:numId w:val="18"/>
        </w:numPr>
        <w:spacing w:line="360" w:lineRule="auto"/>
        <w:rPr>
          <w:rFonts w:ascii="Times" w:hAnsi="Times"/>
          <w:lang w:val="en-US"/>
        </w:rPr>
      </w:pPr>
    </w:p>
    <w:p w14:paraId="088D4BC9" w14:textId="0D93F4F2" w:rsidR="005F3BE1" w:rsidRPr="00F069FB" w:rsidRDefault="005F3BE1" w:rsidP="005F3BE1">
      <w:pPr>
        <w:pStyle w:val="DaftarParagraf"/>
        <w:numPr>
          <w:ilvl w:val="0"/>
          <w:numId w:val="5"/>
        </w:numPr>
        <w:spacing w:line="360" w:lineRule="auto"/>
        <w:rPr>
          <w:rFonts w:ascii="Times" w:hAnsi="Times"/>
          <w:lang w:val="en-US"/>
        </w:rPr>
      </w:pPr>
      <w:r w:rsidRPr="00F069FB">
        <w:rPr>
          <w:rFonts w:ascii="Times" w:hAnsi="Times"/>
          <w:b/>
          <w:bCs/>
          <w:lang w:val="en-US"/>
        </w:rPr>
        <w:t>Perencanaan Sistem</w:t>
      </w:r>
    </w:p>
    <w:p w14:paraId="0028A49C" w14:textId="31BDCB45" w:rsidR="005F3BE1" w:rsidRPr="00F069FB" w:rsidRDefault="007447EF" w:rsidP="005F3BE1">
      <w:pPr>
        <w:pStyle w:val="DaftarParagraf"/>
        <w:numPr>
          <w:ilvl w:val="0"/>
          <w:numId w:val="5"/>
        </w:numPr>
        <w:spacing w:line="360" w:lineRule="auto"/>
        <w:rPr>
          <w:rFonts w:ascii="Times" w:hAnsi="Times"/>
          <w:lang w:val="en-US"/>
        </w:rPr>
      </w:pPr>
      <w:r w:rsidRPr="00F069FB">
        <w:rPr>
          <w:rFonts w:ascii="Times" w:hAnsi="Times"/>
          <w:b/>
          <w:bCs/>
          <w:lang w:val="en-US"/>
        </w:rPr>
        <w:t>Jadwal Pelaksanaan</w:t>
      </w:r>
    </w:p>
    <w:p w14:paraId="592BE1F8" w14:textId="7923BABF" w:rsidR="007447EF" w:rsidRPr="00F069FB" w:rsidRDefault="003B7ADC" w:rsidP="005F3BE1">
      <w:pPr>
        <w:pStyle w:val="DaftarParagraf"/>
        <w:numPr>
          <w:ilvl w:val="0"/>
          <w:numId w:val="5"/>
        </w:numPr>
        <w:spacing w:line="360" w:lineRule="auto"/>
        <w:rPr>
          <w:rFonts w:ascii="Times" w:hAnsi="Times"/>
          <w:lang w:val="en-US"/>
        </w:rPr>
      </w:pPr>
      <w:r w:rsidRPr="00F069FB">
        <w:rPr>
          <w:rFonts w:ascii="Times" w:hAnsi="Times"/>
          <w:b/>
          <w:bCs/>
          <w:lang w:val="en-US"/>
        </w:rPr>
        <w:t>Rancangan Anggaran Biaya</w:t>
      </w:r>
    </w:p>
    <w:sectPr w:rsidR="007447EF" w:rsidRPr="00F069FB" w:rsidSect="002716BB">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F571D7"/>
    <w:multiLevelType w:val="hybridMultilevel"/>
    <w:tmpl w:val="630660DA"/>
    <w:lvl w:ilvl="0" w:tplc="9EF8344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153A7D5A"/>
    <w:multiLevelType w:val="hybridMultilevel"/>
    <w:tmpl w:val="AC2A5176"/>
    <w:lvl w:ilvl="0" w:tplc="08BA43F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24C3178F"/>
    <w:multiLevelType w:val="hybridMultilevel"/>
    <w:tmpl w:val="7B6A1678"/>
    <w:lvl w:ilvl="0" w:tplc="D5D2807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30BA0380"/>
    <w:multiLevelType w:val="hybridMultilevel"/>
    <w:tmpl w:val="5F305008"/>
    <w:lvl w:ilvl="0" w:tplc="E2988D4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31FA0074"/>
    <w:multiLevelType w:val="hybridMultilevel"/>
    <w:tmpl w:val="DF404BC0"/>
    <w:lvl w:ilvl="0" w:tplc="328C9CD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362C0125"/>
    <w:multiLevelType w:val="hybridMultilevel"/>
    <w:tmpl w:val="FD7C3628"/>
    <w:lvl w:ilvl="0" w:tplc="E454E7BA">
      <w:start w:val="1"/>
      <w:numFmt w:val="decimal"/>
      <w:lvlText w:val="%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73A6C03"/>
    <w:multiLevelType w:val="multilevel"/>
    <w:tmpl w:val="12E8D5A4"/>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8B823ED"/>
    <w:multiLevelType w:val="hybridMultilevel"/>
    <w:tmpl w:val="BA26C026"/>
    <w:lvl w:ilvl="0" w:tplc="3D844208">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15:restartNumberingAfterBreak="0">
    <w:nsid w:val="38ED27E0"/>
    <w:multiLevelType w:val="hybridMultilevel"/>
    <w:tmpl w:val="9866F766"/>
    <w:lvl w:ilvl="0" w:tplc="DB4EC1C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39C6114B"/>
    <w:multiLevelType w:val="hybridMultilevel"/>
    <w:tmpl w:val="7196FE06"/>
    <w:lvl w:ilvl="0" w:tplc="E696C40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3CBC3018"/>
    <w:multiLevelType w:val="hybridMultilevel"/>
    <w:tmpl w:val="AE36FFEE"/>
    <w:lvl w:ilvl="0" w:tplc="EA58C950">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3CE13EB4"/>
    <w:multiLevelType w:val="hybridMultilevel"/>
    <w:tmpl w:val="5C1053CA"/>
    <w:lvl w:ilvl="0" w:tplc="04210017">
      <w:start w:val="1"/>
      <w:numFmt w:val="lowerLetter"/>
      <w:lvlText w:val="%1)"/>
      <w:lvlJc w:val="left"/>
      <w:pPr>
        <w:ind w:left="2138" w:hanging="360"/>
      </w:pPr>
    </w:lvl>
    <w:lvl w:ilvl="1" w:tplc="04210017">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2" w15:restartNumberingAfterBreak="0">
    <w:nsid w:val="476411AF"/>
    <w:multiLevelType w:val="hybridMultilevel"/>
    <w:tmpl w:val="D6808EA6"/>
    <w:lvl w:ilvl="0" w:tplc="70FA861E">
      <w:start w:val="1"/>
      <w:numFmt w:val="lowerLetter"/>
      <w:lvlText w:val="%1)"/>
      <w:lvlJc w:val="left"/>
      <w:pPr>
        <w:ind w:left="1778" w:hanging="360"/>
      </w:pPr>
      <w:rPr>
        <w:rFonts w:hint="default"/>
      </w:rPr>
    </w:lvl>
    <w:lvl w:ilvl="1" w:tplc="1F72BF40">
      <w:numFmt w:val="bullet"/>
      <w:lvlText w:val="-"/>
      <w:lvlJc w:val="left"/>
      <w:pPr>
        <w:ind w:left="2498" w:hanging="360"/>
      </w:pPr>
      <w:rPr>
        <w:rFonts w:ascii="Times" w:eastAsiaTheme="minorHAnsi" w:hAnsi="Times" w:cs="Times New Roman" w:hint="default"/>
      </w:r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3" w15:restartNumberingAfterBreak="0">
    <w:nsid w:val="49CB3984"/>
    <w:multiLevelType w:val="hybridMultilevel"/>
    <w:tmpl w:val="69C886D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1BE2304"/>
    <w:multiLevelType w:val="hybridMultilevel"/>
    <w:tmpl w:val="966E70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6C20728"/>
    <w:multiLevelType w:val="hybridMultilevel"/>
    <w:tmpl w:val="ACA607CC"/>
    <w:lvl w:ilvl="0" w:tplc="26365C4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6F9207CE"/>
    <w:multiLevelType w:val="hybridMultilevel"/>
    <w:tmpl w:val="38C8CA94"/>
    <w:lvl w:ilvl="0" w:tplc="04210019">
      <w:start w:val="1"/>
      <w:numFmt w:val="lowerLetter"/>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7" w15:restartNumberingAfterBreak="0">
    <w:nsid w:val="7F5F2589"/>
    <w:multiLevelType w:val="hybridMultilevel"/>
    <w:tmpl w:val="1FC8AD0E"/>
    <w:lvl w:ilvl="0" w:tplc="04210011">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13"/>
  </w:num>
  <w:num w:numId="2">
    <w:abstractNumId w:val="14"/>
  </w:num>
  <w:num w:numId="3">
    <w:abstractNumId w:val="1"/>
  </w:num>
  <w:num w:numId="4">
    <w:abstractNumId w:val="4"/>
  </w:num>
  <w:num w:numId="5">
    <w:abstractNumId w:val="5"/>
  </w:num>
  <w:num w:numId="6">
    <w:abstractNumId w:val="9"/>
  </w:num>
  <w:num w:numId="7">
    <w:abstractNumId w:val="2"/>
  </w:num>
  <w:num w:numId="8">
    <w:abstractNumId w:val="15"/>
  </w:num>
  <w:num w:numId="9">
    <w:abstractNumId w:val="0"/>
  </w:num>
  <w:num w:numId="10">
    <w:abstractNumId w:val="3"/>
  </w:num>
  <w:num w:numId="11">
    <w:abstractNumId w:val="8"/>
  </w:num>
  <w:num w:numId="12">
    <w:abstractNumId w:val="10"/>
  </w:num>
  <w:num w:numId="13">
    <w:abstractNumId w:val="17"/>
  </w:num>
  <w:num w:numId="14">
    <w:abstractNumId w:val="6"/>
  </w:num>
  <w:num w:numId="15">
    <w:abstractNumId w:val="12"/>
  </w:num>
  <w:num w:numId="16">
    <w:abstractNumId w:val="11"/>
  </w:num>
  <w:num w:numId="17">
    <w:abstractNumId w:val="16"/>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16BB"/>
    <w:rsid w:val="00002E3E"/>
    <w:rsid w:val="00027903"/>
    <w:rsid w:val="00031042"/>
    <w:rsid w:val="0007443D"/>
    <w:rsid w:val="000940C3"/>
    <w:rsid w:val="00095F1B"/>
    <w:rsid w:val="000A6804"/>
    <w:rsid w:val="000C5EA5"/>
    <w:rsid w:val="000C7A20"/>
    <w:rsid w:val="000F1DD9"/>
    <w:rsid w:val="00105916"/>
    <w:rsid w:val="001130C8"/>
    <w:rsid w:val="00130E61"/>
    <w:rsid w:val="00146582"/>
    <w:rsid w:val="00154B35"/>
    <w:rsid w:val="00154EBD"/>
    <w:rsid w:val="00155D57"/>
    <w:rsid w:val="00175345"/>
    <w:rsid w:val="00184552"/>
    <w:rsid w:val="001A4131"/>
    <w:rsid w:val="001A5BEB"/>
    <w:rsid w:val="001B2A8E"/>
    <w:rsid w:val="001B7B06"/>
    <w:rsid w:val="001D37B7"/>
    <w:rsid w:val="001E47DB"/>
    <w:rsid w:val="001F02D2"/>
    <w:rsid w:val="001F6AC4"/>
    <w:rsid w:val="002040B7"/>
    <w:rsid w:val="00204440"/>
    <w:rsid w:val="00226FB8"/>
    <w:rsid w:val="0024411F"/>
    <w:rsid w:val="0025733C"/>
    <w:rsid w:val="002602D5"/>
    <w:rsid w:val="00260AFF"/>
    <w:rsid w:val="002707FC"/>
    <w:rsid w:val="002716BB"/>
    <w:rsid w:val="002B1D07"/>
    <w:rsid w:val="002B70BA"/>
    <w:rsid w:val="002C2553"/>
    <w:rsid w:val="002C27B7"/>
    <w:rsid w:val="002C6E3E"/>
    <w:rsid w:val="002C7C61"/>
    <w:rsid w:val="002D255D"/>
    <w:rsid w:val="002D6349"/>
    <w:rsid w:val="002E0F45"/>
    <w:rsid w:val="002F7054"/>
    <w:rsid w:val="002F7A4D"/>
    <w:rsid w:val="00302412"/>
    <w:rsid w:val="003115D9"/>
    <w:rsid w:val="00314D72"/>
    <w:rsid w:val="0031518A"/>
    <w:rsid w:val="00321574"/>
    <w:rsid w:val="00330FDD"/>
    <w:rsid w:val="003310C9"/>
    <w:rsid w:val="00333130"/>
    <w:rsid w:val="00353D2F"/>
    <w:rsid w:val="00354959"/>
    <w:rsid w:val="003703C7"/>
    <w:rsid w:val="0037325C"/>
    <w:rsid w:val="003751A4"/>
    <w:rsid w:val="00385DFF"/>
    <w:rsid w:val="003914BC"/>
    <w:rsid w:val="003960B7"/>
    <w:rsid w:val="003B741B"/>
    <w:rsid w:val="003B7ADC"/>
    <w:rsid w:val="003C3669"/>
    <w:rsid w:val="003E1855"/>
    <w:rsid w:val="003E59FD"/>
    <w:rsid w:val="003F0FF6"/>
    <w:rsid w:val="00423317"/>
    <w:rsid w:val="00433AAD"/>
    <w:rsid w:val="00440B68"/>
    <w:rsid w:val="004411D0"/>
    <w:rsid w:val="00446F37"/>
    <w:rsid w:val="00452619"/>
    <w:rsid w:val="004529F1"/>
    <w:rsid w:val="00475AEB"/>
    <w:rsid w:val="00476653"/>
    <w:rsid w:val="00483ECC"/>
    <w:rsid w:val="004B74B5"/>
    <w:rsid w:val="004D318E"/>
    <w:rsid w:val="004D52E7"/>
    <w:rsid w:val="004E055B"/>
    <w:rsid w:val="004E0C49"/>
    <w:rsid w:val="004F0F8B"/>
    <w:rsid w:val="00510C98"/>
    <w:rsid w:val="0051640B"/>
    <w:rsid w:val="00521F6B"/>
    <w:rsid w:val="00523BD2"/>
    <w:rsid w:val="0053496A"/>
    <w:rsid w:val="00535BB3"/>
    <w:rsid w:val="00546BA3"/>
    <w:rsid w:val="00557891"/>
    <w:rsid w:val="00562DD8"/>
    <w:rsid w:val="00571CE2"/>
    <w:rsid w:val="00582A9A"/>
    <w:rsid w:val="00582C3B"/>
    <w:rsid w:val="00585745"/>
    <w:rsid w:val="005D2A76"/>
    <w:rsid w:val="005D73FC"/>
    <w:rsid w:val="005E49F2"/>
    <w:rsid w:val="005F3BE1"/>
    <w:rsid w:val="005F543D"/>
    <w:rsid w:val="00605978"/>
    <w:rsid w:val="006171BA"/>
    <w:rsid w:val="00624100"/>
    <w:rsid w:val="006278EE"/>
    <w:rsid w:val="006431B8"/>
    <w:rsid w:val="00665E7E"/>
    <w:rsid w:val="0066715F"/>
    <w:rsid w:val="00667847"/>
    <w:rsid w:val="00667C5B"/>
    <w:rsid w:val="00675A09"/>
    <w:rsid w:val="00682E9C"/>
    <w:rsid w:val="00694C3B"/>
    <w:rsid w:val="00696121"/>
    <w:rsid w:val="006B4CD8"/>
    <w:rsid w:val="006E76F3"/>
    <w:rsid w:val="006F23E2"/>
    <w:rsid w:val="00714792"/>
    <w:rsid w:val="00717B29"/>
    <w:rsid w:val="00722C6C"/>
    <w:rsid w:val="00723559"/>
    <w:rsid w:val="00726689"/>
    <w:rsid w:val="00734C0E"/>
    <w:rsid w:val="007447EF"/>
    <w:rsid w:val="00751D5A"/>
    <w:rsid w:val="007A7844"/>
    <w:rsid w:val="007B044E"/>
    <w:rsid w:val="007B3B14"/>
    <w:rsid w:val="007B751D"/>
    <w:rsid w:val="007C0347"/>
    <w:rsid w:val="007C1981"/>
    <w:rsid w:val="007C6E73"/>
    <w:rsid w:val="007C77ED"/>
    <w:rsid w:val="007E15A7"/>
    <w:rsid w:val="007E1E7A"/>
    <w:rsid w:val="008035F5"/>
    <w:rsid w:val="00805657"/>
    <w:rsid w:val="00805F7C"/>
    <w:rsid w:val="00811D97"/>
    <w:rsid w:val="0082263A"/>
    <w:rsid w:val="008260A1"/>
    <w:rsid w:val="00845109"/>
    <w:rsid w:val="00851447"/>
    <w:rsid w:val="008563C7"/>
    <w:rsid w:val="008B6607"/>
    <w:rsid w:val="008B7170"/>
    <w:rsid w:val="008E08E7"/>
    <w:rsid w:val="008E4566"/>
    <w:rsid w:val="00900209"/>
    <w:rsid w:val="0093306D"/>
    <w:rsid w:val="0094133C"/>
    <w:rsid w:val="009426CB"/>
    <w:rsid w:val="0094510D"/>
    <w:rsid w:val="00945CC2"/>
    <w:rsid w:val="009559F3"/>
    <w:rsid w:val="00975FD0"/>
    <w:rsid w:val="00977FAC"/>
    <w:rsid w:val="009810F2"/>
    <w:rsid w:val="0099775A"/>
    <w:rsid w:val="009A5C5E"/>
    <w:rsid w:val="009B394B"/>
    <w:rsid w:val="00A06675"/>
    <w:rsid w:val="00A14E8E"/>
    <w:rsid w:val="00A34666"/>
    <w:rsid w:val="00A349FA"/>
    <w:rsid w:val="00A3791B"/>
    <w:rsid w:val="00A423AC"/>
    <w:rsid w:val="00A4485A"/>
    <w:rsid w:val="00A51E29"/>
    <w:rsid w:val="00A64FB4"/>
    <w:rsid w:val="00AC4DB3"/>
    <w:rsid w:val="00AE794A"/>
    <w:rsid w:val="00AF27DA"/>
    <w:rsid w:val="00B0080C"/>
    <w:rsid w:val="00B14998"/>
    <w:rsid w:val="00B37F82"/>
    <w:rsid w:val="00B548A4"/>
    <w:rsid w:val="00B7499A"/>
    <w:rsid w:val="00B77E06"/>
    <w:rsid w:val="00B867D7"/>
    <w:rsid w:val="00BA08BA"/>
    <w:rsid w:val="00BA2906"/>
    <w:rsid w:val="00BA2D54"/>
    <w:rsid w:val="00BA6AE8"/>
    <w:rsid w:val="00BB6C0D"/>
    <w:rsid w:val="00BB7C4A"/>
    <w:rsid w:val="00BC18C7"/>
    <w:rsid w:val="00BD5276"/>
    <w:rsid w:val="00C14FD2"/>
    <w:rsid w:val="00C17231"/>
    <w:rsid w:val="00C23215"/>
    <w:rsid w:val="00C25A6A"/>
    <w:rsid w:val="00C42E86"/>
    <w:rsid w:val="00C43B8D"/>
    <w:rsid w:val="00C50285"/>
    <w:rsid w:val="00C700CE"/>
    <w:rsid w:val="00C83613"/>
    <w:rsid w:val="00C86D4D"/>
    <w:rsid w:val="00C9277E"/>
    <w:rsid w:val="00CA1DDB"/>
    <w:rsid w:val="00CC612E"/>
    <w:rsid w:val="00CD6827"/>
    <w:rsid w:val="00CE6B10"/>
    <w:rsid w:val="00CF1FCB"/>
    <w:rsid w:val="00CF3904"/>
    <w:rsid w:val="00D017BA"/>
    <w:rsid w:val="00D14B07"/>
    <w:rsid w:val="00D271C3"/>
    <w:rsid w:val="00D859DD"/>
    <w:rsid w:val="00DA10FB"/>
    <w:rsid w:val="00DA4C78"/>
    <w:rsid w:val="00DA4FB8"/>
    <w:rsid w:val="00DB5063"/>
    <w:rsid w:val="00DC6E9F"/>
    <w:rsid w:val="00DF51F4"/>
    <w:rsid w:val="00E01973"/>
    <w:rsid w:val="00E03DC1"/>
    <w:rsid w:val="00E12240"/>
    <w:rsid w:val="00E223A3"/>
    <w:rsid w:val="00E22412"/>
    <w:rsid w:val="00E24E64"/>
    <w:rsid w:val="00E25B28"/>
    <w:rsid w:val="00E33FFC"/>
    <w:rsid w:val="00E3596C"/>
    <w:rsid w:val="00E56E46"/>
    <w:rsid w:val="00E70A66"/>
    <w:rsid w:val="00E95ECC"/>
    <w:rsid w:val="00E96F85"/>
    <w:rsid w:val="00EB5FFF"/>
    <w:rsid w:val="00EB6C24"/>
    <w:rsid w:val="00ED04EC"/>
    <w:rsid w:val="00EE052E"/>
    <w:rsid w:val="00F051D2"/>
    <w:rsid w:val="00F069FB"/>
    <w:rsid w:val="00F110F5"/>
    <w:rsid w:val="00F21E2D"/>
    <w:rsid w:val="00F31676"/>
    <w:rsid w:val="00F35C2A"/>
    <w:rsid w:val="00F613BE"/>
    <w:rsid w:val="00F8403F"/>
    <w:rsid w:val="00F85159"/>
    <w:rsid w:val="00F90127"/>
    <w:rsid w:val="00F944EC"/>
    <w:rsid w:val="00F964FB"/>
    <w:rsid w:val="00F9716B"/>
    <w:rsid w:val="00FA660D"/>
    <w:rsid w:val="00FA715E"/>
    <w:rsid w:val="00FC68AD"/>
    <w:rsid w:val="00FD06B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4670D5"/>
  <w15:chartTrackingRefBased/>
  <w15:docId w15:val="{8FC5334C-A362-554E-A9F0-D372BC58C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6BB"/>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Isi">
    <w:name w:val="Body Text"/>
    <w:basedOn w:val="Normal"/>
    <w:link w:val="TeksIsiKAR"/>
    <w:uiPriority w:val="1"/>
    <w:qFormat/>
    <w:rsid w:val="002716BB"/>
    <w:pPr>
      <w:widowControl w:val="0"/>
      <w:autoSpaceDE w:val="0"/>
      <w:autoSpaceDN w:val="0"/>
    </w:pPr>
    <w:rPr>
      <w:rFonts w:ascii="Times New Roman" w:eastAsia="Times New Roman" w:hAnsi="Times New Roman" w:cs="Times New Roman"/>
      <w:lang w:val="id"/>
    </w:rPr>
  </w:style>
  <w:style w:type="character" w:customStyle="1" w:styleId="TeksIsiKAR">
    <w:name w:val="Teks Isi KAR"/>
    <w:basedOn w:val="FontParagrafDefault"/>
    <w:link w:val="TeksIsi"/>
    <w:uiPriority w:val="1"/>
    <w:rsid w:val="002716BB"/>
    <w:rPr>
      <w:rFonts w:ascii="Times New Roman" w:eastAsia="Times New Roman" w:hAnsi="Times New Roman" w:cs="Times New Roman"/>
      <w:lang w:val="id"/>
    </w:rPr>
  </w:style>
  <w:style w:type="paragraph" w:styleId="DaftarParagraf">
    <w:name w:val="List Paragraph"/>
    <w:aliases w:val="Halaman Awal"/>
    <w:basedOn w:val="Normal"/>
    <w:link w:val="DaftarParagrafKAR"/>
    <w:uiPriority w:val="34"/>
    <w:qFormat/>
    <w:rsid w:val="001130C8"/>
    <w:pPr>
      <w:ind w:left="720"/>
      <w:contextualSpacing/>
    </w:pPr>
  </w:style>
  <w:style w:type="table" w:styleId="KisiTabel">
    <w:name w:val="Table Grid"/>
    <w:basedOn w:val="TabelNormal"/>
    <w:uiPriority w:val="39"/>
    <w:rsid w:val="003F0F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aftarParagrafKAR">
    <w:name w:val="Daftar Paragraf KAR"/>
    <w:aliases w:val="Halaman Awal KAR"/>
    <w:link w:val="DaftarParagraf"/>
    <w:uiPriority w:val="34"/>
    <w:locked/>
    <w:rsid w:val="00C9277E"/>
  </w:style>
  <w:style w:type="paragraph" w:styleId="Keterangan">
    <w:name w:val="caption"/>
    <w:basedOn w:val="Normal"/>
    <w:next w:val="Normal"/>
    <w:uiPriority w:val="35"/>
    <w:unhideWhenUsed/>
    <w:qFormat/>
    <w:rsid w:val="00C9277E"/>
    <w:pPr>
      <w:spacing w:after="200"/>
      <w:jc w:val="both"/>
    </w:pPr>
    <w:rPr>
      <w:rFonts w:ascii="Times New Roman" w:hAnsi="Times New Roman"/>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ink/ink2.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customXml" Target="ink/ink4.xml"/><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customXml" Target="ink/ink1.xml"/><Relationship Id="rId11" Type="http://schemas.openxmlformats.org/officeDocument/2006/relationships/image" Target="media/image4.png"/><Relationship Id="rId5" Type="http://schemas.openxmlformats.org/officeDocument/2006/relationships/image" Target="media/image1.jpeg"/><Relationship Id="rId15" Type="http://schemas.openxmlformats.org/officeDocument/2006/relationships/image" Target="media/image7.png"/><Relationship Id="rId10" Type="http://schemas.openxmlformats.org/officeDocument/2006/relationships/customXml" Target="ink/ink3.xml"/><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6.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10-14T13:18:59.606"/>
    </inkml:context>
    <inkml:brush xml:id="br0">
      <inkml:brushProperty name="width" value="0.04286" units="cm"/>
      <inkml:brushProperty name="height" value="0.04286" units="cm"/>
    </inkml:brush>
  </inkml:definitions>
  <inkml:trace contextRef="#ctx0" brushRef="#br0">3292 1013 8027,'-21'-14'0</inkml:trace>
  <inkml:trace contextRef="#ctx0" brushRef="#br0" timeOffset="1206">1111 2000 8027,'-14'62'0</inkml:trace>
  <inkml:trace contextRef="#ctx0" brushRef="#br0" timeOffset="21865">938 809 8027,'-31'19'0,"-5"3"0,-4 10 0,-12 5 0,-14 9 0,-10 3 0,-6 2 0,7-10 0,-2-4 0,5-10 0,-5-2 0,13-12 0,3-8 0,15-16 0,-6-14 0,28-22 0,18-26 0,19-16 0,4 38 0,4 0 0,10-4 0,3 1 0,3-1 0,3 0 0,4 0 0,1 2 0,-4 6 0,0 3 0,0 2 0,2 2 0,-4 6 0,0 2 0,40-28 0,2 9 0,-12 19 0,0 10 0,-6 11 0,-8 19 0,-7 18 0,-18 20 0,-11 23 0,-18 28 0,-8-41 0,-4 1 0,-5 6 0,-3 1 0,-6 2 0,-3 0 0,-3 3 0,0-1-63,-2 4 0,-1 0 0,-2-1 0,0 0 63,-1 0 0,1-1 0,0-4 0,0-1 0,4-7 0,-1 0 0,0-2 0,1-2 0,-21 28 0,5-12 0,9-21 0,-5 1 0,8-18 0,-8 1 0,20-31 0,9-28 0,24-33 0,20-31 0,-4 34 0,5-2 0,4 1 0,3-2 0,15-17 0,2 3 0,-12 24 0,0 2 0,11-11 0,1 0 63,-6 9 0,-1 2 0,2 0 0,-2 4-63,-7 8 0,-2 2 0,36-28 0,-15 15 0,-12 11 0,3-3 0,-11 11 0,-3 2 0,-8 8 0,-9 6 0,-6 4 0,-3 4 0</inkml:trace>
  <inkml:trace contextRef="#ctx0" brushRef="#br0" timeOffset="24152">1728 177 8027,'-31'-7'0,"-4"14"0,-5 12 0,-5 11 0,-9 11 0,-2 4 0,-4 7 0,4 0 0,4 1 0,8-5 0,7-6 0,-2 7 0,1 1 0,12-8 0,8-1 0,19-20 0,18-13 0,12-24 0,17-16 0,-5-9 0,1-11 0,-10 11 0,0 1 0,0 4 0,0 4 0,-5 11 0,-3 7 0,-11 26 0,-13 18 0,-6 14 0,-2 10 0,0-5 0,1-1 0,3-1 0,2-5 0,5-4 0,12-16 0,12-9 0,8-25 0,7-16 0,2-21 0,0-19 0,-4-5 0,-7-3 0,-9 14 0,-13 17 0,1-7 0,-4 3 0,-9 17 0,-16 21 0,-13 29 0,-15 25 0,-6 17 0,-6 15 0,3 9 0,25-38 0,2 0 0,-18 34 0,5 0 0,12-20 0,5-4 0,2-4 0,7-8 0,1 0 0,5-15 0,7-10 0,7-11 0,6-6 0,3-10 0,4-3 0,0-7 0,-1-4 0,1-7 0,0-6 0,-3-3 0,1-8 0,-3-1 0,-4-4 0,-1 9 0,-5 4 0,1 3 0,0 4 0,-1 4 0,-1 4 0,-1 14 0,-1 9 0,-1 22 0,-2 22 0,-1 6 0,0 17 0,1-4 0,-1 1 0,1-6 0,1-13 0,3 4 0,7-17 0,9 0 0,7-22 0,5-23 0,2-28 0,3-37 0,-8 0 0,-13 29 0,-2 0 0,7-26 0,-2 4 0,-5 17 0,-2 8 0,-4 6 0,0-4 0,-8 25 0,-10 23 0,-8 30 0,-2 14 0,-2 12 0,6 2 0,5-2 0,4 4 0,6-10 0,4-3 0,7-8 0,10-11 0,16-16 0,9-27 0,4-21 0,1-28 0,-4-9 0,-4-5 0,-9 11 0,-9 16 0,1-1 0,1 1 0,-4 11 0,-9 26 0,-13 28 0,-9 22 0,-9 16 0,0 6 0,0 8 0,6-12 0,4-1 0,5-8 0,2 0 0,12-8 0,7-14 0,15-15 0,8-27 0,3-19 0,-3-21 0,-3-16 0,-11 8 0,-10 2 0,-6 12 0,-3 7 0,-2 2 0,-1 4 0,-8 22 0,-9 31 0,-4 19 0,-3 23 0,3 7 0,5 0 0,5-8 0,5-3 0,12-7 0,9-8 0,16-17 0,11-28 0,3-25 0,1-25 0,-3-16 0,-4-15 0,-12 15 0,-10 7 0,-5 13 0,-4 7 0,0-1 0,-9 35 0,-11 30 0,-10 43 0,1 9 0,3 4 0,3 0 0,7-16 0,5 3 0,7-11 0,15-16 0,16-14 0,13-41 0,5-33 0,0-21 0,-9-14 0,-25 41 0,-2-2 0,10-35 0,-6 13 0,-12 25 0,3-13 0,-4 13 0,-10 26 0,-18 50 0,-2 19 0,-12 36 0,5 5 0,13-41 0,1 0 0,-5 41 0,6-11 0,9-19 0,9-3 0,9-1 0,13-32 0,20-41 0,1-32 0,-22 8 0,-1-5 0,-3-1 0,-3-2 0,-3-1 0,-1 1 0,10-32 0,-14 25 0,-1 8 0,1-1 0,-7 31 0,2 4 0,-7 54 0,-5 42 0,1 5 0,-1 11 0,5-17 0,7 3 0,9-16 0,16-5 0,11-34 0,17-29 0,4-47 0,-27 0 0,-2-7 0,1-10 0,-2-5 0,0-9 0,-4-5 0,-3-5 0,-3 1 0,-5 13 0,-2 3 0,-5 4 0,-2 4 0,6-31 0,-10 27 0,-1-12 0,-6 22 0,-21 33 0,-19 68 0,-16 35 0,20-23 0,0 3 0,0 4 0,0 2 0,-2 4 0,3 0 0,8-11 0,3-3 0,6-6 0,3-1 0,4 1 0,3 0 0,1 3 0,9-3 0,37 16 0,36-10 0,-27-49 0,4-11 0,12-10 0,-1-7 0,-8 0 0,-4-3 0,28-29 0,-8-1 0,-10-9 0,1-8 0</inkml:trace>
  <inkml:trace contextRef="#ctx0" brushRef="#br0" timeOffset="24569">864 2150 8027,'54'-48'0,"0"0"0,14-3 0,5 0 0,-10 11 0,3 0 0,5 0 0,-5 4 0,2-1 0,3-1 0,3 0 0,-4 2 0,2-1 0,3-1 0,1 1 0,1-1-389,8-4 1,2 0-1,2 0 1,0 1 0,0 1-1,-4 2 1,0 0 0,0 1-1,0 1 1,0 0 388,-2 2 0,2-1 0,-1 1 0,-2 1 0,-4 2 0,0 1 0,-3 2 0,-1 1 0,-2 0 0,20-6 0,-2 2 0,-4 2 0,-17 7 0,-4 2 0,-2 3 0,9 0 0,-3 4 365,-3 1 0,-9 10 0,-14 27-365,-35 30 0,-42-13 0,-20 3 0,-3-2 0,-8 2 0,0-1 0,6-5 0,-1-1 0,0-1 0,-2 1 0,0-2 0,1 0 0,-21 13 0,3-4 0,16-8 0,4-2 0,12-7 0,3-3 0,-17 9 0,5-1 308,4-3 1,37-21-309,25-17 0,33-20 0,23-17 0,8-5 0,1 1 0,-4 6 0,-11 11 0,2 4 0,-9 9 0,10 1 0,-4 3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10-14T13:19:04.423"/>
    </inkml:context>
    <inkml:brush xml:id="br0">
      <inkml:brushProperty name="width" value="0.04286" units="cm"/>
      <inkml:brushProperty name="height" value="0.04286" units="cm"/>
    </inkml:brush>
  </inkml:definitions>
  <inkml:trace contextRef="#ctx0" brushRef="#br0">0 0 0,'14'14'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10-14T13:19:02.821"/>
    </inkml:context>
    <inkml:brush xml:id="br0">
      <inkml:brushProperty name="width" value="0.04286" units="cm"/>
      <inkml:brushProperty name="height" value="0.04286" units="cm"/>
    </inkml:brush>
  </inkml:definitions>
  <inkml:trace contextRef="#ctx0" brushRef="#br0">2067 353 8027,'-64'25'0,"-6"-6"0,-12-3 0,28-9 0,-5-1 0,-13 2 0,-3 0 0,-3-2 0,-1-1 0,0-1 0,-1-1 0,-6-1 0,-1-2 0,5-1 0,0-3 0,2 0 0,1-2 0,4-3 0,2-1 0,-1-1 0,3-1 0,12 0 0,3-1 0,-38-9 0,13 2 0,21 1 0,5 1 0,13 2 0,15-3 0,16-1 0,14-4 0,18-4 0,10 1 0,35-3 0,8 0 0,5 7 0,8 3 0,-38 11 0,1 0 0,3 0 0,0 2 0,43-2 0,-44 4 0,-1 0 0,44 1 0,-1 1 0,1 0 0,-5 3 0,-5 0 0,-3 0 0,-19 0 0,-4 0 0,-2 3 0,-4-3 0,4 10 0,-1-3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10-14T13:19:02.293"/>
    </inkml:context>
    <inkml:brush xml:id="br0">
      <inkml:brushProperty name="width" value="0.04286" units="cm"/>
      <inkml:brushProperty name="height" value="0.04286" units="cm"/>
    </inkml:brush>
  </inkml:definitions>
  <inkml:trace contextRef="#ctx0" brushRef="#br0">1929 588 8027,'-93'-13'0,"3"2"0,-4-5 0,44 5 0,-1-1 0,-6-4 0,-1 0 0,-3-1 0,0 0 0,8 0 0,0 1 0,-12-4 0,-1-1 0,6 1 0,0 0 0,-1-1 0,-1 1 0,3 3 0,2 1 0,6 0 0,0 2 0,-1-1 0,1 2 0,-35-10 0,-6 1 0,19 2 0,8 2 0,1-7 0,0-21 0,-5-12 0</inkml:trace>
</inkml:ink>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5491</Words>
  <Characters>31304</Characters>
  <Application>Microsoft Office Word</Application>
  <DocSecurity>0</DocSecurity>
  <Lines>260</Lines>
  <Paragraphs>73</Paragraphs>
  <ScaleCrop>false</ScaleCrop>
  <Company/>
  <LinksUpToDate>false</LinksUpToDate>
  <CharactersWithSpaces>36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ff 32764</dc:creator>
  <cp:keywords/>
  <dc:description/>
  <cp:lastModifiedBy>bff 32764</cp:lastModifiedBy>
  <cp:revision>2</cp:revision>
  <dcterms:created xsi:type="dcterms:W3CDTF">2022-10-23T11:54:00Z</dcterms:created>
  <dcterms:modified xsi:type="dcterms:W3CDTF">2022-10-23T11:54:00Z</dcterms:modified>
</cp:coreProperties>
</file>